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CB668CD" w14:textId="5D1E61F8" w:rsidR="008A17EA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6"/>
        </w:rPr>
      </w:pPr>
      <w:r w:rsidRPr="002B7737">
        <w:rPr>
          <w:rFonts w:eastAsia="Arial Unicode MS" w:cs="Arial Unicode MS"/>
          <w:b/>
          <w:bCs/>
          <w:sz w:val="32"/>
          <w:szCs w:val="28"/>
        </w:rPr>
        <w:t xml:space="preserve">MODUL PEMBUATAN </w:t>
      </w:r>
      <w:r w:rsidRPr="002B7737">
        <w:rPr>
          <w:rFonts w:eastAsia="Arial Unicode MS" w:cs="Arial Unicode MS"/>
          <w:b/>
          <w:bCs/>
          <w:sz w:val="32"/>
          <w:szCs w:val="28"/>
          <w:lang w:val="en-ID"/>
        </w:rPr>
        <w:t>MINI SCADA HMI DENGAN BAHASA PEMROGRAMAN PYTHON DAN QML UNTUK PLC OUTSEAL</w:t>
      </w:r>
    </w:p>
    <w:p w14:paraId="2CDF730A" w14:textId="63CB6DA8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134D1623" w14:textId="315C551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0F56E57B" w14:textId="2E6F6082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noProof/>
        </w:rPr>
        <w:drawing>
          <wp:anchor distT="0" distB="0" distL="114300" distR="114300" simplePos="0" relativeHeight="251661312" behindDoc="0" locked="0" layoutInCell="1" allowOverlap="1" wp14:anchorId="14F06E28" wp14:editId="438939FE">
            <wp:simplePos x="0" y="0"/>
            <wp:positionH relativeFrom="column">
              <wp:posOffset>2771775</wp:posOffset>
            </wp:positionH>
            <wp:positionV relativeFrom="paragraph">
              <wp:posOffset>158750</wp:posOffset>
            </wp:positionV>
            <wp:extent cx="2438900" cy="1388410"/>
            <wp:effectExtent l="0" t="0" r="0" b="2540"/>
            <wp:wrapSquare wrapText="bothSides"/>
            <wp:docPr id="22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59264" behindDoc="0" locked="0" layoutInCell="1" allowOverlap="1" wp14:anchorId="3A79F0D8" wp14:editId="6470EA40">
            <wp:simplePos x="0" y="0"/>
            <wp:positionH relativeFrom="column">
              <wp:posOffset>238125</wp:posOffset>
            </wp:positionH>
            <wp:positionV relativeFrom="paragraph">
              <wp:posOffset>130175</wp:posOffset>
            </wp:positionV>
            <wp:extent cx="2438900" cy="1448097"/>
            <wp:effectExtent l="0" t="0" r="0" b="0"/>
            <wp:wrapNone/>
            <wp:docPr id="1026" name="Picture 1">
              <a:extLst xmlns:a="http://schemas.openxmlformats.org/drawingml/2006/main">
                <a:ext uri="{FF2B5EF4-FFF2-40B4-BE49-F238E27FC236}">
                  <a16:creationId xmlns:a16="http://schemas.microsoft.com/office/drawing/2014/main" id="{94F3AD98-3CFD-4803-8AF4-6E48860CB3FF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1">
                      <a:extLst>
                        <a:ext uri="{FF2B5EF4-FFF2-40B4-BE49-F238E27FC236}">
                          <a16:creationId xmlns:a16="http://schemas.microsoft.com/office/drawing/2014/main" id="{94F3AD98-3CFD-4803-8AF4-6E48860CB3FF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0001" r="20917"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448097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13AE4BF8" w14:textId="7F8863F3" w:rsidR="008A17EA" w:rsidRDefault="002321BE" w:rsidP="008A17EA">
      <w:pPr>
        <w:jc w:val="center"/>
        <w:rPr>
          <w:rFonts w:eastAsia="Arial Unicode MS" w:cs="Arial Unicode MS"/>
          <w:b/>
          <w:bCs/>
        </w:rPr>
      </w:pPr>
      <w:r w:rsidRPr="002321BE">
        <w:rPr>
          <w:rFonts w:eastAsia="Arial Unicode MS" w:cs="Arial Unicode MS"/>
          <w:b/>
          <w:bCs/>
          <w:noProof/>
        </w:rPr>
        <w:drawing>
          <wp:anchor distT="0" distB="0" distL="114300" distR="114300" simplePos="0" relativeHeight="251660288" behindDoc="0" locked="0" layoutInCell="1" allowOverlap="1" wp14:anchorId="30FD04CA" wp14:editId="2ABAE4C7">
            <wp:simplePos x="0" y="0"/>
            <wp:positionH relativeFrom="column">
              <wp:posOffset>9758045</wp:posOffset>
            </wp:positionH>
            <wp:positionV relativeFrom="paragraph">
              <wp:posOffset>58420</wp:posOffset>
            </wp:positionV>
            <wp:extent cx="2438900" cy="1388410"/>
            <wp:effectExtent l="0" t="0" r="0" b="2540"/>
            <wp:wrapNone/>
            <wp:docPr id="21" name="Picture 2" descr="Outseal PLC Instruction">
              <a:extLst xmlns:a="http://schemas.openxmlformats.org/drawingml/2006/main">
                <a:ext uri="{FF2B5EF4-FFF2-40B4-BE49-F238E27FC236}">
                  <a16:creationId xmlns:a16="http://schemas.microsoft.com/office/drawing/2014/main" id="{BD599AC9-E2DB-45D8-8667-79182379504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2" descr="Outseal PLC Instruction">
                      <a:extLst>
                        <a:ext uri="{FF2B5EF4-FFF2-40B4-BE49-F238E27FC236}">
                          <a16:creationId xmlns:a16="http://schemas.microsoft.com/office/drawing/2014/main" id="{BD599AC9-E2DB-45D8-8667-791823795046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38900" cy="1388410"/>
                    </a:xfrm>
                    <a:prstGeom prst="rect">
                      <a:avLst/>
                    </a:prstGeom>
                    <a:noFill/>
                    <a:extLst>
                      <a:ext uri="{909E8E84-426E-40DD-AFC4-6F175D3DCCD1}">
                        <a14:hiddenFill xmlns:a14="http://schemas.microsoft.com/office/drawing/2010/main">
                          <a:solidFill>
                            <a:srgbClr val="FFFFFF"/>
                          </a:solidFill>
                        </a14:hiddenFill>
                      </a:ext>
                    </a:extLst>
                  </pic:spPr>
                </pic:pic>
              </a:graphicData>
            </a:graphic>
          </wp:anchor>
        </w:drawing>
      </w:r>
    </w:p>
    <w:p w14:paraId="20A529FC" w14:textId="78FDF602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7B48678F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3B9CFF0" w14:textId="77777777" w:rsidR="008A17EA" w:rsidRDefault="008A17EA" w:rsidP="008A17EA">
      <w:pPr>
        <w:jc w:val="center"/>
        <w:rPr>
          <w:rFonts w:eastAsia="Arial Unicode MS" w:cs="Arial Unicode MS"/>
          <w:b/>
          <w:bCs/>
        </w:rPr>
      </w:pPr>
    </w:p>
    <w:p w14:paraId="2A6AEEC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355F6F1" w14:textId="56CE55E2" w:rsidR="008A17EA" w:rsidRDefault="008A17EA" w:rsidP="008A17EA">
      <w:pPr>
        <w:jc w:val="center"/>
        <w:rPr>
          <w:rFonts w:eastAsia="Arial Unicode MS" w:cs="Arial Unicode MS"/>
        </w:rPr>
      </w:pPr>
    </w:p>
    <w:p w14:paraId="44C9CDB9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6E77B067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1366A4C2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73EF686B" w14:textId="00B74F37" w:rsidR="008A17EA" w:rsidRPr="00F063BB" w:rsidRDefault="008A17EA" w:rsidP="008A17EA">
      <w:pPr>
        <w:jc w:val="center"/>
        <w:rPr>
          <w:rFonts w:eastAsia="Arial Unicode MS" w:cs="Arial Unicode MS"/>
          <w:sz w:val="28"/>
          <w:szCs w:val="24"/>
        </w:rPr>
      </w:pPr>
      <w:proofErr w:type="spellStart"/>
      <w:r w:rsidRPr="00F063BB">
        <w:rPr>
          <w:rFonts w:eastAsia="Arial Unicode MS" w:cs="Arial Unicode MS"/>
          <w:sz w:val="28"/>
          <w:szCs w:val="24"/>
        </w:rPr>
        <w:t>Disusun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oleh:</w:t>
      </w:r>
    </w:p>
    <w:p w14:paraId="4285CE27" w14:textId="77777777" w:rsidR="008A17EA" w:rsidRPr="00F063BB" w:rsidRDefault="008A17EA" w:rsidP="008A17EA">
      <w:pPr>
        <w:spacing w:after="0"/>
        <w:jc w:val="center"/>
        <w:rPr>
          <w:rFonts w:eastAsia="Arial Unicode MS" w:cs="Arial Unicode MS"/>
          <w:sz w:val="28"/>
          <w:szCs w:val="24"/>
        </w:rPr>
      </w:pPr>
      <w:r w:rsidRPr="00F063BB">
        <w:rPr>
          <w:rFonts w:eastAsia="Arial Unicode MS" w:cs="Arial Unicode MS"/>
          <w:sz w:val="28"/>
          <w:szCs w:val="24"/>
        </w:rPr>
        <w:t xml:space="preserve">Muhammad </w:t>
      </w:r>
      <w:proofErr w:type="spellStart"/>
      <w:r w:rsidRPr="00F063BB">
        <w:rPr>
          <w:rFonts w:eastAsia="Arial Unicode MS" w:cs="Arial Unicode MS"/>
          <w:sz w:val="28"/>
          <w:szCs w:val="24"/>
        </w:rPr>
        <w:t>Husni</w:t>
      </w:r>
      <w:proofErr w:type="spellEnd"/>
      <w:r w:rsidRPr="00F063BB">
        <w:rPr>
          <w:rFonts w:eastAsia="Arial Unicode MS" w:cs="Arial Unicode MS"/>
          <w:sz w:val="28"/>
          <w:szCs w:val="24"/>
        </w:rPr>
        <w:t xml:space="preserve"> </w:t>
      </w:r>
      <w:proofErr w:type="spellStart"/>
      <w:r w:rsidRPr="00F063BB">
        <w:rPr>
          <w:rFonts w:eastAsia="Arial Unicode MS" w:cs="Arial Unicode MS"/>
          <w:sz w:val="28"/>
          <w:szCs w:val="24"/>
        </w:rPr>
        <w:t>Muttaqin</w:t>
      </w:r>
      <w:proofErr w:type="spellEnd"/>
      <w:r w:rsidRPr="00F063BB">
        <w:rPr>
          <w:rFonts w:eastAsia="Arial Unicode MS" w:cs="Arial Unicode MS"/>
          <w:sz w:val="28"/>
          <w:szCs w:val="24"/>
        </w:rPr>
        <w:t>, S. Pd.</w:t>
      </w:r>
    </w:p>
    <w:p w14:paraId="6429F110" w14:textId="77777777" w:rsidR="008A17EA" w:rsidRDefault="008A17EA" w:rsidP="008A17EA">
      <w:pPr>
        <w:jc w:val="center"/>
        <w:rPr>
          <w:rFonts w:eastAsia="Arial Unicode MS" w:cs="Arial Unicode MS"/>
        </w:rPr>
      </w:pPr>
    </w:p>
    <w:p w14:paraId="3811D4E5" w14:textId="0C0BB414" w:rsidR="008A17EA" w:rsidRDefault="008A17EA" w:rsidP="008A17EA">
      <w:pPr>
        <w:jc w:val="center"/>
        <w:rPr>
          <w:rFonts w:eastAsia="Arial Unicode MS" w:cs="Arial Unicode MS"/>
        </w:rPr>
      </w:pPr>
    </w:p>
    <w:p w14:paraId="38081E9C" w14:textId="2A8B1B1E" w:rsidR="007D4E17" w:rsidRDefault="007D4E17" w:rsidP="008A17EA">
      <w:pPr>
        <w:jc w:val="center"/>
        <w:rPr>
          <w:rFonts w:eastAsia="Arial Unicode MS" w:cs="Arial Unicode MS"/>
        </w:rPr>
      </w:pPr>
    </w:p>
    <w:p w14:paraId="359C1C93" w14:textId="4101029A" w:rsidR="007D4E17" w:rsidRDefault="007D4E17" w:rsidP="008A17EA">
      <w:pPr>
        <w:jc w:val="center"/>
        <w:rPr>
          <w:rFonts w:eastAsia="Arial Unicode MS" w:cs="Arial Unicode MS"/>
        </w:rPr>
      </w:pPr>
    </w:p>
    <w:p w14:paraId="5ECDA78F" w14:textId="12A1FC15" w:rsidR="007D4E17" w:rsidRDefault="007D4E17" w:rsidP="008A17EA">
      <w:pPr>
        <w:jc w:val="center"/>
        <w:rPr>
          <w:rFonts w:eastAsia="Arial Unicode MS" w:cs="Arial Unicode MS"/>
        </w:rPr>
      </w:pPr>
    </w:p>
    <w:p w14:paraId="7C5E07CE" w14:textId="77777777" w:rsidR="007D4E17" w:rsidRDefault="007D4E17" w:rsidP="002321BE">
      <w:pPr>
        <w:rPr>
          <w:rFonts w:eastAsia="Arial Unicode MS" w:cs="Arial Unicode MS"/>
        </w:rPr>
      </w:pPr>
    </w:p>
    <w:p w14:paraId="0E77449D" w14:textId="77777777" w:rsidR="002321BE" w:rsidRPr="002B7737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Lab.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Politeknik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Elektronika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Negeri Surabaya </w:t>
      </w:r>
    </w:p>
    <w:p w14:paraId="7AFDE0DB" w14:textId="01D61F31" w:rsidR="008A17EA" w:rsidRPr="008A17EA" w:rsidRDefault="008A17EA" w:rsidP="008A17EA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Komunitas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Belajar</w:t>
      </w:r>
      <w:proofErr w:type="spellEnd"/>
      <w:r w:rsidRPr="008A17EA">
        <w:rPr>
          <w:rFonts w:eastAsia="Arial Unicode MS" w:cs="Arial Unicode MS" w:hint="eastAsia"/>
          <w:b/>
          <w:bCs/>
          <w:sz w:val="32"/>
          <w:szCs w:val="28"/>
        </w:rPr>
        <w:t xml:space="preserve"> Arduino dan </w:t>
      </w:r>
      <w:proofErr w:type="spellStart"/>
      <w:r w:rsidRPr="008A17EA">
        <w:rPr>
          <w:rFonts w:eastAsia="Arial Unicode MS" w:cs="Arial Unicode MS" w:hint="eastAsia"/>
          <w:b/>
          <w:bCs/>
          <w:sz w:val="32"/>
          <w:szCs w:val="28"/>
        </w:rPr>
        <w:t>Mekatronika</w:t>
      </w:r>
      <w:proofErr w:type="spellEnd"/>
    </w:p>
    <w:p w14:paraId="7EC928B9" w14:textId="7F9631A0" w:rsidR="002321BE" w:rsidRPr="002B7737" w:rsidRDefault="008A17EA" w:rsidP="00F063BB">
      <w:pPr>
        <w:jc w:val="center"/>
        <w:rPr>
          <w:rFonts w:eastAsia="Arial Unicode MS" w:cs="Arial Unicode MS"/>
          <w:b/>
          <w:bCs/>
          <w:sz w:val="32"/>
          <w:szCs w:val="28"/>
        </w:rPr>
      </w:pPr>
      <w:r w:rsidRPr="008A17EA">
        <w:rPr>
          <w:rFonts w:eastAsia="Arial Unicode MS" w:cs="Arial Unicode MS" w:hint="eastAsia"/>
          <w:b/>
          <w:bCs/>
          <w:sz w:val="32"/>
          <w:szCs w:val="28"/>
        </w:rPr>
        <w:t>202</w:t>
      </w:r>
      <w:r w:rsidR="007D4E17" w:rsidRPr="002B7737">
        <w:rPr>
          <w:rFonts w:eastAsia="Arial Unicode MS" w:cs="Arial Unicode MS"/>
          <w:b/>
          <w:bCs/>
          <w:sz w:val="32"/>
          <w:szCs w:val="28"/>
        </w:rPr>
        <w:t>3</w:t>
      </w:r>
    </w:p>
    <w:p w14:paraId="3FFAB425" w14:textId="77777777" w:rsidR="00F063BB" w:rsidRPr="00F063BB" w:rsidRDefault="00F063BB" w:rsidP="00F063BB">
      <w:pPr>
        <w:jc w:val="center"/>
        <w:rPr>
          <w:rFonts w:eastAsia="Arial Unicode MS" w:cs="Arial Unicode MS"/>
          <w:b/>
          <w:bCs/>
          <w:sz w:val="28"/>
          <w:szCs w:val="26"/>
        </w:rPr>
      </w:pPr>
    </w:p>
    <w:p w14:paraId="2F60A97C" w14:textId="108FFC27" w:rsidR="004A4151" w:rsidRDefault="004A4151" w:rsidP="005D1D0B">
      <w:pPr>
        <w:pStyle w:val="Heading1"/>
        <w:rPr>
          <w:shd w:val="clear" w:color="auto" w:fill="FFFFFF"/>
        </w:rPr>
      </w:pPr>
      <w:bookmarkStart w:id="0" w:name="_Toc124528109"/>
      <w:r>
        <w:rPr>
          <w:shd w:val="clear" w:color="auto" w:fill="FFFFFF"/>
        </w:rPr>
        <w:lastRenderedPageBreak/>
        <w:t xml:space="preserve">Kata </w:t>
      </w:r>
      <w:proofErr w:type="spellStart"/>
      <w:r>
        <w:rPr>
          <w:shd w:val="clear" w:color="auto" w:fill="FFFFFF"/>
        </w:rPr>
        <w:t>Pengantar</w:t>
      </w:r>
      <w:bookmarkEnd w:id="0"/>
      <w:proofErr w:type="spellEnd"/>
    </w:p>
    <w:p w14:paraId="4594C8C7" w14:textId="77777777" w:rsidR="004A4151" w:rsidRDefault="004A4151" w:rsidP="004A4151">
      <w:pPr>
        <w:rPr>
          <w:shd w:val="clear" w:color="auto" w:fill="FFFFFF"/>
        </w:rPr>
      </w:pPr>
    </w:p>
    <w:p w14:paraId="6A54B6E8" w14:textId="2A52CD25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Segal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uj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Allah, </w:t>
      </w:r>
      <w:proofErr w:type="spellStart"/>
      <w:r>
        <w:rPr>
          <w:shd w:val="clear" w:color="auto" w:fill="FFFFFF"/>
        </w:rPr>
        <w:t>Tuh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ah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E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a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ahma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arunia</w:t>
      </w:r>
      <w:proofErr w:type="spellEnd"/>
      <w:r>
        <w:rPr>
          <w:shd w:val="clear" w:color="auto" w:fill="FFFFFF"/>
        </w:rPr>
        <w:t xml:space="preserve">-Nya, </w:t>
      </w:r>
      <w:proofErr w:type="spellStart"/>
      <w:r>
        <w:rPr>
          <w:shd w:val="clear" w:color="auto" w:fill="FFFFFF"/>
        </w:rPr>
        <w:t>se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n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yelesa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ajar. </w:t>
      </w:r>
      <w:proofErr w:type="spellStart"/>
      <w:r>
        <w:rPr>
          <w:shd w:val="clear" w:color="auto" w:fill="FFFFFF"/>
        </w:rPr>
        <w:t>T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a</w:t>
      </w:r>
      <w:proofErr w:type="spellEnd"/>
      <w:r>
        <w:rPr>
          <w:shd w:val="clear" w:color="auto" w:fill="FFFFFF"/>
        </w:rPr>
        <w:t xml:space="preserve"> juga </w:t>
      </w:r>
      <w:proofErr w:type="spellStart"/>
      <w:r>
        <w:rPr>
          <w:shd w:val="clear" w:color="auto" w:fill="FFFFFF"/>
        </w:rPr>
        <w:t>mengucap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w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o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nantias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cura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pada</w:t>
      </w:r>
      <w:proofErr w:type="spellEnd"/>
      <w:r>
        <w:rPr>
          <w:shd w:val="clear" w:color="auto" w:fill="FFFFFF"/>
        </w:rPr>
        <w:t xml:space="preserve"> Nabi </w:t>
      </w:r>
      <w:proofErr w:type="spellStart"/>
      <w:r>
        <w:rPr>
          <w:shd w:val="clear" w:color="auto" w:fill="FFFFFF"/>
        </w:rPr>
        <w:t>Besar</w:t>
      </w:r>
      <w:proofErr w:type="spellEnd"/>
      <w:r>
        <w:rPr>
          <w:shd w:val="clear" w:color="auto" w:fill="FFFFFF"/>
        </w:rPr>
        <w:t xml:space="preserve"> Muhammad SAW, </w:t>
      </w:r>
      <w:proofErr w:type="spellStart"/>
      <w:r>
        <w:rPr>
          <w:shd w:val="clear" w:color="auto" w:fill="FFFFFF"/>
        </w:rPr>
        <w:t>kare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liau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ki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mp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luar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gelap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uj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l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leb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ang</w:t>
      </w:r>
      <w:proofErr w:type="spellEnd"/>
      <w:r>
        <w:rPr>
          <w:shd w:val="clear" w:color="auto" w:fill="FFFFFF"/>
        </w:rPr>
        <w:t>.</w:t>
      </w:r>
    </w:p>
    <w:p w14:paraId="4EF9CFC0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Adapun,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kami yang </w:t>
      </w:r>
      <w:proofErr w:type="spellStart"/>
      <w:r>
        <w:rPr>
          <w:shd w:val="clear" w:color="auto" w:fill="FFFFFF"/>
        </w:rPr>
        <w:t>berjudul</w:t>
      </w:r>
      <w:proofErr w:type="spellEnd"/>
      <w:r>
        <w:rPr>
          <w:shd w:val="clear" w:color="auto" w:fill="FFFFFF"/>
        </w:rPr>
        <w:t xml:space="preserve"> ‘</w:t>
      </w:r>
      <w:r w:rsidRPr="00B951D6">
        <w:rPr>
          <w:b/>
          <w:bCs/>
        </w:rPr>
        <w:t>PEMBUATAN MINI SCADA HMI DENGAN BAHASA PEMROGRAMAN PYTHON DAN QML UNTUK PLC OUTSEAL</w:t>
      </w:r>
      <w:r>
        <w:rPr>
          <w:b/>
          <w:bCs/>
        </w:rPr>
        <w:t xml:space="preserve">’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l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lesa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aksimal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sebai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ungki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membutuh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ngetahu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>.</w:t>
      </w:r>
    </w:p>
    <w:p w14:paraId="60A3E10C" w14:textId="77777777" w:rsidR="004A4151" w:rsidRDefault="004A4151" w:rsidP="005969F1">
      <w:pPr>
        <w:jc w:val="both"/>
        <w:rPr>
          <w:shd w:val="clear" w:color="auto" w:fill="FFFFFF"/>
        </w:rPr>
      </w:pP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tertuli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angkah-langka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pembuatan</w:t>
      </w:r>
      <w:proofErr w:type="spellEnd"/>
      <w:r>
        <w:rPr>
          <w:shd w:val="clear" w:color="auto" w:fill="FFFFFF"/>
        </w:rPr>
        <w:t xml:space="preserve"> base code </w:t>
      </w:r>
      <w:proofErr w:type="spellStart"/>
      <w:r>
        <w:rPr>
          <w:shd w:val="clear" w:color="auto" w:fill="FFFFFF"/>
        </w:rPr>
        <w:t>hingg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aima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integras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e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via MODBUS RTU yang </w:t>
      </w:r>
      <w:proofErr w:type="spellStart"/>
      <w:r>
        <w:rPr>
          <w:shd w:val="clear" w:color="auto" w:fill="FFFFFF"/>
        </w:rPr>
        <w:t>disaji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car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elas</w:t>
      </w:r>
      <w:proofErr w:type="spellEnd"/>
      <w:r>
        <w:rPr>
          <w:shd w:val="clear" w:color="auto" w:fill="FFFFFF"/>
        </w:rPr>
        <w:t xml:space="preserve"> dan detail.</w:t>
      </w:r>
    </w:p>
    <w:p w14:paraId="09FD8392" w14:textId="77777777" w:rsidR="004A4151" w:rsidRDefault="004A4151" w:rsidP="005969F1">
      <w:pPr>
        <w:jc w:val="both"/>
        <w:rPr>
          <w:shd w:val="clear" w:color="auto" w:fill="FFFFFF"/>
        </w:rPr>
      </w:pPr>
      <w:r>
        <w:rPr>
          <w:shd w:val="clear" w:color="auto" w:fill="FFFFFF"/>
        </w:rPr>
        <w:t xml:space="preserve">Kami </w:t>
      </w:r>
      <w:proofErr w:type="spellStart"/>
      <w:r>
        <w:rPr>
          <w:shd w:val="clear" w:color="auto" w:fill="FFFFFF"/>
        </w:rPr>
        <w:t>sadar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masi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nya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luput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kekeliruan</w:t>
      </w:r>
      <w:proofErr w:type="spellEnd"/>
      <w:r>
        <w:rPr>
          <w:shd w:val="clear" w:color="auto" w:fill="FFFFFF"/>
        </w:rPr>
        <w:t xml:space="preserve"> yang </w:t>
      </w:r>
      <w:proofErr w:type="spellStart"/>
      <w:r>
        <w:rPr>
          <w:shd w:val="clear" w:color="auto" w:fill="FFFFFF"/>
        </w:rPr>
        <w:t>tentu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aj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jauh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mpurn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nt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. Oleh </w:t>
      </w:r>
      <w:proofErr w:type="spellStart"/>
      <w:r>
        <w:rPr>
          <w:shd w:val="clear" w:color="auto" w:fill="FFFFFF"/>
        </w:rPr>
        <w:t>sebab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tu</w:t>
      </w:r>
      <w:proofErr w:type="spellEnd"/>
      <w:r>
        <w:rPr>
          <w:shd w:val="clear" w:color="auto" w:fill="FFFFFF"/>
        </w:rPr>
        <w:t xml:space="preserve">, kami </w:t>
      </w:r>
      <w:proofErr w:type="spellStart"/>
      <w:r>
        <w:rPr>
          <w:shd w:val="clear" w:color="auto" w:fill="FFFFFF"/>
        </w:rPr>
        <w:t>moho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ber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ritik</w:t>
      </w:r>
      <w:proofErr w:type="spellEnd"/>
      <w:r>
        <w:rPr>
          <w:shd w:val="clear" w:color="auto" w:fill="FFFFFF"/>
        </w:rPr>
        <w:t xml:space="preserve"> dan juga saran </w:t>
      </w:r>
      <w:proofErr w:type="spellStart"/>
      <w:r>
        <w:rPr>
          <w:shd w:val="clear" w:color="auto" w:fill="FFFFFF"/>
        </w:rPr>
        <w:t>terhadap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ry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agar kami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teru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ingk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ualitas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>.</w:t>
      </w:r>
    </w:p>
    <w:p w14:paraId="5DAD3554" w14:textId="77777777" w:rsidR="004A4151" w:rsidRDefault="004A4151" w:rsidP="005969F1">
      <w:pPr>
        <w:jc w:val="both"/>
      </w:pPr>
      <w:proofErr w:type="spellStart"/>
      <w:r>
        <w:rPr>
          <w:shd w:val="clear" w:color="auto" w:fill="FFFFFF"/>
        </w:rPr>
        <w:t>Demiki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odu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i</w:t>
      </w:r>
      <w:proofErr w:type="spellEnd"/>
      <w:r>
        <w:rPr>
          <w:shd w:val="clear" w:color="auto" w:fill="FFFFFF"/>
        </w:rPr>
        <w:t xml:space="preserve"> kami </w:t>
      </w:r>
      <w:proofErr w:type="spellStart"/>
      <w:r>
        <w:rPr>
          <w:shd w:val="clear" w:color="auto" w:fill="FFFFFF"/>
        </w:rPr>
        <w:t>buat</w:t>
      </w:r>
      <w:proofErr w:type="spellEnd"/>
      <w:r>
        <w:rPr>
          <w:shd w:val="clear" w:color="auto" w:fill="FFFFFF"/>
        </w:rPr>
        <w:t xml:space="preserve">, </w:t>
      </w:r>
      <w:proofErr w:type="spellStart"/>
      <w:r>
        <w:rPr>
          <w:shd w:val="clear" w:color="auto" w:fill="FFFFFF"/>
        </w:rPr>
        <w:t>deng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harapan</w:t>
      </w:r>
      <w:proofErr w:type="spellEnd"/>
      <w:r>
        <w:rPr>
          <w:shd w:val="clear" w:color="auto" w:fill="FFFFFF"/>
        </w:rPr>
        <w:t xml:space="preserve"> agar </w:t>
      </w:r>
      <w:proofErr w:type="spellStart"/>
      <w:r>
        <w:rPr>
          <w:shd w:val="clear" w:color="auto" w:fill="FFFFFF"/>
        </w:rPr>
        <w:t>pembac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maham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formasi</w:t>
      </w:r>
      <w:proofErr w:type="spellEnd"/>
      <w:r>
        <w:rPr>
          <w:shd w:val="clear" w:color="auto" w:fill="FFFFFF"/>
        </w:rPr>
        <w:t xml:space="preserve"> dan juga </w:t>
      </w:r>
      <w:proofErr w:type="spellStart"/>
      <w:r>
        <w:rPr>
          <w:shd w:val="clear" w:color="auto" w:fill="FFFFFF"/>
        </w:rPr>
        <w:t>mendapatk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wawasan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genai</w:t>
      </w:r>
      <w:proofErr w:type="spellEnd"/>
      <w:r>
        <w:rPr>
          <w:shd w:val="clear" w:color="auto" w:fill="FFFFFF"/>
        </w:rPr>
        <w:t xml:space="preserve"> </w:t>
      </w:r>
      <w:proofErr w:type="spellStart"/>
      <w:r w:rsidRPr="008931C5">
        <w:t>pembuatan</w:t>
      </w:r>
      <w:proofErr w:type="spellEnd"/>
      <w:r w:rsidRPr="008931C5">
        <w:t xml:space="preserve"> </w:t>
      </w:r>
      <w:r>
        <w:rPr>
          <w:shd w:val="clear" w:color="auto" w:fill="FFFFFF"/>
        </w:rPr>
        <w:t xml:space="preserve">MINI HMI SCADA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PLC </w:t>
      </w:r>
      <w:proofErr w:type="spellStart"/>
      <w:r>
        <w:rPr>
          <w:shd w:val="clear" w:color="auto" w:fill="FFFFFF"/>
        </w:rPr>
        <w:t>outseal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sert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ermanfa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bag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asyarak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dalam</w:t>
      </w:r>
      <w:proofErr w:type="spellEnd"/>
      <w:r>
        <w:rPr>
          <w:shd w:val="clear" w:color="auto" w:fill="FFFFFF"/>
        </w:rPr>
        <w:t xml:space="preserve"> arti </w:t>
      </w:r>
      <w:proofErr w:type="spellStart"/>
      <w:r>
        <w:rPr>
          <w:shd w:val="clear" w:color="auto" w:fill="FFFFFF"/>
        </w:rPr>
        <w:t>luas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dapat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menjad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referensi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untuk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inovasi-inovasi</w:t>
      </w:r>
      <w:proofErr w:type="spellEnd"/>
      <w:r>
        <w:rPr>
          <w:shd w:val="clear" w:color="auto" w:fill="FFFFFF"/>
        </w:rPr>
        <w:t xml:space="preserve"> di </w:t>
      </w:r>
      <w:proofErr w:type="spellStart"/>
      <w:r>
        <w:rPr>
          <w:shd w:val="clear" w:color="auto" w:fill="FFFFFF"/>
        </w:rPr>
        <w:t>bidang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otomasi</w:t>
      </w:r>
      <w:proofErr w:type="spellEnd"/>
      <w:r>
        <w:rPr>
          <w:shd w:val="clear" w:color="auto" w:fill="FFFFFF"/>
        </w:rPr>
        <w:t xml:space="preserve"> dan </w:t>
      </w:r>
      <w:proofErr w:type="spellStart"/>
      <w:r>
        <w:rPr>
          <w:shd w:val="clear" w:color="auto" w:fill="FFFFFF"/>
        </w:rPr>
        <w:t>pemrograman</w:t>
      </w:r>
      <w:proofErr w:type="spellEnd"/>
      <w:r>
        <w:rPr>
          <w:shd w:val="clear" w:color="auto" w:fill="FFFFFF"/>
        </w:rPr>
        <w:t xml:space="preserve">. </w:t>
      </w:r>
      <w:proofErr w:type="spellStart"/>
      <w:r>
        <w:rPr>
          <w:shd w:val="clear" w:color="auto" w:fill="FFFFFF"/>
        </w:rPr>
        <w:t>Terima</w:t>
      </w:r>
      <w:proofErr w:type="spellEnd"/>
      <w:r>
        <w:rPr>
          <w:shd w:val="clear" w:color="auto" w:fill="FFFFFF"/>
        </w:rPr>
        <w:t xml:space="preserve"> </w:t>
      </w:r>
      <w:proofErr w:type="spellStart"/>
      <w:r>
        <w:rPr>
          <w:shd w:val="clear" w:color="auto" w:fill="FFFFFF"/>
        </w:rPr>
        <w:t>kasih</w:t>
      </w:r>
      <w:proofErr w:type="spellEnd"/>
      <w:r>
        <w:rPr>
          <w:shd w:val="clear" w:color="auto" w:fill="FFFFFF"/>
        </w:rPr>
        <w:t>.</w:t>
      </w:r>
    </w:p>
    <w:p w14:paraId="3FC89082" w14:textId="6C89D1F7" w:rsidR="005C583D" w:rsidRDefault="005C583D"/>
    <w:p w14:paraId="7E48F3C7" w14:textId="4FBD0DA8" w:rsidR="00DC57E3" w:rsidRDefault="00DC57E3"/>
    <w:p w14:paraId="22C1C352" w14:textId="7E6ED9BB" w:rsidR="00DC57E3" w:rsidRDefault="00DC57E3"/>
    <w:p w14:paraId="7DA3DCEE" w14:textId="125F9C5C" w:rsidR="00DC57E3" w:rsidRDefault="00DC57E3"/>
    <w:p w14:paraId="78FE3FAC" w14:textId="4CDDA9E9" w:rsidR="00DC57E3" w:rsidRDefault="00DC57E3"/>
    <w:p w14:paraId="6ECC365E" w14:textId="2B4EB57A" w:rsidR="00DC57E3" w:rsidRDefault="00DC57E3"/>
    <w:p w14:paraId="0594D095" w14:textId="39128DA4" w:rsidR="00DC57E3" w:rsidRDefault="00DC57E3"/>
    <w:p w14:paraId="17D0982F" w14:textId="386B011E" w:rsidR="00DC57E3" w:rsidRDefault="00DC57E3"/>
    <w:p w14:paraId="7C169EA8" w14:textId="0AD18D2B" w:rsidR="00DC57E3" w:rsidRDefault="00DC57E3"/>
    <w:p w14:paraId="24216119" w14:textId="2F96B195" w:rsidR="00DC57E3" w:rsidRDefault="00DC57E3"/>
    <w:p w14:paraId="6C3F63F3" w14:textId="4E4664E4" w:rsidR="00552184" w:rsidRDefault="00552184"/>
    <w:p w14:paraId="1E47818A" w14:textId="0A7598F2" w:rsidR="00552184" w:rsidRDefault="00552184" w:rsidP="00B73EB4">
      <w:pPr>
        <w:pStyle w:val="TOCHeading"/>
        <w:rPr>
          <w:rStyle w:val="Heading1Char"/>
        </w:rPr>
      </w:pPr>
      <w:bookmarkStart w:id="1" w:name="_Toc124528110"/>
      <w:r w:rsidRPr="00552184">
        <w:rPr>
          <w:rStyle w:val="Heading1Char"/>
        </w:rPr>
        <w:lastRenderedPageBreak/>
        <w:t>D</w:t>
      </w:r>
      <w:r w:rsidR="00B73EB4">
        <w:rPr>
          <w:rStyle w:val="Heading1Char"/>
        </w:rPr>
        <w:t>aftar</w:t>
      </w:r>
      <w:r w:rsidRPr="00552184">
        <w:rPr>
          <w:rStyle w:val="Heading1Char"/>
        </w:rPr>
        <w:t xml:space="preserve"> I</w:t>
      </w:r>
      <w:r w:rsidR="00B73EB4">
        <w:rPr>
          <w:rStyle w:val="Heading1Char"/>
        </w:rPr>
        <w:t>si</w:t>
      </w:r>
      <w:bookmarkEnd w:id="1"/>
    </w:p>
    <w:p w14:paraId="5C792499" w14:textId="77777777" w:rsidR="003E2156" w:rsidRPr="003E2156" w:rsidRDefault="003E2156" w:rsidP="003E2156"/>
    <w:sdt>
      <w:sdtPr>
        <w:id w:val="-67696497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BF0D97A" w14:textId="1D05799A" w:rsidR="000D6590" w:rsidRDefault="00552184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24528109" w:history="1">
            <w:r w:rsidR="000D6590" w:rsidRPr="00A14441">
              <w:rPr>
                <w:rStyle w:val="Hyperlink"/>
                <w:noProof/>
                <w:shd w:val="clear" w:color="auto" w:fill="FFFFFF"/>
              </w:rPr>
              <w:t>Kata Penganta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0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1D3E4CE" w14:textId="6ECB73A9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10" w:history="1">
            <w:r w:rsidR="000D6590" w:rsidRPr="00A14441">
              <w:rPr>
                <w:rStyle w:val="Hyperlink"/>
                <w:noProof/>
              </w:rPr>
              <w:t>Daftar Isi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8FD7140" w14:textId="5523866C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11" w:history="1">
            <w:r w:rsidR="000D6590" w:rsidRPr="00A14441">
              <w:rPr>
                <w:rStyle w:val="Hyperlink"/>
                <w:noProof/>
              </w:rPr>
              <w:t>Persiapa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DEE89DB" w14:textId="695CD874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2" w:history="1">
            <w:r w:rsidR="000D6590" w:rsidRPr="00A14441">
              <w:rPr>
                <w:rStyle w:val="Hyperlink"/>
                <w:noProof/>
              </w:rPr>
              <w:t>Pengenalan Software Tool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32B55BA" w14:textId="7BFF8F00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3" w:history="1">
            <w:r w:rsidR="000D6590" w:rsidRPr="00A14441">
              <w:rPr>
                <w:rStyle w:val="Hyperlink"/>
                <w:noProof/>
              </w:rPr>
              <w:t>Notepad++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08478C5" w14:textId="530C5B1C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4" w:history="1">
            <w:r w:rsidR="000D6590" w:rsidRPr="00A14441">
              <w:rPr>
                <w:rStyle w:val="Hyperlink"/>
                <w:noProof/>
              </w:rPr>
              <w:t>Thonny ID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519D9E1" w14:textId="61A01383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5" w:history="1">
            <w:r w:rsidR="000D6590" w:rsidRPr="00A14441">
              <w:rPr>
                <w:rStyle w:val="Hyperlink"/>
                <w:noProof/>
              </w:rPr>
              <w:t>Outseal Studio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BC89568" w14:textId="7061318C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6" w:history="1">
            <w:r w:rsidR="000D6590" w:rsidRPr="00A14441">
              <w:rPr>
                <w:rStyle w:val="Hyperlink"/>
                <w:noProof/>
              </w:rPr>
              <w:t>Instalasi Library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918A826" w14:textId="3220CF09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7" w:history="1">
            <w:r w:rsidR="000D6590" w:rsidRPr="00A14441">
              <w:rPr>
                <w:rStyle w:val="Hyperlink"/>
                <w:noProof/>
              </w:rPr>
              <w:t>Install PyQt5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1F78CE7" w14:textId="6246A287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18" w:history="1">
            <w:r w:rsidR="000D6590" w:rsidRPr="00A14441">
              <w:rPr>
                <w:rStyle w:val="Hyperlink"/>
                <w:noProof/>
              </w:rPr>
              <w:t>Install Pymodbu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0E53E41" w14:textId="29AB6596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19" w:history="1">
            <w:r w:rsidR="000D6590" w:rsidRPr="00A14441">
              <w:rPr>
                <w:rStyle w:val="Hyperlink"/>
                <w:noProof/>
              </w:rPr>
              <w:t>Wiring Hardwar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1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5921043" w14:textId="7207F445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0" w:history="1">
            <w:r w:rsidR="000D6590" w:rsidRPr="00A14441">
              <w:rPr>
                <w:rStyle w:val="Hyperlink"/>
                <w:noProof/>
              </w:rPr>
              <w:t>Program tampilan dasar pada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F86D393" w14:textId="5385FB23" w:rsidR="000D6590" w:rsidRDefault="004233AE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1" w:history="1">
            <w:r w:rsidR="000D6590" w:rsidRPr="00A14441">
              <w:rPr>
                <w:rStyle w:val="Hyperlink"/>
                <w:noProof/>
              </w:rPr>
              <w:t>1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Teks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26F8432" w14:textId="5D04AAC5" w:rsidR="000D6590" w:rsidRDefault="004233AE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2" w:history="1">
            <w:r w:rsidR="000D6590" w:rsidRPr="00A14441">
              <w:rPr>
                <w:rStyle w:val="Hyperlink"/>
                <w:noProof/>
              </w:rPr>
              <w:t>2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Butt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B2F4B2D" w14:textId="55BC69AD" w:rsidR="000D6590" w:rsidRDefault="004233AE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3" w:history="1">
            <w:r w:rsidR="000D6590" w:rsidRPr="00A14441">
              <w:rPr>
                <w:rStyle w:val="Hyperlink"/>
                <w:noProof/>
              </w:rPr>
              <w:t>3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Rectangl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4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063F576" w14:textId="2C481C34" w:rsidR="000D6590" w:rsidRDefault="004233AE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4" w:history="1">
            <w:r w:rsidR="000D6590" w:rsidRPr="00A14441">
              <w:rPr>
                <w:rStyle w:val="Hyperlink"/>
                <w:noProof/>
              </w:rPr>
              <w:t>4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Sli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5CC69EF" w14:textId="7670BDCA" w:rsidR="000D6590" w:rsidRDefault="004233AE">
          <w:pPr>
            <w:pStyle w:val="TOC2"/>
            <w:tabs>
              <w:tab w:val="left" w:pos="660"/>
              <w:tab w:val="right" w:leader="dot" w:pos="9350"/>
            </w:tabs>
            <w:rPr>
              <w:noProof/>
              <w:sz w:val="22"/>
            </w:rPr>
          </w:pPr>
          <w:hyperlink w:anchor="_Toc124528125" w:history="1">
            <w:r w:rsidR="000D6590" w:rsidRPr="00A14441">
              <w:rPr>
                <w:rStyle w:val="Hyperlink"/>
                <w:noProof/>
              </w:rPr>
              <w:t>5.</w:t>
            </w:r>
            <w:r w:rsidR="000D6590">
              <w:rPr>
                <w:noProof/>
                <w:sz w:val="22"/>
              </w:rPr>
              <w:tab/>
            </w:r>
            <w:r w:rsidR="000D6590" w:rsidRPr="00A14441">
              <w:rPr>
                <w:rStyle w:val="Hyperlink"/>
                <w:noProof/>
              </w:rPr>
              <w:t>Membuat Gaug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E08ED42" w14:textId="39713386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6" w:history="1">
            <w:r w:rsidR="000D6590" w:rsidRPr="00A14441">
              <w:rPr>
                <w:rStyle w:val="Hyperlink"/>
                <w:noProof/>
              </w:rPr>
              <w:t>Jobsheet 0 : Base Cod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782EB58" w14:textId="66E9BF0B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27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1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48B7E3D" w14:textId="5C5889B3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28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0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676B9E3" w14:textId="7B530D1E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29" w:history="1">
            <w:r w:rsidR="000D6590" w:rsidRPr="00A14441">
              <w:rPr>
                <w:rStyle w:val="Hyperlink"/>
                <w:noProof/>
              </w:rPr>
              <w:t>Jobsheet 1 : Digital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2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3C5F721" w14:textId="5B51D1AD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0" w:history="1">
            <w:r w:rsidR="000D6590" w:rsidRPr="00A14441">
              <w:rPr>
                <w:rStyle w:val="Hyperlink"/>
                <w:noProof/>
              </w:rPr>
              <w:t>Single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CA699A3" w14:textId="16951F67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1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E60C43A" w14:textId="4B06F2EB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2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154BFE2" w14:textId="3809748B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3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B5220A2" w14:textId="20FC8408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4" w:history="1">
            <w:r w:rsidR="000D6590" w:rsidRPr="00A14441">
              <w:rPr>
                <w:rStyle w:val="Hyperlink"/>
                <w:noProof/>
              </w:rPr>
              <w:t>Multiple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8BAD765" w14:textId="7EC0B5EF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5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2E610F0" w14:textId="33C503DD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6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2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F249976" w14:textId="1EA65180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37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3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A200848" w14:textId="5CA380F2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38" w:history="1">
            <w:r w:rsidR="000D6590" w:rsidRPr="00A14441">
              <w:rPr>
                <w:rStyle w:val="Hyperlink"/>
                <w:noProof/>
              </w:rPr>
              <w:t>Jobsheet 2 : Digital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9EA5F6B" w14:textId="4F5A773A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39" w:history="1">
            <w:r w:rsidR="000D6590" w:rsidRPr="00A14441">
              <w:rPr>
                <w:rStyle w:val="Hyperlink"/>
                <w:noProof/>
              </w:rPr>
              <w:t>Single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3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F5B3441" w14:textId="298D84C0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0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8F09E24" w14:textId="1B0A38BA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1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38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1EFC715" w14:textId="60DBA752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2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6B56213" w14:textId="460110AB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43" w:history="1">
            <w:r w:rsidR="000D6590" w:rsidRPr="00A14441">
              <w:rPr>
                <w:rStyle w:val="Hyperlink"/>
                <w:noProof/>
              </w:rPr>
              <w:t>Multiple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78026AD" w14:textId="2FD3E45B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4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A58A865" w14:textId="41A4E4B4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5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4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640F398" w14:textId="6C10BF24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6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4CE044F" w14:textId="2DDC8D4B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47" w:history="1">
            <w:r w:rsidR="000D6590" w:rsidRPr="00A14441">
              <w:rPr>
                <w:rStyle w:val="Hyperlink"/>
                <w:noProof/>
              </w:rPr>
              <w:t>Jobsheet 3 : Analog In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E88085E" w14:textId="62F2AE57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48" w:history="1">
            <w:r w:rsidR="000D6590" w:rsidRPr="00A14441">
              <w:rPr>
                <w:rStyle w:val="Hyperlink"/>
                <w:noProof/>
              </w:rPr>
              <w:t>Basic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3B5C46F" w14:textId="46C8DFD7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49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4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F3D9855" w14:textId="65832405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0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909F60F" w14:textId="54EF6C89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1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59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E31569E" w14:textId="2CCBAABE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52" w:history="1">
            <w:r w:rsidR="000D6590" w:rsidRPr="00A14441">
              <w:rPr>
                <w:rStyle w:val="Hyperlink"/>
                <w:noProof/>
              </w:rPr>
              <w:t>Customiz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5D4DBF1" w14:textId="6BE70829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3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2067FCD" w14:textId="2FDEDEB8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4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2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E618762" w14:textId="1EC38E24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5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6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E937F03" w14:textId="366F6985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56" w:history="1">
            <w:r w:rsidR="000D6590" w:rsidRPr="00A14441">
              <w:rPr>
                <w:rStyle w:val="Hyperlink"/>
                <w:noProof/>
              </w:rPr>
              <w:t>Jobsheet 4 : Analog Output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B7C69B6" w14:textId="41825950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57" w:history="1">
            <w:r w:rsidR="000D6590" w:rsidRPr="00A14441">
              <w:rPr>
                <w:rStyle w:val="Hyperlink"/>
                <w:noProof/>
              </w:rPr>
              <w:t>Basic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EF039DF" w14:textId="3D50277E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8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0E8CFD1" w14:textId="1FCD8A71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59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59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6E795A6B" w14:textId="45A1B8EB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0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0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5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08E9E60" w14:textId="76E1976E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1" w:history="1">
            <w:r w:rsidR="000D6590" w:rsidRPr="00A14441">
              <w:rPr>
                <w:rStyle w:val="Hyperlink"/>
                <w:noProof/>
              </w:rPr>
              <w:t>Customize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1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3A5EAB1B" w14:textId="2B15B96B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2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2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5CD709AB" w14:textId="6C8D3D2E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3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3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77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409ABD50" w14:textId="5941540E" w:rsidR="000D6590" w:rsidRDefault="004233AE">
          <w:pPr>
            <w:pStyle w:val="TOC3"/>
            <w:tabs>
              <w:tab w:val="right" w:leader="dot" w:pos="9350"/>
            </w:tabs>
            <w:rPr>
              <w:noProof/>
              <w:sz w:val="22"/>
            </w:rPr>
          </w:pPr>
          <w:hyperlink w:anchor="_Toc124528164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4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1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0B5D77E3" w14:textId="548EE294" w:rsidR="000D6590" w:rsidRDefault="004233AE">
          <w:pPr>
            <w:pStyle w:val="TOC1"/>
            <w:tabs>
              <w:tab w:val="right" w:leader="dot" w:pos="9350"/>
            </w:tabs>
            <w:rPr>
              <w:noProof/>
              <w:sz w:val="22"/>
            </w:rPr>
          </w:pPr>
          <w:hyperlink w:anchor="_Toc124528165" w:history="1">
            <w:r w:rsidR="000D6590" w:rsidRPr="00A14441">
              <w:rPr>
                <w:rStyle w:val="Hyperlink"/>
                <w:noProof/>
              </w:rPr>
              <w:t>Jobsheet 5 : Historical Graph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5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1BCD006E" w14:textId="58C97936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6" w:history="1">
            <w:r w:rsidR="000D6590" w:rsidRPr="00A14441">
              <w:rPr>
                <w:rStyle w:val="Hyperlink"/>
                <w:noProof/>
              </w:rPr>
              <w:t>Program Ladder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6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229641F2" w14:textId="7A649B3C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7" w:history="1">
            <w:r w:rsidR="000D6590" w:rsidRPr="00A14441">
              <w:rPr>
                <w:rStyle w:val="Hyperlink"/>
                <w:noProof/>
              </w:rPr>
              <w:t>Program Python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7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86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96CAD6A" w14:textId="578781C2" w:rsidR="000D6590" w:rsidRDefault="004233AE">
          <w:pPr>
            <w:pStyle w:val="TOC2"/>
            <w:tabs>
              <w:tab w:val="right" w:leader="dot" w:pos="9350"/>
            </w:tabs>
            <w:rPr>
              <w:noProof/>
              <w:sz w:val="22"/>
            </w:rPr>
          </w:pPr>
          <w:hyperlink w:anchor="_Toc124528168" w:history="1">
            <w:r w:rsidR="000D6590" w:rsidRPr="00A14441">
              <w:rPr>
                <w:rStyle w:val="Hyperlink"/>
                <w:noProof/>
              </w:rPr>
              <w:t>Program QML</w:t>
            </w:r>
            <w:r w:rsidR="000D6590">
              <w:rPr>
                <w:noProof/>
                <w:webHidden/>
              </w:rPr>
              <w:tab/>
            </w:r>
            <w:r w:rsidR="000D6590">
              <w:rPr>
                <w:noProof/>
                <w:webHidden/>
              </w:rPr>
              <w:fldChar w:fldCharType="begin"/>
            </w:r>
            <w:r w:rsidR="000D6590">
              <w:rPr>
                <w:noProof/>
                <w:webHidden/>
              </w:rPr>
              <w:instrText xml:space="preserve"> PAGEREF _Toc124528168 \h </w:instrText>
            </w:r>
            <w:r w:rsidR="000D6590">
              <w:rPr>
                <w:noProof/>
                <w:webHidden/>
              </w:rPr>
            </w:r>
            <w:r w:rsidR="000D6590">
              <w:rPr>
                <w:noProof/>
                <w:webHidden/>
              </w:rPr>
              <w:fldChar w:fldCharType="separate"/>
            </w:r>
            <w:r w:rsidR="000D6590">
              <w:rPr>
                <w:noProof/>
                <w:webHidden/>
              </w:rPr>
              <w:t>90</w:t>
            </w:r>
            <w:r w:rsidR="000D6590">
              <w:rPr>
                <w:noProof/>
                <w:webHidden/>
              </w:rPr>
              <w:fldChar w:fldCharType="end"/>
            </w:r>
          </w:hyperlink>
        </w:p>
        <w:p w14:paraId="7C169331" w14:textId="73BBEAD1" w:rsidR="00FE1938" w:rsidRPr="00FE1938" w:rsidRDefault="00552184" w:rsidP="00FE1938">
          <w:r>
            <w:rPr>
              <w:b/>
              <w:bCs/>
              <w:noProof/>
            </w:rPr>
            <w:lastRenderedPageBreak/>
            <w:fldChar w:fldCharType="end"/>
          </w:r>
        </w:p>
      </w:sdtContent>
    </w:sdt>
    <w:p w14:paraId="4480FC31" w14:textId="066D4724" w:rsidR="00DC57E3" w:rsidRDefault="00DC57E3" w:rsidP="00DC57E3">
      <w:pPr>
        <w:pStyle w:val="Heading1"/>
      </w:pPr>
      <w:bookmarkStart w:id="2" w:name="_Toc124528111"/>
      <w:proofErr w:type="spellStart"/>
      <w:r>
        <w:t>Persiapan</w:t>
      </w:r>
      <w:bookmarkEnd w:id="2"/>
      <w:proofErr w:type="spellEnd"/>
    </w:p>
    <w:p w14:paraId="124ABE95" w14:textId="587E1758" w:rsidR="00DC57E3" w:rsidRDefault="00DC57E3" w:rsidP="00DC57E3"/>
    <w:p w14:paraId="53D839AD" w14:textId="1151B3E2" w:rsidR="00DC57E3" w:rsidRDefault="004A60EF" w:rsidP="00DC57E3">
      <w:pPr>
        <w:pStyle w:val="Heading2"/>
      </w:pPr>
      <w:bookmarkStart w:id="3" w:name="_Toc124528112"/>
      <w:proofErr w:type="spellStart"/>
      <w:r>
        <w:t>Pengenalan</w:t>
      </w:r>
      <w:proofErr w:type="spellEnd"/>
      <w:r w:rsidR="00DC57E3">
        <w:t xml:space="preserve"> Software Tools</w:t>
      </w:r>
      <w:bookmarkEnd w:id="3"/>
    </w:p>
    <w:p w14:paraId="378C1FD6" w14:textId="6A7C65DF" w:rsidR="00DC57E3" w:rsidRDefault="00DC57E3" w:rsidP="00DC57E3">
      <w:pPr>
        <w:pStyle w:val="Heading2"/>
      </w:pPr>
    </w:p>
    <w:p w14:paraId="415D09DB" w14:textId="1396B5D7" w:rsidR="00602245" w:rsidRDefault="00602245" w:rsidP="00602245">
      <w:pPr>
        <w:pStyle w:val="Heading3"/>
      </w:pPr>
      <w:bookmarkStart w:id="4" w:name="_Toc124528113"/>
      <w:r>
        <w:t>Notepad++</w:t>
      </w:r>
      <w:bookmarkEnd w:id="4"/>
    </w:p>
    <w:p w14:paraId="17CAC071" w14:textId="77777777" w:rsidR="007C3859" w:rsidRPr="007C3859" w:rsidRDefault="007C3859" w:rsidP="007C3859"/>
    <w:p w14:paraId="2C57F3E8" w14:textId="77777777" w:rsidR="007C3859" w:rsidRDefault="007C3859" w:rsidP="007C3859">
      <w:pPr>
        <w:jc w:val="both"/>
      </w:pPr>
      <w:r>
        <w:t xml:space="preserve">Notepad++ </w:t>
      </w:r>
      <w:proofErr w:type="spellStart"/>
      <w:r>
        <w:t>adalah</w:t>
      </w:r>
      <w:proofErr w:type="spellEnd"/>
      <w:r>
        <w:t xml:space="preserve"> source code editor gratis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pengganti</w:t>
      </w:r>
      <w:proofErr w:type="spellEnd"/>
      <w:r>
        <w:t xml:space="preserve"> notepad yang </w:t>
      </w:r>
      <w:proofErr w:type="spellStart"/>
      <w:r>
        <w:t>mendukung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rograman</w:t>
      </w:r>
      <w:proofErr w:type="spellEnd"/>
      <w:r>
        <w:t xml:space="preserve">. Notepad++ </w:t>
      </w:r>
      <w:proofErr w:type="spellStart"/>
      <w:r>
        <w:t>ditulis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Bahasa C++ dan </w:t>
      </w:r>
      <w:proofErr w:type="spellStart"/>
      <w:r>
        <w:t>menggunakan</w:t>
      </w:r>
      <w:proofErr w:type="spellEnd"/>
      <w:r>
        <w:t xml:space="preserve"> Win32 API </w:t>
      </w:r>
      <w:proofErr w:type="spellStart"/>
      <w:r>
        <w:t>murni</w:t>
      </w:r>
      <w:proofErr w:type="spellEnd"/>
      <w:r>
        <w:t xml:space="preserve"> dan STL yang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cepatan</w:t>
      </w:r>
      <w:proofErr w:type="spellEnd"/>
      <w:r>
        <w:t xml:space="preserve"> </w:t>
      </w:r>
      <w:proofErr w:type="spellStart"/>
      <w:r>
        <w:t>eksekusi</w:t>
      </w:r>
      <w:proofErr w:type="spellEnd"/>
      <w:r>
        <w:t xml:space="preserve">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tinggi</w:t>
      </w:r>
      <w:proofErr w:type="spellEnd"/>
      <w:r>
        <w:t xml:space="preserve">, </w:t>
      </w:r>
      <w:proofErr w:type="spellStart"/>
      <w:r>
        <w:t>ukuran</w:t>
      </w:r>
      <w:proofErr w:type="spellEnd"/>
      <w:r>
        <w:t xml:space="preserve"> program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kecil</w:t>
      </w:r>
      <w:proofErr w:type="spellEnd"/>
      <w:r>
        <w:t xml:space="preserve"> dan </w:t>
      </w:r>
      <w:proofErr w:type="spellStart"/>
      <w:r>
        <w:t>penggunaan</w:t>
      </w:r>
      <w:proofErr w:type="spellEnd"/>
      <w:r>
        <w:t xml:space="preserve"> CPU yang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ringan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URL":"https://notepad-plus-plus.org/","accessed":{"date-parts":[["2022","8","4"]]},"author":[{"dropping-particle":"","family":"Ho","given":"Don","non-dropping-particle":"","parse-names":false,"suffix":""}],"id":"ITEM-1","issued":{"date-parts":[["2022"]]},"title":"What is Notepad++","type":"webpage"},"uris":["http://www.mendeley.com/documents/?uuid=e110b36e-814d-4581-8f8b-ebe983210b99"]}],"mendeley":{"formattedCitation":"[17]","plainTextFormattedCitation":"[17]","previouslyFormattedCitation":"[17]"},"properties":{"noteIndex":0},"schema":"https://github.com/citation-style-language/schema/raw/master/csl-citation.json"}</w:instrText>
      </w:r>
      <w:r>
        <w:fldChar w:fldCharType="separate"/>
      </w:r>
      <w:r w:rsidRPr="00A8170D">
        <w:rPr>
          <w:noProof/>
        </w:rPr>
        <w:t>[17]</w:t>
      </w:r>
      <w:r>
        <w:fldChar w:fldCharType="end"/>
      </w:r>
      <w:r>
        <w:t xml:space="preserve">. Cara </w:t>
      </w:r>
      <w:proofErr w:type="spellStart"/>
      <w:r>
        <w:t>instal</w:t>
      </w:r>
      <w:proofErr w:type="spellEnd"/>
      <w:r>
        <w:t xml:space="preserve"> Notepad++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8" w:history="1">
        <w:r w:rsidRPr="00A33043">
          <w:rPr>
            <w:rStyle w:val="Hyperlink"/>
          </w:rPr>
          <w:t>https://notepad-plus-plus.org/downloads/</w:t>
        </w:r>
      </w:hyperlink>
      <w:r>
        <w:t xml:space="preserve"> </w:t>
      </w:r>
      <w:proofErr w:type="spellStart"/>
      <w:r>
        <w:t>lalu</w:t>
      </w:r>
      <w:proofErr w:type="spellEnd"/>
      <w:r>
        <w:t xml:space="preserve"> download installer yang paling </w:t>
      </w:r>
      <w:proofErr w:type="spellStart"/>
      <w:r>
        <w:t>atas</w:t>
      </w:r>
      <w:proofErr w:type="spellEnd"/>
      <w:r>
        <w:t xml:space="preserve"> (</w:t>
      </w:r>
      <w:proofErr w:type="spellStart"/>
      <w:r>
        <w:t>artinya</w:t>
      </w:r>
      <w:proofErr w:type="spellEnd"/>
      <w:r>
        <w:t xml:space="preserve"> paling </w:t>
      </w:r>
      <w:proofErr w:type="spellStart"/>
      <w:r>
        <w:t>baru</w:t>
      </w:r>
      <w:proofErr w:type="spellEnd"/>
      <w:r>
        <w:t xml:space="preserve">)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>.</w:t>
      </w:r>
    </w:p>
    <w:p w14:paraId="4534E891" w14:textId="77777777" w:rsidR="007C3859" w:rsidRDefault="007C3859" w:rsidP="007C3859">
      <w:pPr>
        <w:jc w:val="center"/>
      </w:pPr>
      <w:r>
        <w:rPr>
          <w:noProof/>
        </w:rPr>
        <w:drawing>
          <wp:inline distT="0" distB="0" distL="0" distR="0" wp14:anchorId="42FC1F61" wp14:editId="5D4C9C69">
            <wp:extent cx="3759958" cy="2114090"/>
            <wp:effectExtent l="0" t="0" r="0" b="0"/>
            <wp:docPr id="15" name="Picture 15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Graphical user interface, text, application&#10;&#10;Description automatically generated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770909" cy="21202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4C5C30" w14:textId="38447620" w:rsidR="007C3859" w:rsidRDefault="007C3859" w:rsidP="007C385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yang paling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lalu</w:t>
      </w:r>
      <w:proofErr w:type="spellEnd"/>
      <w:r>
        <w:t xml:space="preserve"> download dan </w:t>
      </w:r>
      <w:proofErr w:type="spellStart"/>
      <w:r>
        <w:t>instal</w:t>
      </w:r>
      <w:proofErr w:type="spellEnd"/>
      <w:r>
        <w:t xml:space="preserve">. Setelah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34F988FB" w14:textId="2CD8F7DB" w:rsidR="007C3859" w:rsidRDefault="007C3859" w:rsidP="002233EC">
      <w:pPr>
        <w:jc w:val="center"/>
      </w:pPr>
      <w:r>
        <w:rPr>
          <w:noProof/>
        </w:rPr>
        <w:lastRenderedPageBreak/>
        <w:drawing>
          <wp:inline distT="0" distB="0" distL="0" distR="0" wp14:anchorId="5F194F9E" wp14:editId="69105AAE">
            <wp:extent cx="3091218" cy="2695655"/>
            <wp:effectExtent l="0" t="0" r="0" b="0"/>
            <wp:docPr id="16" name="Picture 16" descr="Graphical user interface, application, Wo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Graphical user interface, application, Word&#10;&#10;Description automatically generated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097462" cy="2701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8DC66" w14:textId="77777777" w:rsidR="007C3859" w:rsidRPr="00BF0FB6" w:rsidRDefault="007C3859" w:rsidP="007C3859">
      <w:pPr>
        <w:jc w:val="both"/>
      </w:pPr>
      <w:r>
        <w:t xml:space="preserve">Notepad++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e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ekstensi</w:t>
      </w:r>
      <w:proofErr w:type="spellEnd"/>
      <w:r>
        <w:t xml:space="preserve"> </w:t>
      </w:r>
      <w:proofErr w:type="spellStart"/>
      <w:r>
        <w:t>qml</w:t>
      </w:r>
      <w:proofErr w:type="spellEnd"/>
      <w:r>
        <w:t>.</w:t>
      </w:r>
    </w:p>
    <w:p w14:paraId="758C8F07" w14:textId="77777777" w:rsidR="007C3859" w:rsidRPr="007C3859" w:rsidRDefault="007C3859" w:rsidP="007C3859"/>
    <w:p w14:paraId="271711FE" w14:textId="004059E9" w:rsidR="00602245" w:rsidRDefault="00602245" w:rsidP="00602245">
      <w:pPr>
        <w:pStyle w:val="Heading3"/>
      </w:pPr>
      <w:bookmarkStart w:id="5" w:name="_Toc124528114"/>
      <w:proofErr w:type="spellStart"/>
      <w:r>
        <w:t>Thonny</w:t>
      </w:r>
      <w:proofErr w:type="spellEnd"/>
      <w:r>
        <w:t xml:space="preserve"> IDE</w:t>
      </w:r>
      <w:bookmarkEnd w:id="5"/>
    </w:p>
    <w:p w14:paraId="3FC5F9CA" w14:textId="77777777" w:rsidR="00A91439" w:rsidRPr="00A91439" w:rsidRDefault="00A91439" w:rsidP="00A91439"/>
    <w:p w14:paraId="6DDA64F0" w14:textId="77777777" w:rsidR="00F94756" w:rsidRDefault="00F94756" w:rsidP="00A91439">
      <w:pPr>
        <w:ind w:firstLine="284"/>
        <w:jc w:val="both"/>
      </w:pP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adalah</w:t>
      </w:r>
      <w:proofErr w:type="spellEnd"/>
      <w:r w:rsidRPr="004E28E4">
        <w:t xml:space="preserve"> software yang </w:t>
      </w:r>
      <w:proofErr w:type="spellStart"/>
      <w:r w:rsidRPr="004E28E4">
        <w:t>dikembangkan</w:t>
      </w:r>
      <w:proofErr w:type="spellEnd"/>
      <w:r w:rsidRPr="004E28E4">
        <w:t xml:space="preserve"> oleh University of Tartu di Estonia yang </w:t>
      </w:r>
      <w:proofErr w:type="spellStart"/>
      <w:r w:rsidRPr="004E28E4">
        <w:t>diperuntukkan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programmer python </w:t>
      </w:r>
      <w:proofErr w:type="spellStart"/>
      <w:r w:rsidRPr="004E28E4">
        <w:t>pemula</w:t>
      </w:r>
      <w:proofErr w:type="spellEnd"/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merupakan</w:t>
      </w:r>
      <w:proofErr w:type="spellEnd"/>
      <w:r w:rsidRPr="004E28E4">
        <w:t xml:space="preserve"> software open source alias gratis dan </w:t>
      </w:r>
      <w:proofErr w:type="spellStart"/>
      <w:r w:rsidRPr="004E28E4">
        <w:t>memiliki</w:t>
      </w:r>
      <w:proofErr w:type="spellEnd"/>
      <w:r w:rsidRPr="004E28E4">
        <w:t xml:space="preserve"> </w:t>
      </w:r>
      <w:proofErr w:type="spellStart"/>
      <w:r w:rsidRPr="004E28E4">
        <w:t>lisensi</w:t>
      </w:r>
      <w:proofErr w:type="spellEnd"/>
      <w:r w:rsidRPr="004E28E4">
        <w:t xml:space="preserve"> GPL v3</w:t>
      </w:r>
      <w:r>
        <w:t xml:space="preserve"> </w:t>
      </w:r>
      <w:r>
        <w:fldChar w:fldCharType="begin" w:fldLock="1"/>
      </w:r>
      <w:r>
        <w:instrText>ADDIN CSL_CITATION {"citationItems":[{"id":"ITEM-1","itemData":{"ISBN":"9781450334402","author":[{"dropping-particle":"","family":"Annamaa","given":"Aivar","non-dropping-particle":"","parse-names":false,"suffix":""}],"container-title":"ITiCSE '15: Proceedings of the 2015 ACM Conference on Innovation and Technology in Computer Science Education","id":"ITEM-1","issue":"4","issued":{"date-parts":[["2015"]]},"page":"343","title":"Thonny , a Python IDE for Learning Programming Categories and Subject Descriptors","type":"article-journal","volume":"13"},"uris":["http://www.mendeley.com/documents/?uuid=23a6541d-020e-4638-9821-470541f0646c"]}],"mendeley":{"formattedCitation":"[16]","plainTextFormattedCitation":"[16]","previouslyFormattedCitation":"[16]"},"properties":{"noteIndex":0},"schema":"https://github.com/citation-style-language/schema/raw/master/csl-citation.json"}</w:instrText>
      </w:r>
      <w:r>
        <w:fldChar w:fldCharType="separate"/>
      </w:r>
      <w:r w:rsidRPr="001A0A6F">
        <w:rPr>
          <w:noProof/>
        </w:rPr>
        <w:t>[16]</w:t>
      </w:r>
      <w:r>
        <w:fldChar w:fldCharType="end"/>
      </w:r>
      <w:r w:rsidRPr="004E28E4">
        <w:t xml:space="preserve">. </w:t>
      </w:r>
      <w:proofErr w:type="spellStart"/>
      <w:r w:rsidRPr="004E28E4">
        <w:t>Thonny</w:t>
      </w:r>
      <w:proofErr w:type="spellEnd"/>
      <w:r w:rsidRPr="004E28E4">
        <w:t xml:space="preserve"> </w:t>
      </w:r>
      <w:proofErr w:type="spellStart"/>
      <w:r w:rsidRPr="004E28E4">
        <w:t>sudah</w:t>
      </w:r>
      <w:proofErr w:type="spellEnd"/>
      <w:r w:rsidRPr="004E28E4">
        <w:t xml:space="preserve"> </w:t>
      </w:r>
      <w:proofErr w:type="spellStart"/>
      <w:r w:rsidRPr="004E28E4">
        <w:t>memiliki</w:t>
      </w:r>
      <w:proofErr w:type="spellEnd"/>
      <w:r w:rsidRPr="004E28E4">
        <w:t xml:space="preserve"> Python 3.7 </w:t>
      </w:r>
      <w:proofErr w:type="spellStart"/>
      <w:r w:rsidRPr="004E28E4">
        <w:t>didalamnya</w:t>
      </w:r>
      <w:proofErr w:type="spellEnd"/>
      <w:r w:rsidRPr="004E28E4">
        <w:t xml:space="preserve"> yang </w:t>
      </w:r>
      <w:proofErr w:type="spellStart"/>
      <w:r w:rsidRPr="004E28E4">
        <w:t>akan</w:t>
      </w:r>
      <w:proofErr w:type="spellEnd"/>
      <w:r w:rsidRPr="004E28E4">
        <w:t xml:space="preserve"> </w:t>
      </w:r>
      <w:proofErr w:type="spellStart"/>
      <w:r w:rsidRPr="004E28E4">
        <w:t>memudahkan</w:t>
      </w:r>
      <w:proofErr w:type="spellEnd"/>
      <w:r w:rsidRPr="004E28E4">
        <w:t xml:space="preserve"> </w:t>
      </w:r>
      <w:proofErr w:type="spellStart"/>
      <w:r w:rsidRPr="004E28E4">
        <w:t>pengguna</w:t>
      </w:r>
      <w:proofErr w:type="spellEnd"/>
      <w:r w:rsidRPr="004E28E4">
        <w:t xml:space="preserve"> </w:t>
      </w:r>
      <w:proofErr w:type="spellStart"/>
      <w:r w:rsidRPr="004E28E4">
        <w:t>untuk</w:t>
      </w:r>
      <w:proofErr w:type="spellEnd"/>
      <w:r w:rsidRPr="004E28E4">
        <w:t xml:space="preserve"> </w:t>
      </w:r>
      <w:proofErr w:type="spellStart"/>
      <w:r w:rsidRPr="004E28E4">
        <w:t>mengeksekusi</w:t>
      </w:r>
      <w:proofErr w:type="spellEnd"/>
      <w:r w:rsidRPr="004E28E4">
        <w:t xml:space="preserve"> program </w:t>
      </w:r>
      <w:proofErr w:type="spellStart"/>
      <w:r w:rsidRPr="004E28E4">
        <w:t>dengan</w:t>
      </w:r>
      <w:proofErr w:type="spellEnd"/>
      <w:r w:rsidRPr="004E28E4">
        <w:t xml:space="preserve"> </w:t>
      </w:r>
      <w:proofErr w:type="spellStart"/>
      <w:r w:rsidRPr="004E28E4">
        <w:t>cepat</w:t>
      </w:r>
      <w:proofErr w:type="spellEnd"/>
      <w:r w:rsidRPr="004E28E4">
        <w:t>.</w:t>
      </w:r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intst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,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ngakses</w:t>
      </w:r>
      <w:proofErr w:type="spellEnd"/>
      <w:r>
        <w:t xml:space="preserve"> link </w:t>
      </w:r>
      <w:hyperlink r:id="rId11" w:history="1">
        <w:r w:rsidRPr="00463DB0">
          <w:rPr>
            <w:rStyle w:val="Hyperlink"/>
          </w:rPr>
          <w:t>https://thonny.org/</w:t>
        </w:r>
      </w:hyperlink>
      <w:r>
        <w:t xml:space="preserve">,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memilih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sesu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gunakan</w:t>
      </w:r>
      <w:proofErr w:type="spellEnd"/>
      <w:r>
        <w:t xml:space="preserve">. Ada 3 </w:t>
      </w:r>
      <w:proofErr w:type="spellStart"/>
      <w:r>
        <w:t>ops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Windows, MacOS, dan Linux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laman</w:t>
      </w:r>
      <w:proofErr w:type="spellEnd"/>
      <w:r>
        <w:t xml:space="preserve"> thonny.org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6E5F4B50" w14:textId="77777777" w:rsidR="00F94756" w:rsidRDefault="00F94756" w:rsidP="00F94756">
      <w:pPr>
        <w:jc w:val="center"/>
      </w:pPr>
      <w:r>
        <w:rPr>
          <w:noProof/>
        </w:rPr>
        <w:lastRenderedPageBreak/>
        <w:drawing>
          <wp:inline distT="0" distB="0" distL="0" distR="0" wp14:anchorId="57AF420A" wp14:editId="79855D5C">
            <wp:extent cx="3174521" cy="2941245"/>
            <wp:effectExtent l="0" t="0" r="6985" b="0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2"/>
                    <a:srcRect l="16708" r="27898" b="8720"/>
                    <a:stretch/>
                  </pic:blipFill>
                  <pic:spPr bwMode="auto">
                    <a:xfrm>
                      <a:off x="0" y="0"/>
                      <a:ext cx="3174913" cy="2941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EAAE851" w14:textId="0A157355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lik</w:t>
      </w:r>
      <w:proofErr w:type="spellEnd"/>
      <w:r>
        <w:t xml:space="preserve"> download version </w:t>
      </w:r>
      <w:proofErr w:type="spellStart"/>
      <w:r>
        <w:t>sesuai</w:t>
      </w:r>
      <w:proofErr w:type="spellEnd"/>
      <w:r>
        <w:t xml:space="preserve"> system </w:t>
      </w:r>
      <w:proofErr w:type="spellStart"/>
      <w:r>
        <w:t>operasi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dan </w:t>
      </w:r>
      <w:proofErr w:type="spellStart"/>
      <w:r>
        <w:t>lakukan</w:t>
      </w:r>
      <w:proofErr w:type="spellEnd"/>
      <w:r>
        <w:t xml:space="preserve"> </w:t>
      </w:r>
      <w:proofErr w:type="spellStart"/>
      <w:r>
        <w:t>penginstalan</w:t>
      </w:r>
      <w:proofErr w:type="spellEnd"/>
      <w:r>
        <w:t xml:space="preserve"> </w:t>
      </w:r>
      <w:proofErr w:type="spellStart"/>
      <w:r>
        <w:t>sampai</w:t>
      </w:r>
      <w:proofErr w:type="spellEnd"/>
      <w:r>
        <w:t xml:space="preserve"> </w:t>
      </w:r>
      <w:proofErr w:type="spellStart"/>
      <w:r>
        <w:t>selesai</w:t>
      </w:r>
      <w:proofErr w:type="spellEnd"/>
      <w:r>
        <w:t xml:space="preserve">. Setelah </w:t>
      </w:r>
      <w:proofErr w:type="spellStart"/>
      <w:r>
        <w:t>selesai</w:t>
      </w:r>
      <w:proofErr w:type="spellEnd"/>
      <w:r>
        <w:t xml:space="preserve"> proses </w:t>
      </w:r>
      <w:proofErr w:type="spellStart"/>
      <w:r>
        <w:t>instal</w:t>
      </w:r>
      <w:proofErr w:type="spellEnd"/>
      <w:r>
        <w:t xml:space="preserve">,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D9F3801" w14:textId="77777777" w:rsidR="00F94756" w:rsidRDefault="00F94756" w:rsidP="00F94756">
      <w:pPr>
        <w:jc w:val="center"/>
      </w:pPr>
      <w:r>
        <w:rPr>
          <w:noProof/>
        </w:rPr>
        <w:drawing>
          <wp:inline distT="0" distB="0" distL="0" distR="0" wp14:anchorId="0C5B8990" wp14:editId="2EB90599">
            <wp:extent cx="4106173" cy="2308755"/>
            <wp:effectExtent l="0" t="0" r="0" b="0"/>
            <wp:docPr id="18" name="Picture 18" descr="Graphical user interface, application, Team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application, Teams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123962" cy="23187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44A45" w14:textId="77777777" w:rsidR="00F94756" w:rsidRDefault="00F94756" w:rsidP="00F94756">
      <w:pPr>
        <w:jc w:val="center"/>
      </w:pPr>
      <w:bookmarkStart w:id="6" w:name="_Toc110517852"/>
      <w:r>
        <w:t xml:space="preserve">Gambar </w:t>
      </w:r>
      <w:fldSimple w:instr=" SEQ Gambar \* ARABIC ">
        <w:r>
          <w:rPr>
            <w:noProof/>
          </w:rPr>
          <w:t>6</w:t>
        </w:r>
      </w:fldSimple>
      <w:r>
        <w:t xml:space="preserve">.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awal</w:t>
      </w:r>
      <w:proofErr w:type="spellEnd"/>
      <w:r>
        <w:t xml:space="preserve"> </w:t>
      </w:r>
      <w:proofErr w:type="spellStart"/>
      <w:r>
        <w:t>Thonny</w:t>
      </w:r>
      <w:proofErr w:type="spellEnd"/>
      <w:r>
        <w:t xml:space="preserve"> IDE.</w:t>
      </w:r>
      <w:bookmarkEnd w:id="6"/>
    </w:p>
    <w:p w14:paraId="404C4839" w14:textId="7DD3FAEE" w:rsidR="00F94756" w:rsidRDefault="00F94756" w:rsidP="00A91439">
      <w:pPr>
        <w:jc w:val="both"/>
      </w:pPr>
      <w:proofErr w:type="spellStart"/>
      <w:r>
        <w:t>Berdasarkan</w:t>
      </w:r>
      <w:proofErr w:type="spellEnd"/>
      <w:r>
        <w:t xml:space="preserve"> </w:t>
      </w:r>
      <w:proofErr w:type="spellStart"/>
      <w:r>
        <w:t>gambar</w:t>
      </w:r>
      <w:proofErr w:type="spellEnd"/>
      <w:r>
        <w:t xml:space="preserve"> </w:t>
      </w:r>
      <w:proofErr w:type="spellStart"/>
      <w:r w:rsidR="00030B73">
        <w:t>diatas</w:t>
      </w:r>
      <w:proofErr w:type="spellEnd"/>
      <w:r>
        <w:t xml:space="preserve">,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ulis</w:t>
      </w:r>
      <w:proofErr w:type="spellEnd"/>
      <w:r>
        <w:t xml:space="preserve"> coding dan </w:t>
      </w:r>
      <w:proofErr w:type="spellStart"/>
      <w:r>
        <w:t>kolom</w:t>
      </w:r>
      <w:proofErr w:type="spellEnd"/>
      <w:r>
        <w:t xml:space="preserve"> </w:t>
      </w:r>
      <w:proofErr w:type="spellStart"/>
      <w:r>
        <w:t>bawah</w:t>
      </w:r>
      <w:proofErr w:type="spellEnd"/>
      <w:r>
        <w:t xml:space="preserve"> (shell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running coding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uncul</w:t>
      </w:r>
      <w:proofErr w:type="spellEnd"/>
      <w:r>
        <w:t xml:space="preserve"> </w:t>
      </w:r>
      <w:proofErr w:type="spellStart"/>
      <w:r>
        <w:t>disitu</w:t>
      </w:r>
      <w:proofErr w:type="spellEnd"/>
      <w:r>
        <w:t>.</w:t>
      </w:r>
    </w:p>
    <w:p w14:paraId="484E6E21" w14:textId="4CDE9476" w:rsidR="00277E24" w:rsidRDefault="00277E24" w:rsidP="00F94756"/>
    <w:p w14:paraId="11F26237" w14:textId="1AAE8850" w:rsidR="00D93372" w:rsidRDefault="00D93372" w:rsidP="00F94756"/>
    <w:p w14:paraId="18DD58D7" w14:textId="1B46F826" w:rsidR="00D93372" w:rsidRDefault="00D93372" w:rsidP="00F94756"/>
    <w:p w14:paraId="0CAA7DCF" w14:textId="77777777" w:rsidR="00D93372" w:rsidRPr="00F94756" w:rsidRDefault="00D93372" w:rsidP="00F94756"/>
    <w:p w14:paraId="4A27EB07" w14:textId="0BF4DE1D" w:rsidR="00602245" w:rsidRDefault="00602245" w:rsidP="00602245">
      <w:pPr>
        <w:pStyle w:val="Heading3"/>
      </w:pPr>
      <w:bookmarkStart w:id="7" w:name="_Toc124528115"/>
      <w:proofErr w:type="spellStart"/>
      <w:r>
        <w:lastRenderedPageBreak/>
        <w:t>Outseal</w:t>
      </w:r>
      <w:proofErr w:type="spellEnd"/>
      <w:r>
        <w:t xml:space="preserve"> Studio</w:t>
      </w:r>
      <w:bookmarkEnd w:id="7"/>
    </w:p>
    <w:p w14:paraId="4BF9B2E9" w14:textId="77777777" w:rsidR="00D93372" w:rsidRPr="00D93372" w:rsidRDefault="00D93372" w:rsidP="00D93372"/>
    <w:p w14:paraId="479797E8" w14:textId="7509970E" w:rsidR="00D93372" w:rsidRDefault="00D93372" w:rsidP="00D93372">
      <w:pPr>
        <w:jc w:val="both"/>
      </w:pP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</w:t>
      </w:r>
      <w:proofErr w:type="spellStart"/>
      <w:r w:rsidRPr="00D93372">
        <w:t>sebuah</w:t>
      </w:r>
      <w:proofErr w:type="spellEnd"/>
      <w:r w:rsidRPr="00D93372">
        <w:t xml:space="preserve"> </w:t>
      </w:r>
      <w:proofErr w:type="spellStart"/>
      <w:r w:rsidRPr="00D93372">
        <w:t>teknologi</w:t>
      </w:r>
      <w:proofErr w:type="spellEnd"/>
      <w:r w:rsidRPr="00D93372">
        <w:t xml:space="preserve"> </w:t>
      </w:r>
      <w:proofErr w:type="spellStart"/>
      <w:r w:rsidRPr="00D93372">
        <w:t>otomasi</w:t>
      </w:r>
      <w:proofErr w:type="spellEnd"/>
      <w:r w:rsidRPr="00D93372">
        <w:t xml:space="preserve"> </w:t>
      </w:r>
      <w:proofErr w:type="spellStart"/>
      <w:r w:rsidRPr="00D93372">
        <w:t>karya</w:t>
      </w:r>
      <w:proofErr w:type="spellEnd"/>
      <w:r w:rsidRPr="00D93372">
        <w:t xml:space="preserve"> </w:t>
      </w:r>
      <w:proofErr w:type="spellStart"/>
      <w:r w:rsidRPr="00D93372">
        <w:t>anak</w:t>
      </w:r>
      <w:proofErr w:type="spellEnd"/>
      <w:r w:rsidRPr="00D93372">
        <w:t xml:space="preserve"> </w:t>
      </w:r>
      <w:proofErr w:type="spellStart"/>
      <w:r w:rsidRPr="00D93372">
        <w:t>bangsa</w:t>
      </w:r>
      <w:proofErr w:type="spellEnd"/>
      <w:r w:rsidRPr="00D93372">
        <w:t xml:space="preserve">. </w:t>
      </w:r>
      <w:proofErr w:type="spellStart"/>
      <w:r w:rsidRPr="00D93372">
        <w:t>Produk</w:t>
      </w:r>
      <w:proofErr w:type="spellEnd"/>
      <w:r w:rsidRPr="00D93372">
        <w:t xml:space="preserve">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LC (</w:t>
      </w:r>
      <w:proofErr w:type="spellStart"/>
      <w:r w:rsidRPr="00D93372">
        <w:t>Progammable</w:t>
      </w:r>
      <w:proofErr w:type="spellEnd"/>
      <w:r w:rsidRPr="00D93372">
        <w:t xml:space="preserve"> Logic Controller), HMI(Human Machine Interface) dan </w:t>
      </w:r>
      <w:proofErr w:type="spellStart"/>
      <w:r w:rsidRPr="00D93372">
        <w:t>modul-modul</w:t>
      </w:r>
      <w:proofErr w:type="spellEnd"/>
      <w:r w:rsidRPr="00D93372">
        <w:t xml:space="preserve"> yang lain. PLC </w:t>
      </w:r>
      <w:proofErr w:type="spellStart"/>
      <w:r w:rsidRPr="00D93372">
        <w:t>outseal</w:t>
      </w:r>
      <w:proofErr w:type="spellEnd"/>
      <w:r w:rsidRPr="00D93372">
        <w:t xml:space="preserve"> </w:t>
      </w:r>
      <w:proofErr w:type="spellStart"/>
      <w:r w:rsidRPr="00D93372">
        <w:t>dibuat</w:t>
      </w:r>
      <w:proofErr w:type="spellEnd"/>
      <w:r w:rsidRPr="00D93372">
        <w:t xml:space="preserve"> </w:t>
      </w:r>
      <w:proofErr w:type="spellStart"/>
      <w:r w:rsidRPr="00D93372">
        <w:t>berbasis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bootloader dan </w:t>
      </w:r>
      <w:proofErr w:type="spellStart"/>
      <w:r w:rsidRPr="00D93372">
        <w:t>desain</w:t>
      </w:r>
      <w:proofErr w:type="spellEnd"/>
      <w:r w:rsidRPr="00D93372">
        <w:t xml:space="preserve"> hard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dibuka</w:t>
      </w:r>
      <w:proofErr w:type="spellEnd"/>
      <w:r w:rsidRPr="00D93372">
        <w:t xml:space="preserve"> </w:t>
      </w:r>
      <w:proofErr w:type="spellStart"/>
      <w:r w:rsidRPr="00D93372">
        <w:t>untuk</w:t>
      </w:r>
      <w:proofErr w:type="spellEnd"/>
      <w:r w:rsidRPr="00D93372">
        <w:t xml:space="preserve"> </w:t>
      </w:r>
      <w:proofErr w:type="spellStart"/>
      <w:r w:rsidRPr="00D93372">
        <w:t>umum</w:t>
      </w:r>
      <w:proofErr w:type="spellEnd"/>
      <w:r w:rsidRPr="00D93372">
        <w:t xml:space="preserve">, </w:t>
      </w:r>
      <w:proofErr w:type="spellStart"/>
      <w:r w:rsidRPr="00D93372">
        <w:t>artinya</w:t>
      </w:r>
      <w:proofErr w:type="spellEnd"/>
      <w:r w:rsidRPr="00D93372">
        <w:t xml:space="preserve"> </w:t>
      </w:r>
      <w:proofErr w:type="spellStart"/>
      <w:r w:rsidRPr="00D93372">
        <w:t>anda</w:t>
      </w:r>
      <w:proofErr w:type="spellEnd"/>
      <w:r w:rsidRPr="00D93372">
        <w:t xml:space="preserve"> </w:t>
      </w:r>
      <w:proofErr w:type="spellStart"/>
      <w:r w:rsidRPr="00D93372">
        <w:t>bisa</w:t>
      </w:r>
      <w:proofErr w:type="spellEnd"/>
      <w:r w:rsidRPr="00D93372">
        <w:t xml:space="preserve"> download dan </w:t>
      </w:r>
      <w:proofErr w:type="spellStart"/>
      <w:r w:rsidRPr="00D93372">
        <w:t>mempelajari</w:t>
      </w:r>
      <w:proofErr w:type="spellEnd"/>
      <w:r w:rsidRPr="00D93372">
        <w:t xml:space="preserve"> </w:t>
      </w:r>
      <w:proofErr w:type="spellStart"/>
      <w:r w:rsidRPr="00D93372">
        <w:t>rangkaian</w:t>
      </w:r>
      <w:proofErr w:type="spellEnd"/>
      <w:r w:rsidRPr="00D93372">
        <w:t xml:space="preserve"> </w:t>
      </w:r>
      <w:proofErr w:type="spellStart"/>
      <w:r w:rsidRPr="00D93372">
        <w:t>elektroniknya</w:t>
      </w:r>
      <w:proofErr w:type="spellEnd"/>
      <w:r w:rsidRPr="00D93372">
        <w:t xml:space="preserve"> </w:t>
      </w:r>
      <w:proofErr w:type="spellStart"/>
      <w:r w:rsidRPr="00D93372">
        <w:t>secara</w:t>
      </w:r>
      <w:proofErr w:type="spellEnd"/>
      <w:r w:rsidRPr="00D93372">
        <w:t xml:space="preserve"> </w:t>
      </w:r>
      <w:proofErr w:type="spellStart"/>
      <w:r w:rsidRPr="00D93372">
        <w:t>bebas</w:t>
      </w:r>
      <w:proofErr w:type="spellEnd"/>
      <w:r w:rsidRPr="00D93372">
        <w:t xml:space="preserve"> </w:t>
      </w:r>
      <w:proofErr w:type="spellStart"/>
      <w:r w:rsidRPr="00D93372">
        <w:t>serta</w:t>
      </w:r>
      <w:proofErr w:type="spellEnd"/>
      <w:r w:rsidRPr="00D93372">
        <w:t xml:space="preserve"> </w:t>
      </w:r>
      <w:proofErr w:type="spellStart"/>
      <w:r w:rsidRPr="00D93372">
        <w:t>membuat</w:t>
      </w:r>
      <w:proofErr w:type="spellEnd"/>
      <w:r w:rsidRPr="00D93372">
        <w:t xml:space="preserve"> </w:t>
      </w:r>
      <w:proofErr w:type="spellStart"/>
      <w:r w:rsidRPr="00D93372">
        <w:t>sendiri</w:t>
      </w:r>
      <w:proofErr w:type="spellEnd"/>
      <w:r w:rsidRPr="00D93372">
        <w:t xml:space="preserve"> di </w:t>
      </w:r>
      <w:proofErr w:type="spellStart"/>
      <w:r w:rsidRPr="00D93372">
        <w:t>rumah</w:t>
      </w:r>
      <w:proofErr w:type="spellEnd"/>
      <w:r w:rsidRPr="00D93372">
        <w:t xml:space="preserve"> </w:t>
      </w:r>
      <w:proofErr w:type="spellStart"/>
      <w:r w:rsidRPr="00D93372">
        <w:t>menggunakan</w:t>
      </w:r>
      <w:proofErr w:type="spellEnd"/>
      <w:r w:rsidRPr="00D93372">
        <w:t xml:space="preserve"> </w:t>
      </w:r>
      <w:proofErr w:type="spellStart"/>
      <w:r w:rsidRPr="00D93372">
        <w:t>papan</w:t>
      </w:r>
      <w:proofErr w:type="spellEnd"/>
      <w:r w:rsidRPr="00D93372">
        <w:t xml:space="preserve"> </w:t>
      </w:r>
      <w:proofErr w:type="spellStart"/>
      <w:r w:rsidRPr="00D93372">
        <w:t>mikrokontroller</w:t>
      </w:r>
      <w:proofErr w:type="spellEnd"/>
      <w:r w:rsidRPr="00D93372">
        <w:t xml:space="preserve"> </w:t>
      </w:r>
      <w:proofErr w:type="spellStart"/>
      <w:r w:rsidRPr="00D93372">
        <w:t>arduino</w:t>
      </w:r>
      <w:proofErr w:type="spellEnd"/>
      <w:r w:rsidRPr="00D93372">
        <w:t xml:space="preserve"> </w:t>
      </w:r>
      <w:proofErr w:type="spellStart"/>
      <w:r w:rsidRPr="00D93372">
        <w:t>dengan</w:t>
      </w:r>
      <w:proofErr w:type="spellEnd"/>
      <w:r w:rsidRPr="00D93372">
        <w:t xml:space="preserve"> </w:t>
      </w:r>
      <w:proofErr w:type="spellStart"/>
      <w:r w:rsidRPr="00D93372">
        <w:t>harga</w:t>
      </w:r>
      <w:proofErr w:type="spellEnd"/>
      <w:r w:rsidRPr="00D93372">
        <w:t xml:space="preserve"> yang </w:t>
      </w:r>
      <w:proofErr w:type="spellStart"/>
      <w:r w:rsidRPr="00D93372">
        <w:t>terjangkau</w:t>
      </w:r>
      <w:proofErr w:type="spellEnd"/>
      <w:r w:rsidRPr="00D93372">
        <w:t xml:space="preserve">. Dan yang </w:t>
      </w:r>
      <w:proofErr w:type="spellStart"/>
      <w:r w:rsidRPr="00D93372">
        <w:t>menarik</w:t>
      </w:r>
      <w:proofErr w:type="spellEnd"/>
      <w:r w:rsidRPr="00D93372">
        <w:t xml:space="preserve"> </w:t>
      </w:r>
      <w:proofErr w:type="spellStart"/>
      <w:r w:rsidRPr="00D93372">
        <w:t>adalah</w:t>
      </w:r>
      <w:proofErr w:type="spellEnd"/>
      <w:r w:rsidRPr="00D93372">
        <w:t xml:space="preserve"> software </w:t>
      </w:r>
      <w:proofErr w:type="spellStart"/>
      <w:r w:rsidRPr="00D93372">
        <w:t>nya</w:t>
      </w:r>
      <w:proofErr w:type="spellEnd"/>
      <w:r w:rsidRPr="00D93372">
        <w:t xml:space="preserve"> </w:t>
      </w:r>
      <w:proofErr w:type="spellStart"/>
      <w:r w:rsidRPr="00D93372">
        <w:t>berupa</w:t>
      </w:r>
      <w:proofErr w:type="spellEnd"/>
      <w:r w:rsidRPr="00D93372">
        <w:t xml:space="preserve"> program visual (ladder diagram), </w:t>
      </w:r>
      <w:proofErr w:type="spellStart"/>
      <w:r w:rsidRPr="00D93372">
        <w:t>berbahasa</w:t>
      </w:r>
      <w:proofErr w:type="spellEnd"/>
      <w:r w:rsidRPr="00D93372">
        <w:t xml:space="preserve"> Indonesia dan juga </w:t>
      </w:r>
      <w:proofErr w:type="spellStart"/>
      <w:r w:rsidRPr="00D93372">
        <w:t>dibuat</w:t>
      </w:r>
      <w:proofErr w:type="spellEnd"/>
      <w:r w:rsidRPr="00D93372">
        <w:t xml:space="preserve"> gratis.</w:t>
      </w:r>
    </w:p>
    <w:p w14:paraId="58EA6E0F" w14:textId="77777777" w:rsidR="00D93372" w:rsidRPr="00D93372" w:rsidRDefault="00D93372" w:rsidP="00D93372"/>
    <w:p w14:paraId="7852742A" w14:textId="3B8C3F2D" w:rsidR="00DC57E3" w:rsidRDefault="00DC57E3" w:rsidP="00DC57E3">
      <w:pPr>
        <w:pStyle w:val="Heading2"/>
      </w:pPr>
      <w:bookmarkStart w:id="8" w:name="_Toc124528116"/>
      <w:proofErr w:type="spellStart"/>
      <w:r>
        <w:t>Instalasi</w:t>
      </w:r>
      <w:proofErr w:type="spellEnd"/>
      <w:r>
        <w:t xml:space="preserve"> Library Python</w:t>
      </w:r>
      <w:bookmarkEnd w:id="8"/>
      <w:r>
        <w:t xml:space="preserve"> </w:t>
      </w:r>
    </w:p>
    <w:p w14:paraId="0E6076B2" w14:textId="4395096E" w:rsidR="002E7BAF" w:rsidRDefault="002E7BAF" w:rsidP="004A08C3">
      <w:pPr>
        <w:pStyle w:val="Heading2"/>
      </w:pPr>
    </w:p>
    <w:p w14:paraId="4797A524" w14:textId="290C926D" w:rsidR="004A08C3" w:rsidRDefault="004A08C3" w:rsidP="00DB3277">
      <w:pPr>
        <w:pStyle w:val="Heading3"/>
      </w:pPr>
      <w:bookmarkStart w:id="9" w:name="_Toc124528117"/>
      <w:r>
        <w:t>Install PyQt5</w:t>
      </w:r>
      <w:bookmarkEnd w:id="9"/>
    </w:p>
    <w:p w14:paraId="625A31DE" w14:textId="77777777" w:rsidR="00A91439" w:rsidRPr="00A91439" w:rsidRDefault="00A91439" w:rsidP="00A91439"/>
    <w:p w14:paraId="4EBD254D" w14:textId="213D2977" w:rsidR="00DB3277" w:rsidRDefault="009E6E48" w:rsidP="00DB3277">
      <w:r w:rsidRPr="009E6E48">
        <w:rPr>
          <w:noProof/>
        </w:rPr>
        <w:drawing>
          <wp:inline distT="0" distB="0" distL="0" distR="0" wp14:anchorId="426C7859" wp14:editId="315528DE">
            <wp:extent cx="5943600" cy="4179570"/>
            <wp:effectExtent l="0" t="0" r="0" b="0"/>
            <wp:docPr id="9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123F50A-3262-426C-A1AC-1F849124E27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123F50A-3262-426C-A1AC-1F849124E27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1795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9AF64" w14:textId="77777777" w:rsidR="00DB3277" w:rsidRPr="00DB3277" w:rsidRDefault="00DB3277" w:rsidP="00DB3277"/>
    <w:p w14:paraId="61BC7B42" w14:textId="249C8F79" w:rsidR="004A08C3" w:rsidRDefault="004A08C3" w:rsidP="00DB3277">
      <w:pPr>
        <w:pStyle w:val="Heading3"/>
      </w:pPr>
      <w:bookmarkStart w:id="10" w:name="_Toc124528118"/>
      <w:r>
        <w:lastRenderedPageBreak/>
        <w:t xml:space="preserve">Install </w:t>
      </w:r>
      <w:proofErr w:type="spellStart"/>
      <w:r>
        <w:t>Pymodbus</w:t>
      </w:r>
      <w:bookmarkEnd w:id="10"/>
      <w:proofErr w:type="spellEnd"/>
    </w:p>
    <w:p w14:paraId="2538D9AB" w14:textId="77777777" w:rsidR="002B7737" w:rsidRPr="002B7737" w:rsidRDefault="002B7737" w:rsidP="002B7737"/>
    <w:p w14:paraId="6E6F6C27" w14:textId="45668BE3" w:rsidR="004A08C3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9B3EE1F" wp14:editId="46C300F0">
            <wp:extent cx="5137933" cy="3479852"/>
            <wp:effectExtent l="0" t="0" r="5715" b="6350"/>
            <wp:docPr id="10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668B9ACD-8ED8-4217-8CB5-511C2BC4D17D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668B9ACD-8ED8-4217-8CB5-511C2BC4D17D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5"/>
                    <a:srcRect b="36551"/>
                    <a:stretch/>
                  </pic:blipFill>
                  <pic:spPr>
                    <a:xfrm>
                      <a:off x="0" y="0"/>
                      <a:ext cx="5137933" cy="34798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115EE2" w14:textId="1B4E7605" w:rsidR="009E6E48" w:rsidRDefault="009E6E48" w:rsidP="009E6E48">
      <w:pPr>
        <w:jc w:val="center"/>
      </w:pPr>
      <w:r w:rsidRPr="009E6E48">
        <w:rPr>
          <w:noProof/>
        </w:rPr>
        <w:lastRenderedPageBreak/>
        <w:drawing>
          <wp:inline distT="0" distB="0" distL="0" distR="0" wp14:anchorId="38859CEB" wp14:editId="78E1C0BB">
            <wp:extent cx="2698229" cy="4227226"/>
            <wp:effectExtent l="0" t="0" r="6985" b="1905"/>
            <wp:docPr id="11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90FE2C2C-B282-4277-A6CF-42EE68CE8AD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90FE2C2C-B282-4277-A6CF-42EE68CE8AD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6"/>
                    <a:srcRect l="32859" t="6136" r="25258" b="32224"/>
                    <a:stretch/>
                  </pic:blipFill>
                  <pic:spPr>
                    <a:xfrm>
                      <a:off x="0" y="0"/>
                      <a:ext cx="2698229" cy="422722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C1260CE" w14:textId="74AE6512" w:rsidR="009E6E48" w:rsidRDefault="009E6E48" w:rsidP="009E6E48">
      <w:pPr>
        <w:jc w:val="center"/>
      </w:pPr>
    </w:p>
    <w:p w14:paraId="6168488A" w14:textId="78FA7C1D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3C786856" wp14:editId="5EC109A7">
            <wp:extent cx="5943600" cy="1807845"/>
            <wp:effectExtent l="0" t="0" r="0" b="1905"/>
            <wp:docPr id="1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BAE9B0AE-6AEB-4F41-B69D-A7E9AAFB9ED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BAE9B0AE-6AEB-4F41-B69D-A7E9AAFB9ED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17"/>
                    <a:srcRect t="72131" r="3044"/>
                    <a:stretch/>
                  </pic:blipFill>
                  <pic:spPr>
                    <a:xfrm>
                      <a:off x="0" y="0"/>
                      <a:ext cx="5943600" cy="18078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52B031" w14:textId="1565996A" w:rsidR="009E6E48" w:rsidRDefault="009E6E48" w:rsidP="009E6E48">
      <w:pPr>
        <w:jc w:val="center"/>
      </w:pPr>
      <w:r w:rsidRPr="009E6E48">
        <w:rPr>
          <w:noProof/>
        </w:rPr>
        <w:drawing>
          <wp:inline distT="0" distB="0" distL="0" distR="0" wp14:anchorId="17556F18" wp14:editId="4393AFFB">
            <wp:extent cx="4638675" cy="914400"/>
            <wp:effectExtent l="0" t="0" r="9525" b="0"/>
            <wp:docPr id="13" name="Picture 6">
              <a:extLst xmlns:a="http://schemas.openxmlformats.org/drawingml/2006/main">
                <a:ext uri="{FF2B5EF4-FFF2-40B4-BE49-F238E27FC236}">
                  <a16:creationId xmlns:a16="http://schemas.microsoft.com/office/drawing/2014/main" id="{2C1D3188-2921-4DA4-BF87-483650FC4ED5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6">
                      <a:extLst>
                        <a:ext uri="{FF2B5EF4-FFF2-40B4-BE49-F238E27FC236}">
                          <a16:creationId xmlns:a16="http://schemas.microsoft.com/office/drawing/2014/main" id="{2C1D3188-2921-4DA4-BF87-483650FC4ED5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4638675" cy="914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BB3698" w14:textId="38176C9E" w:rsidR="009E6E48" w:rsidRPr="004A08C3" w:rsidRDefault="009E6E48" w:rsidP="009E6E48">
      <w:pPr>
        <w:jc w:val="center"/>
      </w:pPr>
      <w:r w:rsidRPr="009E6E48">
        <w:rPr>
          <w:noProof/>
        </w:rPr>
        <w:lastRenderedPageBreak/>
        <w:drawing>
          <wp:inline distT="0" distB="0" distL="0" distR="0" wp14:anchorId="75AEAC62" wp14:editId="49181447">
            <wp:extent cx="4638675" cy="1316707"/>
            <wp:effectExtent l="0" t="0" r="0" b="0"/>
            <wp:docPr id="14" name="Picture 8">
              <a:extLst xmlns:a="http://schemas.openxmlformats.org/drawingml/2006/main">
                <a:ext uri="{FF2B5EF4-FFF2-40B4-BE49-F238E27FC236}">
                  <a16:creationId xmlns:a16="http://schemas.microsoft.com/office/drawing/2014/main" id="{883C0444-7E6F-4D20-8947-05E67CCD4131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Picture 8">
                      <a:extLst>
                        <a:ext uri="{FF2B5EF4-FFF2-40B4-BE49-F238E27FC236}">
                          <a16:creationId xmlns:a16="http://schemas.microsoft.com/office/drawing/2014/main" id="{883C0444-7E6F-4D20-8947-05E67CCD4131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638675" cy="13167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F31D2C" w14:textId="77777777" w:rsidR="000B48A0" w:rsidRDefault="000B48A0" w:rsidP="000B48A0"/>
    <w:p w14:paraId="6D5DFF04" w14:textId="77777777" w:rsidR="000B48A0" w:rsidRDefault="000B48A0" w:rsidP="000B48A0"/>
    <w:p w14:paraId="76EB8139" w14:textId="77777777" w:rsidR="000B48A0" w:rsidRDefault="000B48A0" w:rsidP="000B48A0"/>
    <w:p w14:paraId="20454BBC" w14:textId="77777777" w:rsidR="000B48A0" w:rsidRDefault="000B48A0" w:rsidP="000B48A0"/>
    <w:p w14:paraId="030BC83F" w14:textId="77777777" w:rsidR="000B48A0" w:rsidRDefault="000B48A0" w:rsidP="000B48A0"/>
    <w:p w14:paraId="0891528B" w14:textId="77777777" w:rsidR="000B48A0" w:rsidRDefault="000B48A0" w:rsidP="000B48A0"/>
    <w:p w14:paraId="229D48AA" w14:textId="77777777" w:rsidR="000B48A0" w:rsidRDefault="000B48A0" w:rsidP="000B48A0"/>
    <w:p w14:paraId="29D4079A" w14:textId="77777777" w:rsidR="000B48A0" w:rsidRDefault="000B48A0" w:rsidP="000B48A0"/>
    <w:p w14:paraId="6649C5D8" w14:textId="7C71243F" w:rsidR="000B48A0" w:rsidRDefault="000B48A0" w:rsidP="000B48A0"/>
    <w:p w14:paraId="1B886E9D" w14:textId="5C083BE6" w:rsidR="00EC7E35" w:rsidRDefault="00EC7E35" w:rsidP="000B48A0"/>
    <w:p w14:paraId="42EECF9B" w14:textId="5E9F3A1C" w:rsidR="00EC7E35" w:rsidRDefault="00EC7E35" w:rsidP="000B48A0"/>
    <w:p w14:paraId="1D8524FB" w14:textId="17E87EBD" w:rsidR="00EC7E35" w:rsidRDefault="00EC7E35" w:rsidP="000B48A0"/>
    <w:p w14:paraId="4D52CC0F" w14:textId="7C6B4C83" w:rsidR="00EC7E35" w:rsidRDefault="00EC7E35" w:rsidP="000B48A0"/>
    <w:p w14:paraId="3B634177" w14:textId="69D34014" w:rsidR="00EC7E35" w:rsidRDefault="00EC7E35" w:rsidP="000B48A0"/>
    <w:p w14:paraId="684E34E7" w14:textId="1B506281" w:rsidR="00EC7E35" w:rsidRDefault="00EC7E35" w:rsidP="000B48A0"/>
    <w:p w14:paraId="75DFA782" w14:textId="202A0C5B" w:rsidR="00EC7E35" w:rsidRDefault="00EC7E35" w:rsidP="000B48A0"/>
    <w:p w14:paraId="0828C8B8" w14:textId="1FA8DD2A" w:rsidR="00EC7E35" w:rsidRDefault="00EC7E35" w:rsidP="000B48A0"/>
    <w:p w14:paraId="2C394F14" w14:textId="2D9B7C4C" w:rsidR="00EC7E35" w:rsidRDefault="00EC7E35" w:rsidP="000B48A0"/>
    <w:p w14:paraId="40FC34C5" w14:textId="26813625" w:rsidR="00EC7E35" w:rsidRDefault="00EC7E35" w:rsidP="000B48A0"/>
    <w:p w14:paraId="4606F558" w14:textId="13FF0AE3" w:rsidR="00EC7E35" w:rsidRDefault="00EC7E35" w:rsidP="000B48A0"/>
    <w:p w14:paraId="3A5158BE" w14:textId="77777777" w:rsidR="00EC7E35" w:rsidRDefault="00EC7E35" w:rsidP="000B48A0"/>
    <w:p w14:paraId="2496F1C4" w14:textId="381518A9" w:rsidR="000B48A0" w:rsidRDefault="000B48A0" w:rsidP="002E7BAF">
      <w:pPr>
        <w:pStyle w:val="Heading2"/>
      </w:pPr>
    </w:p>
    <w:p w14:paraId="1C5FDC8B" w14:textId="77777777" w:rsidR="002B7737" w:rsidRPr="002B7737" w:rsidRDefault="002B7737" w:rsidP="002B7737"/>
    <w:p w14:paraId="5AD6E41F" w14:textId="14949EA6" w:rsidR="002E7BAF" w:rsidRDefault="002E7BAF" w:rsidP="002E7BAF">
      <w:pPr>
        <w:pStyle w:val="Heading2"/>
      </w:pPr>
      <w:bookmarkStart w:id="11" w:name="_Toc124528119"/>
      <w:r>
        <w:lastRenderedPageBreak/>
        <w:t>Wiring Hardware</w:t>
      </w:r>
      <w:bookmarkEnd w:id="11"/>
    </w:p>
    <w:p w14:paraId="715EFAFF" w14:textId="63CFF774" w:rsidR="004A08C3" w:rsidRDefault="004A08C3" w:rsidP="004A08C3"/>
    <w:p w14:paraId="3C550FDB" w14:textId="09D36361" w:rsidR="004A08C3" w:rsidRPr="004A08C3" w:rsidRDefault="004A08C3" w:rsidP="004A08C3">
      <w:r w:rsidRPr="004A08C3">
        <w:rPr>
          <w:noProof/>
        </w:rPr>
        <w:drawing>
          <wp:inline distT="0" distB="0" distL="0" distR="0" wp14:anchorId="0D983A33" wp14:editId="2E1DED8F">
            <wp:extent cx="5943600" cy="3679825"/>
            <wp:effectExtent l="0" t="0" r="0" b="0"/>
            <wp:docPr id="8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0A72678E-0029-4E1C-BF44-DF3ACA2E3A53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0A72678E-0029-4E1C-BF44-DF3ACA2E3A53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679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C65210" w14:textId="7D470514" w:rsidR="00DC57E3" w:rsidRDefault="00DC57E3" w:rsidP="00DC57E3"/>
    <w:p w14:paraId="289AC53B" w14:textId="548D30BD" w:rsidR="00DC57E3" w:rsidRDefault="00DC57E3" w:rsidP="00DC57E3"/>
    <w:p w14:paraId="4793A75D" w14:textId="0688796C" w:rsidR="00DC57E3" w:rsidRDefault="00DC57E3" w:rsidP="00DC57E3"/>
    <w:p w14:paraId="3CA6E785" w14:textId="21979B24" w:rsidR="00DC57E3" w:rsidRDefault="00DC57E3" w:rsidP="00DC57E3"/>
    <w:p w14:paraId="6A17679C" w14:textId="1EEEAF1B" w:rsidR="00DC57E3" w:rsidRDefault="00DC57E3" w:rsidP="00DC57E3"/>
    <w:p w14:paraId="3702D74F" w14:textId="16D8FC25" w:rsidR="00DC57E3" w:rsidRDefault="00DC57E3" w:rsidP="00DC57E3"/>
    <w:p w14:paraId="1D4DD496" w14:textId="4DE145DC" w:rsidR="000401A4" w:rsidRDefault="000401A4" w:rsidP="00DC57E3"/>
    <w:p w14:paraId="5641F66E" w14:textId="73F509B0" w:rsidR="000401A4" w:rsidRDefault="000401A4" w:rsidP="00DC57E3"/>
    <w:p w14:paraId="1A819329" w14:textId="4720CEAE" w:rsidR="000401A4" w:rsidRDefault="000401A4" w:rsidP="00DC57E3"/>
    <w:p w14:paraId="50A5C479" w14:textId="082D26B6" w:rsidR="000401A4" w:rsidRDefault="000401A4" w:rsidP="00DC57E3"/>
    <w:p w14:paraId="4732DA53" w14:textId="40E83443" w:rsidR="000401A4" w:rsidRDefault="000401A4" w:rsidP="00DC57E3"/>
    <w:p w14:paraId="0F6D0E1C" w14:textId="77777777" w:rsidR="000401A4" w:rsidRDefault="000401A4" w:rsidP="00DC57E3"/>
    <w:p w14:paraId="445C3A0C" w14:textId="77777777" w:rsidR="00485FDE" w:rsidRDefault="00485FDE" w:rsidP="00485FDE"/>
    <w:p w14:paraId="2423FB43" w14:textId="3B53A2AA" w:rsidR="00485FDE" w:rsidRDefault="00C03C82" w:rsidP="00485FDE">
      <w:pPr>
        <w:pStyle w:val="Heading1"/>
      </w:pPr>
      <w:bookmarkStart w:id="12" w:name="_Toc124528120"/>
      <w:r>
        <w:lastRenderedPageBreak/>
        <w:t xml:space="preserve">Program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r w:rsidR="00485FDE">
        <w:t>pada QML</w:t>
      </w:r>
      <w:bookmarkEnd w:id="12"/>
    </w:p>
    <w:p w14:paraId="1895B335" w14:textId="03BBDDB2" w:rsidR="00AC2C7C" w:rsidRDefault="00AC2C7C" w:rsidP="00AC2C7C">
      <w:pPr>
        <w:pStyle w:val="Heading2"/>
        <w:numPr>
          <w:ilvl w:val="0"/>
          <w:numId w:val="1"/>
        </w:numPr>
      </w:pPr>
      <w:bookmarkStart w:id="13" w:name="_Toc124528121"/>
      <w:proofErr w:type="spellStart"/>
      <w:r>
        <w:t>Membuat</w:t>
      </w:r>
      <w:proofErr w:type="spellEnd"/>
      <w:r>
        <w:t xml:space="preserve"> Teks</w:t>
      </w:r>
      <w:bookmarkEnd w:id="13"/>
    </w:p>
    <w:p w14:paraId="5934A923" w14:textId="3EE7A0DD" w:rsidR="00B65DBC" w:rsidRDefault="00B65DBC" w:rsidP="00B65DBC"/>
    <w:p w14:paraId="12DC11F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>Text{</w:t>
      </w:r>
    </w:p>
    <w:p w14:paraId="1FA8DF2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id : text1</w:t>
      </w:r>
    </w:p>
    <w:p w14:paraId="2C85D980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x:100</w:t>
      </w:r>
    </w:p>
    <w:p w14:paraId="25F5C06B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y:200</w:t>
      </w:r>
    </w:p>
    <w:p w14:paraId="5FE39632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text:"Hello</w:t>
      </w:r>
      <w:proofErr w:type="spellEnd"/>
      <w:r w:rsidRPr="003F6480">
        <w:rPr>
          <w:sz w:val="20"/>
          <w:szCs w:val="18"/>
        </w:rPr>
        <w:t xml:space="preserve"> World"</w:t>
      </w:r>
    </w:p>
    <w:p w14:paraId="3905E763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  <w:t>color: "#00FF00"</w:t>
      </w:r>
    </w:p>
    <w:p w14:paraId="328A9808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font.family</w:t>
      </w:r>
      <w:proofErr w:type="spellEnd"/>
      <w:r w:rsidRPr="003F6480">
        <w:rPr>
          <w:sz w:val="20"/>
          <w:szCs w:val="18"/>
        </w:rPr>
        <w:t xml:space="preserve">  : "Comic Sans MS"</w:t>
      </w:r>
    </w:p>
    <w:p w14:paraId="09F7474C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font.pixelSize</w:t>
      </w:r>
      <w:proofErr w:type="spellEnd"/>
      <w:r w:rsidRPr="003F6480">
        <w:rPr>
          <w:sz w:val="20"/>
          <w:szCs w:val="18"/>
        </w:rPr>
        <w:t>: 35</w:t>
      </w:r>
    </w:p>
    <w:p w14:paraId="6E76E0A9" w14:textId="77777777" w:rsidR="00B65DBC" w:rsidRPr="003F6480" w:rsidRDefault="00B65DBC" w:rsidP="00B65DB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3F6480">
        <w:rPr>
          <w:sz w:val="20"/>
          <w:szCs w:val="18"/>
        </w:rPr>
        <w:tab/>
      </w:r>
      <w:r w:rsidRPr="003F6480">
        <w:rPr>
          <w:sz w:val="20"/>
          <w:szCs w:val="18"/>
        </w:rPr>
        <w:tab/>
      </w:r>
      <w:proofErr w:type="spellStart"/>
      <w:r w:rsidRPr="003F6480">
        <w:rPr>
          <w:sz w:val="20"/>
          <w:szCs w:val="18"/>
        </w:rPr>
        <w:t>font.bold</w:t>
      </w:r>
      <w:proofErr w:type="spellEnd"/>
      <w:r w:rsidRPr="003F6480">
        <w:rPr>
          <w:sz w:val="20"/>
          <w:szCs w:val="18"/>
        </w:rPr>
        <w:t xml:space="preserve"> : true</w:t>
      </w:r>
      <w:r w:rsidRPr="003F6480">
        <w:rPr>
          <w:sz w:val="20"/>
          <w:szCs w:val="18"/>
        </w:rPr>
        <w:tab/>
      </w:r>
    </w:p>
    <w:p w14:paraId="61959A1F" w14:textId="77777777" w:rsidR="00B65DBC" w:rsidRDefault="00B65DBC" w:rsidP="00B65DBC">
      <w:pPr>
        <w:shd w:val="clear" w:color="auto" w:fill="70AD47" w:themeFill="accent6"/>
        <w:spacing w:after="0" w:line="240" w:lineRule="auto"/>
      </w:pPr>
      <w:r w:rsidRPr="003F6480">
        <w:rPr>
          <w:sz w:val="20"/>
          <w:szCs w:val="18"/>
        </w:rPr>
        <w:tab/>
        <w:t>}</w:t>
      </w:r>
    </w:p>
    <w:p w14:paraId="6B7C93B5" w14:textId="5A4FFA2E" w:rsidR="00B65DBC" w:rsidRDefault="00B65DBC" w:rsidP="00784B5C">
      <w:r>
        <w:t xml:space="preserve">Adapun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omponen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pada </w:t>
      </w:r>
      <w:proofErr w:type="spellStart"/>
      <w:r>
        <w:t>tabe</w:t>
      </w:r>
      <w:bookmarkStart w:id="14" w:name="_Toc110517873"/>
      <w:r>
        <w:t>l</w:t>
      </w:r>
      <w:proofErr w:type="spellEnd"/>
      <w:r>
        <w:t xml:space="preserve"> </w:t>
      </w:r>
      <w:proofErr w:type="spellStart"/>
      <w:r>
        <w:t>dibawah</w:t>
      </w:r>
      <w:proofErr w:type="spellEnd"/>
    </w:p>
    <w:p w14:paraId="009BC20D" w14:textId="253B8649" w:rsidR="00B65DBC" w:rsidRDefault="00B65DBC" w:rsidP="00A6116E">
      <w:pPr>
        <w:jc w:val="center"/>
      </w:pPr>
      <w:r>
        <w:t xml:space="preserve">Properties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eks</w:t>
      </w:r>
      <w:proofErr w:type="spellEnd"/>
      <w:r>
        <w:t>.</w:t>
      </w:r>
      <w:bookmarkEnd w:id="14"/>
    </w:p>
    <w:tbl>
      <w:tblPr>
        <w:tblStyle w:val="TableGrid"/>
        <w:tblW w:w="8666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3001"/>
      </w:tblGrid>
      <w:tr w:rsidR="00B65DBC" w:rsidRPr="003F6480" w14:paraId="626C9CA9" w14:textId="77777777" w:rsidTr="00B54393">
        <w:trPr>
          <w:jc w:val="center"/>
        </w:trPr>
        <w:tc>
          <w:tcPr>
            <w:tcW w:w="1795" w:type="dxa"/>
          </w:tcPr>
          <w:p w14:paraId="72702A89" w14:textId="77777777" w:rsidR="00B65DBC" w:rsidRPr="003F6480" w:rsidRDefault="00B65DBC" w:rsidP="00784B5C">
            <w:pPr>
              <w:rPr>
                <w:b/>
                <w:bCs/>
                <w:sz w:val="20"/>
                <w:szCs w:val="20"/>
              </w:rPr>
            </w:pPr>
            <w:r w:rsidRPr="003F6480">
              <w:rPr>
                <w:b/>
                <w:bCs/>
                <w:sz w:val="20"/>
                <w:szCs w:val="20"/>
              </w:rPr>
              <w:t>Properties</w:t>
            </w:r>
          </w:p>
        </w:tc>
        <w:tc>
          <w:tcPr>
            <w:tcW w:w="3870" w:type="dxa"/>
          </w:tcPr>
          <w:p w14:paraId="541CC45A" w14:textId="77777777" w:rsidR="00B65DBC" w:rsidRPr="003F6480" w:rsidRDefault="00B65DBC" w:rsidP="00784B5C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3F6480">
              <w:rPr>
                <w:b/>
                <w:bCs/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3001" w:type="dxa"/>
          </w:tcPr>
          <w:p w14:paraId="6EA59C5D" w14:textId="77777777" w:rsidR="00B65DBC" w:rsidRPr="003F6480" w:rsidRDefault="00B65DBC" w:rsidP="00784B5C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3F6480">
              <w:rPr>
                <w:b/>
                <w:bCs/>
                <w:sz w:val="20"/>
                <w:szCs w:val="20"/>
              </w:rPr>
              <w:t>Contoh</w:t>
            </w:r>
            <w:proofErr w:type="spellEnd"/>
            <w:r w:rsidRPr="003F6480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b/>
                <w:bCs/>
                <w:sz w:val="20"/>
                <w:szCs w:val="20"/>
              </w:rPr>
              <w:t>pengisian</w:t>
            </w:r>
            <w:proofErr w:type="spellEnd"/>
          </w:p>
        </w:tc>
      </w:tr>
      <w:tr w:rsidR="00B65DBC" w:rsidRPr="003F6480" w14:paraId="1F8FC563" w14:textId="77777777" w:rsidTr="00B54393">
        <w:trPr>
          <w:jc w:val="center"/>
        </w:trPr>
        <w:tc>
          <w:tcPr>
            <w:tcW w:w="1795" w:type="dxa"/>
          </w:tcPr>
          <w:p w14:paraId="7BC2E96A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Id</w:t>
            </w:r>
          </w:p>
        </w:tc>
        <w:tc>
          <w:tcPr>
            <w:tcW w:w="3870" w:type="dxa"/>
          </w:tcPr>
          <w:p w14:paraId="7F81888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Sebagai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ode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uni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ompone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3001" w:type="dxa"/>
          </w:tcPr>
          <w:p w14:paraId="275FC185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root, window, menu</w:t>
            </w:r>
          </w:p>
        </w:tc>
      </w:tr>
      <w:tr w:rsidR="00B65DBC" w:rsidRPr="003F6480" w14:paraId="489CC7E6" w14:textId="77777777" w:rsidTr="00B54393">
        <w:trPr>
          <w:jc w:val="center"/>
        </w:trPr>
        <w:tc>
          <w:tcPr>
            <w:tcW w:w="1795" w:type="dxa"/>
          </w:tcPr>
          <w:p w14:paraId="6994380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X</w:t>
            </w:r>
          </w:p>
        </w:tc>
        <w:tc>
          <w:tcPr>
            <w:tcW w:w="3870" w:type="dxa"/>
          </w:tcPr>
          <w:p w14:paraId="76369FA3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posisi</w:t>
            </w:r>
            <w:proofErr w:type="spellEnd"/>
            <w:r w:rsidRPr="003F6480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3001" w:type="dxa"/>
          </w:tcPr>
          <w:p w14:paraId="28971F6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100, 200, 300….</w:t>
            </w:r>
            <w:proofErr w:type="spellStart"/>
            <w:r w:rsidRPr="003F6480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B65DBC" w:rsidRPr="003F6480" w14:paraId="59EF084D" w14:textId="77777777" w:rsidTr="00B54393">
        <w:trPr>
          <w:jc w:val="center"/>
        </w:trPr>
        <w:tc>
          <w:tcPr>
            <w:tcW w:w="1795" w:type="dxa"/>
          </w:tcPr>
          <w:p w14:paraId="41ADAAB5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Y</w:t>
            </w:r>
          </w:p>
        </w:tc>
        <w:tc>
          <w:tcPr>
            <w:tcW w:w="3870" w:type="dxa"/>
          </w:tcPr>
          <w:p w14:paraId="3E7AA7AA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posisi</w:t>
            </w:r>
            <w:proofErr w:type="spellEnd"/>
            <w:r w:rsidRPr="003F6480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3001" w:type="dxa"/>
          </w:tcPr>
          <w:p w14:paraId="027EEA4C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100,200,300… </w:t>
            </w:r>
            <w:proofErr w:type="spellStart"/>
            <w:r w:rsidRPr="003F6480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B65DBC" w:rsidRPr="003F6480" w14:paraId="6F142D6F" w14:textId="77777777" w:rsidTr="00B54393">
        <w:trPr>
          <w:jc w:val="center"/>
        </w:trPr>
        <w:tc>
          <w:tcPr>
            <w:tcW w:w="1795" w:type="dxa"/>
          </w:tcPr>
          <w:p w14:paraId="421E4FA3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Text</w:t>
            </w:r>
          </w:p>
        </w:tc>
        <w:tc>
          <w:tcPr>
            <w:tcW w:w="3870" w:type="dxa"/>
          </w:tcPr>
          <w:p w14:paraId="1FE1ECA5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ampilkan</w:t>
            </w:r>
            <w:proofErr w:type="spellEnd"/>
            <w:r w:rsidRPr="003F6480">
              <w:rPr>
                <w:sz w:val="20"/>
                <w:szCs w:val="20"/>
              </w:rPr>
              <w:t xml:space="preserve"> text</w:t>
            </w:r>
          </w:p>
        </w:tc>
        <w:tc>
          <w:tcPr>
            <w:tcW w:w="3001" w:type="dxa"/>
          </w:tcPr>
          <w:p w14:paraId="394033E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“hello world”, “</w:t>
            </w:r>
            <w:proofErr w:type="spellStart"/>
            <w:r w:rsidRPr="003F6480">
              <w:rPr>
                <w:sz w:val="20"/>
                <w:szCs w:val="20"/>
              </w:rPr>
              <w:t>nam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say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husni</w:t>
            </w:r>
            <w:proofErr w:type="spellEnd"/>
            <w:r w:rsidRPr="003F6480">
              <w:rPr>
                <w:sz w:val="20"/>
                <w:szCs w:val="20"/>
              </w:rPr>
              <w:t xml:space="preserve">”, </w:t>
            </w:r>
            <w:proofErr w:type="spellStart"/>
            <w:r w:rsidRPr="003F6480">
              <w:rPr>
                <w:sz w:val="20"/>
                <w:szCs w:val="20"/>
              </w:rPr>
              <w:t>atau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apapu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alimatny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iiringi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enga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peti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ua</w:t>
            </w:r>
            <w:proofErr w:type="spellEnd"/>
          </w:p>
        </w:tc>
      </w:tr>
      <w:tr w:rsidR="00B65DBC" w:rsidRPr="003F6480" w14:paraId="541CC1BA" w14:textId="77777777" w:rsidTr="00B54393">
        <w:trPr>
          <w:jc w:val="center"/>
        </w:trPr>
        <w:tc>
          <w:tcPr>
            <w:tcW w:w="1795" w:type="dxa"/>
          </w:tcPr>
          <w:p w14:paraId="741FF993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Color</w:t>
            </w:r>
            <w:proofErr w:type="spellEnd"/>
          </w:p>
        </w:tc>
        <w:tc>
          <w:tcPr>
            <w:tcW w:w="3870" w:type="dxa"/>
          </w:tcPr>
          <w:p w14:paraId="09B67F2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ampilka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warn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asar</w:t>
            </w:r>
            <w:proofErr w:type="spellEnd"/>
            <w:r w:rsidRPr="003F6480">
              <w:rPr>
                <w:sz w:val="20"/>
                <w:szCs w:val="20"/>
              </w:rPr>
              <w:t xml:space="preserve"> pada tulisan</w:t>
            </w:r>
          </w:p>
        </w:tc>
        <w:tc>
          <w:tcPr>
            <w:tcW w:w="3001" w:type="dxa"/>
          </w:tcPr>
          <w:p w14:paraId="3938D3A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“red”, “green”, “blue”, </w:t>
            </w:r>
            <w:proofErr w:type="spellStart"/>
            <w:r w:rsidRPr="003F6480">
              <w:rPr>
                <w:sz w:val="20"/>
                <w:szCs w:val="20"/>
              </w:rPr>
              <w:t>atau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dapat</w:t>
            </w:r>
            <w:proofErr w:type="spellEnd"/>
            <w:r w:rsidRPr="003F6480">
              <w:rPr>
                <w:sz w:val="20"/>
                <w:szCs w:val="20"/>
              </w:rPr>
              <w:t xml:space="preserve"> juga </w:t>
            </w:r>
            <w:proofErr w:type="spellStart"/>
            <w:r w:rsidRPr="003F6480">
              <w:rPr>
                <w:sz w:val="20"/>
                <w:szCs w:val="20"/>
              </w:rPr>
              <w:t>menggunakan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kode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warna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heksadesimal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seperti</w:t>
            </w:r>
            <w:proofErr w:type="spellEnd"/>
            <w:r w:rsidRPr="003F6480">
              <w:rPr>
                <w:sz w:val="20"/>
                <w:szCs w:val="20"/>
              </w:rPr>
              <w:t xml:space="preserve"> "#68F3F8”</w:t>
            </w:r>
          </w:p>
        </w:tc>
      </w:tr>
      <w:tr w:rsidR="00B65DBC" w:rsidRPr="003F6480" w14:paraId="4597AB48" w14:textId="77777777" w:rsidTr="00B54393">
        <w:trPr>
          <w:jc w:val="center"/>
        </w:trPr>
        <w:tc>
          <w:tcPr>
            <w:tcW w:w="1795" w:type="dxa"/>
          </w:tcPr>
          <w:p w14:paraId="6E40D369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font.family</w:t>
            </w:r>
            <w:proofErr w:type="spellEnd"/>
          </w:p>
        </w:tc>
        <w:tc>
          <w:tcPr>
            <w:tcW w:w="3870" w:type="dxa"/>
          </w:tcPr>
          <w:p w14:paraId="47FB50FD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Jenis</w:t>
            </w:r>
            <w:proofErr w:type="spellEnd"/>
            <w:r w:rsidRPr="003F6480">
              <w:rPr>
                <w:sz w:val="20"/>
                <w:szCs w:val="20"/>
              </w:rPr>
              <w:t xml:space="preserve"> font yang </w:t>
            </w:r>
            <w:proofErr w:type="spellStart"/>
            <w:r w:rsidRPr="003F6480">
              <w:rPr>
                <w:sz w:val="20"/>
                <w:szCs w:val="20"/>
              </w:rPr>
              <w:t>dibutuhkan</w:t>
            </w:r>
            <w:proofErr w:type="spellEnd"/>
          </w:p>
        </w:tc>
        <w:tc>
          <w:tcPr>
            <w:tcW w:w="3001" w:type="dxa"/>
          </w:tcPr>
          <w:p w14:paraId="0F5EDED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“Times New Roman”, “Arial”, “Comic Sans MS”, dan font </w:t>
            </w:r>
            <w:proofErr w:type="spellStart"/>
            <w:r w:rsidRPr="003F6480">
              <w:rPr>
                <w:sz w:val="20"/>
                <w:szCs w:val="20"/>
              </w:rPr>
              <w:t>lainya</w:t>
            </w:r>
            <w:proofErr w:type="spellEnd"/>
          </w:p>
        </w:tc>
      </w:tr>
      <w:tr w:rsidR="00B65DBC" w:rsidRPr="003F6480" w14:paraId="4345ABE8" w14:textId="77777777" w:rsidTr="00B54393">
        <w:trPr>
          <w:jc w:val="center"/>
        </w:trPr>
        <w:tc>
          <w:tcPr>
            <w:tcW w:w="1795" w:type="dxa"/>
          </w:tcPr>
          <w:p w14:paraId="6692C671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font.pixelSize</w:t>
            </w:r>
            <w:proofErr w:type="spellEnd"/>
          </w:p>
        </w:tc>
        <w:tc>
          <w:tcPr>
            <w:tcW w:w="3870" w:type="dxa"/>
          </w:tcPr>
          <w:p w14:paraId="27D3BC5D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besarnya</w:t>
            </w:r>
            <w:proofErr w:type="spellEnd"/>
            <w:r w:rsidRPr="003F6480">
              <w:rPr>
                <w:sz w:val="20"/>
                <w:szCs w:val="20"/>
              </w:rPr>
              <w:t xml:space="preserve"> tulisan </w:t>
            </w:r>
          </w:p>
        </w:tc>
        <w:tc>
          <w:tcPr>
            <w:tcW w:w="3001" w:type="dxa"/>
          </w:tcPr>
          <w:p w14:paraId="00EDF110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 xml:space="preserve">Angka </w:t>
            </w:r>
            <w:proofErr w:type="spellStart"/>
            <w:r w:rsidRPr="003F6480">
              <w:rPr>
                <w:sz w:val="20"/>
                <w:szCs w:val="20"/>
              </w:rPr>
              <w:t>nilai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besarnya</w:t>
            </w:r>
            <w:proofErr w:type="spellEnd"/>
            <w:r w:rsidRPr="003F6480">
              <w:rPr>
                <w:sz w:val="20"/>
                <w:szCs w:val="20"/>
              </w:rPr>
              <w:t xml:space="preserve"> font</w:t>
            </w:r>
          </w:p>
        </w:tc>
      </w:tr>
      <w:tr w:rsidR="00B65DBC" w:rsidRPr="003F6480" w14:paraId="498D390F" w14:textId="77777777" w:rsidTr="00B54393">
        <w:trPr>
          <w:jc w:val="center"/>
        </w:trPr>
        <w:tc>
          <w:tcPr>
            <w:tcW w:w="1795" w:type="dxa"/>
          </w:tcPr>
          <w:p w14:paraId="62E0CCDB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font.bold</w:t>
            </w:r>
            <w:proofErr w:type="spellEnd"/>
          </w:p>
        </w:tc>
        <w:tc>
          <w:tcPr>
            <w:tcW w:w="3870" w:type="dxa"/>
          </w:tcPr>
          <w:p w14:paraId="651FD03D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proofErr w:type="spellStart"/>
            <w:r w:rsidRPr="003F6480">
              <w:rPr>
                <w:sz w:val="20"/>
                <w:szCs w:val="20"/>
              </w:rPr>
              <w:t>Untuk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mengatur</w:t>
            </w:r>
            <w:proofErr w:type="spellEnd"/>
            <w:r w:rsidRPr="003F6480">
              <w:rPr>
                <w:sz w:val="20"/>
                <w:szCs w:val="20"/>
              </w:rPr>
              <w:t xml:space="preserve"> </w:t>
            </w:r>
            <w:proofErr w:type="spellStart"/>
            <w:r w:rsidRPr="003F6480">
              <w:rPr>
                <w:sz w:val="20"/>
                <w:szCs w:val="20"/>
              </w:rPr>
              <w:t>tebalnya</w:t>
            </w:r>
            <w:proofErr w:type="spellEnd"/>
            <w:r w:rsidRPr="003F6480">
              <w:rPr>
                <w:sz w:val="20"/>
                <w:szCs w:val="20"/>
              </w:rPr>
              <w:t xml:space="preserve"> tulisan</w:t>
            </w:r>
          </w:p>
        </w:tc>
        <w:tc>
          <w:tcPr>
            <w:tcW w:w="3001" w:type="dxa"/>
          </w:tcPr>
          <w:p w14:paraId="10849678" w14:textId="77777777" w:rsidR="00B65DBC" w:rsidRPr="003F6480" w:rsidRDefault="00B65DBC" w:rsidP="00784B5C">
            <w:pPr>
              <w:rPr>
                <w:sz w:val="20"/>
                <w:szCs w:val="20"/>
              </w:rPr>
            </w:pPr>
            <w:r w:rsidRPr="003F6480">
              <w:rPr>
                <w:sz w:val="20"/>
                <w:szCs w:val="20"/>
              </w:rPr>
              <w:t>“true” “false”</w:t>
            </w:r>
          </w:p>
        </w:tc>
      </w:tr>
    </w:tbl>
    <w:p w14:paraId="57131A12" w14:textId="77777777" w:rsidR="00B65DBC" w:rsidRPr="00B65DBC" w:rsidRDefault="00B65DBC" w:rsidP="00B65DBC"/>
    <w:p w14:paraId="435D7562" w14:textId="72C901D9" w:rsidR="002D29C0" w:rsidRDefault="00AC2C7C" w:rsidP="002D29C0">
      <w:pPr>
        <w:pStyle w:val="Heading2"/>
        <w:numPr>
          <w:ilvl w:val="0"/>
          <w:numId w:val="1"/>
        </w:numPr>
      </w:pPr>
      <w:bookmarkStart w:id="15" w:name="_Toc124528122"/>
      <w:proofErr w:type="spellStart"/>
      <w:r>
        <w:t>Membuat</w:t>
      </w:r>
      <w:proofErr w:type="spellEnd"/>
      <w:r>
        <w:t xml:space="preserve"> Button</w:t>
      </w:r>
      <w:bookmarkEnd w:id="15"/>
    </w:p>
    <w:p w14:paraId="57DEF6F6" w14:textId="577D0CD3" w:rsidR="002D29C0" w:rsidRDefault="002D29C0" w:rsidP="00784B5C">
      <w:pPr>
        <w:jc w:val="both"/>
      </w:pP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GUI,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gaktifkan</w:t>
      </w:r>
      <w:proofErr w:type="spellEnd"/>
      <w:r>
        <w:t xml:space="preserve"> / </w:t>
      </w:r>
      <w:proofErr w:type="spellStart"/>
      <w:r>
        <w:t>menonaktif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.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contoh</w:t>
      </w:r>
      <w:proofErr w:type="spellEnd"/>
      <w:r>
        <w:t xml:space="preserve">,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klik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uju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menu </w:t>
      </w:r>
      <w:proofErr w:type="spellStart"/>
      <w:r>
        <w:t>selanjutnya</w:t>
      </w:r>
      <w:proofErr w:type="spellEnd"/>
      <w:r>
        <w:t xml:space="preserve">.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jug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kita</w:t>
      </w:r>
      <w:proofErr w:type="spellEnd"/>
      <w:r>
        <w:t xml:space="preserve"> </w:t>
      </w:r>
      <w:proofErr w:type="spellStart"/>
      <w:r>
        <w:t>mene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PLC </w:t>
      </w:r>
      <w:proofErr w:type="spellStart"/>
      <w:r>
        <w:t>Outseal</w:t>
      </w:r>
      <w:proofErr w:type="spellEnd"/>
      <w:r>
        <w:t xml:space="preserve">. Pada QML, </w:t>
      </w:r>
      <w:proofErr w:type="spellStart"/>
      <w:r>
        <w:t>tombol</w:t>
      </w:r>
      <w:proofErr w:type="spellEnd"/>
      <w:r>
        <w:t xml:space="preserve"> </w:t>
      </w:r>
      <w:proofErr w:type="spellStart"/>
      <w:r w:rsidR="00D33D44">
        <w:t>a</w:t>
      </w:r>
      <w:r>
        <w:t>tau</w:t>
      </w:r>
      <w:proofErr w:type="spellEnd"/>
      <w:r>
        <w:t xml:space="preserve"> button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6 </w:t>
      </w:r>
      <w:r w:rsidRPr="00C92521">
        <w:rPr>
          <w:i/>
          <w:iCs/>
        </w:rPr>
        <w:t>properties</w:t>
      </w:r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text, </w:t>
      </w:r>
      <w:proofErr w:type="spellStart"/>
      <w:r>
        <w:t>pallete</w:t>
      </w:r>
      <w:proofErr w:type="spellEnd"/>
      <w:r>
        <w:t xml:space="preserve">, dan </w:t>
      </w:r>
      <w:proofErr w:type="spellStart"/>
      <w:r>
        <w:t>onClick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pada QML.</w:t>
      </w:r>
    </w:p>
    <w:p w14:paraId="1FB5277E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>Button {</w:t>
      </w:r>
    </w:p>
    <w:p w14:paraId="03B8C460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id: button1</w:t>
      </w:r>
    </w:p>
    <w:p w14:paraId="625241CF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x :100</w:t>
      </w:r>
    </w:p>
    <w:p w14:paraId="08B37F1D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y :200</w:t>
      </w:r>
    </w:p>
    <w:p w14:paraId="69203800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text: "button1"</w:t>
      </w:r>
    </w:p>
    <w:p w14:paraId="2BC9D96E" w14:textId="5EA6AF9A" w:rsidR="002D29C0" w:rsidRPr="005B70F2" w:rsidRDefault="002D29C0" w:rsidP="008E5E52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</w:r>
      <w:r w:rsidR="008E5E52">
        <w:rPr>
          <w:sz w:val="20"/>
          <w:szCs w:val="18"/>
        </w:rPr>
        <w:t>checkable : true</w:t>
      </w:r>
    </w:p>
    <w:p w14:paraId="79A70BA0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</w:r>
      <w:proofErr w:type="spellStart"/>
      <w:r w:rsidRPr="005B70F2">
        <w:rPr>
          <w:sz w:val="20"/>
          <w:szCs w:val="18"/>
        </w:rPr>
        <w:t>onClicked</w:t>
      </w:r>
      <w:proofErr w:type="spellEnd"/>
      <w:r w:rsidRPr="005B70F2">
        <w:rPr>
          <w:sz w:val="20"/>
          <w:szCs w:val="18"/>
        </w:rPr>
        <w:t>:{</w:t>
      </w:r>
      <w:r w:rsidRPr="005B70F2">
        <w:rPr>
          <w:sz w:val="20"/>
          <w:szCs w:val="18"/>
        </w:rPr>
        <w:tab/>
      </w:r>
    </w:p>
    <w:p w14:paraId="187601F2" w14:textId="77777777" w:rsidR="002D29C0" w:rsidRPr="005B70F2" w:rsidRDefault="002D29C0" w:rsidP="002D29C0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5B70F2">
        <w:rPr>
          <w:sz w:val="20"/>
          <w:szCs w:val="18"/>
        </w:rPr>
        <w:tab/>
        <w:t>}</w:t>
      </w:r>
      <w:r w:rsidRPr="005B70F2">
        <w:rPr>
          <w:sz w:val="20"/>
          <w:szCs w:val="18"/>
        </w:rPr>
        <w:tab/>
      </w:r>
    </w:p>
    <w:p w14:paraId="02356E78" w14:textId="77777777" w:rsidR="002D29C0" w:rsidRPr="008A2EDE" w:rsidRDefault="002D29C0" w:rsidP="002D29C0">
      <w:pPr>
        <w:shd w:val="clear" w:color="auto" w:fill="70AD47" w:themeFill="accent6"/>
        <w:spacing w:after="0" w:line="240" w:lineRule="auto"/>
      </w:pPr>
      <w:r w:rsidRPr="005B70F2">
        <w:rPr>
          <w:sz w:val="20"/>
          <w:szCs w:val="18"/>
        </w:rPr>
        <w:t>}</w:t>
      </w:r>
    </w:p>
    <w:p w14:paraId="454F1F1E" w14:textId="77777777" w:rsidR="002D29C0" w:rsidRDefault="002D29C0" w:rsidP="002D29C0"/>
    <w:p w14:paraId="0769AD0D" w14:textId="4F04F8BE" w:rsidR="002D29C0" w:rsidRPr="00E613BE" w:rsidRDefault="002D29C0" w:rsidP="002D29C0">
      <w:pPr>
        <w:jc w:val="center"/>
      </w:pPr>
      <w:bookmarkStart w:id="16" w:name="_Toc110517874"/>
      <w:r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/ button.</w:t>
      </w:r>
      <w:bookmarkEnd w:id="16"/>
    </w:p>
    <w:tbl>
      <w:tblPr>
        <w:tblStyle w:val="TableGrid"/>
        <w:tblW w:w="7645" w:type="dxa"/>
        <w:jc w:val="center"/>
        <w:tblLook w:val="04A0" w:firstRow="1" w:lastRow="0" w:firstColumn="1" w:lastColumn="0" w:noHBand="0" w:noVBand="1"/>
      </w:tblPr>
      <w:tblGrid>
        <w:gridCol w:w="1795"/>
        <w:gridCol w:w="3469"/>
        <w:gridCol w:w="2381"/>
      </w:tblGrid>
      <w:tr w:rsidR="002D29C0" w:rsidRPr="005B70F2" w14:paraId="3477D53D" w14:textId="77777777" w:rsidTr="00B54393">
        <w:trPr>
          <w:jc w:val="center"/>
        </w:trPr>
        <w:tc>
          <w:tcPr>
            <w:tcW w:w="1795" w:type="dxa"/>
          </w:tcPr>
          <w:p w14:paraId="7C20757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Properties</w:t>
            </w:r>
          </w:p>
        </w:tc>
        <w:tc>
          <w:tcPr>
            <w:tcW w:w="3469" w:type="dxa"/>
          </w:tcPr>
          <w:p w14:paraId="0446EA0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2F8C4D22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Contoh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engisian</w:t>
            </w:r>
            <w:proofErr w:type="spellEnd"/>
          </w:p>
        </w:tc>
      </w:tr>
      <w:tr w:rsidR="002D29C0" w:rsidRPr="005B70F2" w14:paraId="36658996" w14:textId="77777777" w:rsidTr="00B54393">
        <w:trPr>
          <w:jc w:val="center"/>
        </w:trPr>
        <w:tc>
          <w:tcPr>
            <w:tcW w:w="1795" w:type="dxa"/>
          </w:tcPr>
          <w:p w14:paraId="743C4E5D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Id</w:t>
            </w:r>
          </w:p>
        </w:tc>
        <w:tc>
          <w:tcPr>
            <w:tcW w:w="3469" w:type="dxa"/>
          </w:tcPr>
          <w:p w14:paraId="48973162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Sebagai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de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uni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mpone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2381" w:type="dxa"/>
          </w:tcPr>
          <w:p w14:paraId="6B4E5025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root, window, menu</w:t>
            </w:r>
          </w:p>
        </w:tc>
      </w:tr>
      <w:tr w:rsidR="002D29C0" w:rsidRPr="005B70F2" w14:paraId="733B639F" w14:textId="77777777" w:rsidTr="00B54393">
        <w:trPr>
          <w:jc w:val="center"/>
        </w:trPr>
        <w:tc>
          <w:tcPr>
            <w:tcW w:w="1795" w:type="dxa"/>
          </w:tcPr>
          <w:p w14:paraId="705C19EE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X</w:t>
            </w:r>
          </w:p>
        </w:tc>
        <w:tc>
          <w:tcPr>
            <w:tcW w:w="3469" w:type="dxa"/>
          </w:tcPr>
          <w:p w14:paraId="185BA285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2381" w:type="dxa"/>
          </w:tcPr>
          <w:p w14:paraId="0E7680E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100, 200, 300….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D29C0" w:rsidRPr="005B70F2" w14:paraId="1C5FD378" w14:textId="77777777" w:rsidTr="00B54393">
        <w:trPr>
          <w:jc w:val="center"/>
        </w:trPr>
        <w:tc>
          <w:tcPr>
            <w:tcW w:w="1795" w:type="dxa"/>
          </w:tcPr>
          <w:p w14:paraId="4869BED3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Y</w:t>
            </w:r>
          </w:p>
        </w:tc>
        <w:tc>
          <w:tcPr>
            <w:tcW w:w="3469" w:type="dxa"/>
          </w:tcPr>
          <w:p w14:paraId="1BCA8C6E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2381" w:type="dxa"/>
          </w:tcPr>
          <w:p w14:paraId="447A216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 xml:space="preserve">100,200,300… 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D29C0" w:rsidRPr="005B70F2" w14:paraId="75E95F47" w14:textId="77777777" w:rsidTr="00B54393">
        <w:trPr>
          <w:jc w:val="center"/>
        </w:trPr>
        <w:tc>
          <w:tcPr>
            <w:tcW w:w="1795" w:type="dxa"/>
          </w:tcPr>
          <w:p w14:paraId="234069C7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Text</w:t>
            </w:r>
          </w:p>
        </w:tc>
        <w:tc>
          <w:tcPr>
            <w:tcW w:w="3469" w:type="dxa"/>
          </w:tcPr>
          <w:p w14:paraId="7926C032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ampilkan</w:t>
            </w:r>
            <w:proofErr w:type="spellEnd"/>
            <w:r w:rsidRPr="005B70F2">
              <w:rPr>
                <w:sz w:val="20"/>
                <w:szCs w:val="20"/>
              </w:rPr>
              <w:t xml:space="preserve"> text</w:t>
            </w:r>
          </w:p>
        </w:tc>
        <w:tc>
          <w:tcPr>
            <w:tcW w:w="2381" w:type="dxa"/>
          </w:tcPr>
          <w:p w14:paraId="5EA83440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“hello world”, “</w:t>
            </w:r>
            <w:proofErr w:type="spellStart"/>
            <w:r w:rsidRPr="005B70F2">
              <w:rPr>
                <w:sz w:val="20"/>
                <w:szCs w:val="20"/>
              </w:rPr>
              <w:t>nam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say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husni</w:t>
            </w:r>
            <w:proofErr w:type="spellEnd"/>
            <w:r w:rsidRPr="005B70F2">
              <w:rPr>
                <w:sz w:val="20"/>
                <w:szCs w:val="20"/>
              </w:rPr>
              <w:t xml:space="preserve">”, </w:t>
            </w:r>
            <w:proofErr w:type="spellStart"/>
            <w:r w:rsidRPr="005B70F2">
              <w:rPr>
                <w:sz w:val="20"/>
                <w:szCs w:val="20"/>
              </w:rPr>
              <w:t>atau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apapu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alimatny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diiringi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denga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eti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dua</w:t>
            </w:r>
            <w:proofErr w:type="spellEnd"/>
          </w:p>
        </w:tc>
      </w:tr>
      <w:tr w:rsidR="002D29C0" w:rsidRPr="005B70F2" w14:paraId="32F6A4A6" w14:textId="77777777" w:rsidTr="00B54393">
        <w:trPr>
          <w:jc w:val="center"/>
        </w:trPr>
        <w:tc>
          <w:tcPr>
            <w:tcW w:w="1795" w:type="dxa"/>
          </w:tcPr>
          <w:p w14:paraId="14F91371" w14:textId="643EC991" w:rsidR="002D29C0" w:rsidRPr="005B70F2" w:rsidRDefault="008E5E52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checkable</w:t>
            </w:r>
          </w:p>
        </w:tc>
        <w:tc>
          <w:tcPr>
            <w:tcW w:w="3469" w:type="dxa"/>
          </w:tcPr>
          <w:p w14:paraId="326B9837" w14:textId="4D45D672" w:rsidR="002D29C0" w:rsidRPr="005B70F2" w:rsidRDefault="008E5E52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jenis</w:t>
            </w:r>
            <w:proofErr w:type="spellEnd"/>
            <w:r>
              <w:rPr>
                <w:sz w:val="20"/>
                <w:szCs w:val="20"/>
              </w:rPr>
              <w:t xml:space="preserve"> button</w:t>
            </w:r>
          </w:p>
        </w:tc>
        <w:tc>
          <w:tcPr>
            <w:tcW w:w="2381" w:type="dxa"/>
          </w:tcPr>
          <w:p w14:paraId="3DF9CB3C" w14:textId="0B40A564" w:rsidR="002D29C0" w:rsidRPr="005B70F2" w:rsidRDefault="008E5E52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. True </w:t>
            </w: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toggle switch, false </w:t>
            </w: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push button</w:t>
            </w:r>
          </w:p>
        </w:tc>
      </w:tr>
      <w:tr w:rsidR="002D29C0" w:rsidRPr="005B70F2" w14:paraId="379E30C6" w14:textId="77777777" w:rsidTr="00B54393">
        <w:trPr>
          <w:jc w:val="center"/>
        </w:trPr>
        <w:tc>
          <w:tcPr>
            <w:tcW w:w="1795" w:type="dxa"/>
          </w:tcPr>
          <w:p w14:paraId="3B1744B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OnClicked</w:t>
            </w:r>
            <w:proofErr w:type="spellEnd"/>
          </w:p>
        </w:tc>
        <w:tc>
          <w:tcPr>
            <w:tcW w:w="3469" w:type="dxa"/>
          </w:tcPr>
          <w:p w14:paraId="06B3836A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aruh</w:t>
            </w:r>
            <w:proofErr w:type="spellEnd"/>
            <w:r w:rsidRPr="005B70F2">
              <w:rPr>
                <w:sz w:val="20"/>
                <w:szCs w:val="20"/>
              </w:rPr>
              <w:t xml:space="preserve"> program yang </w:t>
            </w:r>
            <w:proofErr w:type="spellStart"/>
            <w:r w:rsidRPr="005B70F2">
              <w:rPr>
                <w:sz w:val="20"/>
                <w:szCs w:val="20"/>
              </w:rPr>
              <w:t>berjala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etika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tombol</w:t>
            </w:r>
            <w:proofErr w:type="spellEnd"/>
            <w:r w:rsidRPr="005B70F2">
              <w:rPr>
                <w:sz w:val="20"/>
                <w:szCs w:val="20"/>
              </w:rPr>
              <w:t xml:space="preserve"> di </w:t>
            </w:r>
            <w:proofErr w:type="spellStart"/>
            <w:r w:rsidRPr="005B70F2">
              <w:rPr>
                <w:sz w:val="20"/>
                <w:szCs w:val="20"/>
              </w:rPr>
              <w:t>klik</w:t>
            </w:r>
            <w:proofErr w:type="spellEnd"/>
          </w:p>
        </w:tc>
        <w:tc>
          <w:tcPr>
            <w:tcW w:w="2381" w:type="dxa"/>
          </w:tcPr>
          <w:p w14:paraId="2FC51AB4" w14:textId="77777777" w:rsidR="002D29C0" w:rsidRPr="005B70F2" w:rsidRDefault="002D29C0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*</w:t>
            </w:r>
            <w:proofErr w:type="spellStart"/>
            <w:r w:rsidRPr="005B70F2">
              <w:rPr>
                <w:sz w:val="20"/>
                <w:szCs w:val="20"/>
              </w:rPr>
              <w:t>penjelasan</w:t>
            </w:r>
            <w:proofErr w:type="spellEnd"/>
            <w:r w:rsidRPr="005B70F2">
              <w:rPr>
                <w:sz w:val="20"/>
                <w:szCs w:val="20"/>
              </w:rPr>
              <w:t xml:space="preserve"> detail </w:t>
            </w:r>
            <w:proofErr w:type="spellStart"/>
            <w:r w:rsidRPr="005B70F2">
              <w:rPr>
                <w:sz w:val="20"/>
                <w:szCs w:val="20"/>
              </w:rPr>
              <w:t>ada</w:t>
            </w:r>
            <w:proofErr w:type="spellEnd"/>
            <w:r w:rsidRPr="005B70F2">
              <w:rPr>
                <w:sz w:val="20"/>
                <w:szCs w:val="20"/>
              </w:rPr>
              <w:t xml:space="preserve"> pada </w:t>
            </w:r>
            <w:proofErr w:type="spellStart"/>
            <w:r w:rsidRPr="005B70F2">
              <w:rPr>
                <w:sz w:val="20"/>
                <w:szCs w:val="20"/>
              </w:rPr>
              <w:t>integrasi</w:t>
            </w:r>
            <w:proofErr w:type="spellEnd"/>
            <w:r w:rsidRPr="005B70F2">
              <w:rPr>
                <w:sz w:val="20"/>
                <w:szCs w:val="20"/>
              </w:rPr>
              <w:t xml:space="preserve"> python dan </w:t>
            </w:r>
            <w:proofErr w:type="spellStart"/>
            <w:r w:rsidRPr="005B70F2">
              <w:rPr>
                <w:sz w:val="20"/>
                <w:szCs w:val="20"/>
              </w:rPr>
              <w:t>qml</w:t>
            </w:r>
            <w:proofErr w:type="spellEnd"/>
            <w:r w:rsidRPr="005B70F2">
              <w:rPr>
                <w:sz w:val="20"/>
                <w:szCs w:val="20"/>
              </w:rPr>
              <w:t>”</w:t>
            </w:r>
          </w:p>
        </w:tc>
      </w:tr>
    </w:tbl>
    <w:p w14:paraId="73F9F954" w14:textId="77777777" w:rsidR="002D29C0" w:rsidRPr="002D29C0" w:rsidRDefault="002D29C0" w:rsidP="002D29C0"/>
    <w:p w14:paraId="2F6D7B78" w14:textId="368D8F01" w:rsidR="00AC2C7C" w:rsidRDefault="00AC2C7C" w:rsidP="00AC2C7C">
      <w:pPr>
        <w:pStyle w:val="Heading2"/>
        <w:numPr>
          <w:ilvl w:val="0"/>
          <w:numId w:val="1"/>
        </w:numPr>
      </w:pPr>
      <w:bookmarkStart w:id="17" w:name="_Toc124528123"/>
      <w:proofErr w:type="spellStart"/>
      <w:r>
        <w:t>Membuat</w:t>
      </w:r>
      <w:proofErr w:type="spellEnd"/>
      <w:r>
        <w:t xml:space="preserve"> Rectangle</w:t>
      </w:r>
      <w:bookmarkEnd w:id="17"/>
    </w:p>
    <w:p w14:paraId="6A25788B" w14:textId="60F10C7D" w:rsidR="003213AE" w:rsidRDefault="003213AE" w:rsidP="0071681E">
      <w:pPr>
        <w:jc w:val="both"/>
      </w:pPr>
      <w:r>
        <w:t xml:space="preserve">Rectangle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ampilan</w:t>
      </w:r>
      <w:proofErr w:type="spellEnd"/>
      <w:r>
        <w:t xml:space="preserve"> </w:t>
      </w:r>
      <w:proofErr w:type="spellStart"/>
      <w:r>
        <w:t>berupa</w:t>
      </w:r>
      <w:proofErr w:type="spellEnd"/>
      <w:r>
        <w:t xml:space="preserve"> </w:t>
      </w:r>
      <w:proofErr w:type="spellStart"/>
      <w:r>
        <w:t>kotak</w:t>
      </w:r>
      <w:proofErr w:type="spellEnd"/>
      <w:r>
        <w:t xml:space="preserve">.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 w:rsidR="00A61C2C">
        <w:t>mewarnai</w:t>
      </w:r>
      <w:proofErr w:type="spellEnd"/>
      <w:r w:rsidR="00A61C2C">
        <w:t xml:space="preserve">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eperti</w:t>
      </w:r>
      <w:proofErr w:type="spellEnd"/>
      <w:r w:rsidR="00A61C2C">
        <w:t xml:space="preserve"> button. </w:t>
      </w:r>
      <w:proofErr w:type="spellStart"/>
      <w:r w:rsidR="00A61C2C">
        <w:t>Selai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warnai</w:t>
      </w:r>
      <w:proofErr w:type="spellEnd"/>
      <w:r w:rsidR="00A61C2C">
        <w:t xml:space="preserve"> button, rectangle juga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gunakan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grouping </w:t>
      </w:r>
      <w:proofErr w:type="spellStart"/>
      <w:r w:rsidR="00A61C2C">
        <w:t>komponen</w:t>
      </w:r>
      <w:proofErr w:type="spellEnd"/>
      <w:r w:rsidR="00A61C2C">
        <w:t xml:space="preserve"> </w:t>
      </w:r>
      <w:proofErr w:type="spellStart"/>
      <w:r w:rsidR="00A61C2C">
        <w:t>supaya</w:t>
      </w:r>
      <w:proofErr w:type="spellEnd"/>
      <w:r w:rsidR="00A61C2C">
        <w:t xml:space="preserve"> </w:t>
      </w:r>
      <w:proofErr w:type="spellStart"/>
      <w:r w:rsidR="00A61C2C">
        <w:t>dapat</w:t>
      </w:r>
      <w:proofErr w:type="spellEnd"/>
      <w:r w:rsidR="00A61C2C">
        <w:t xml:space="preserve"> </w:t>
      </w:r>
      <w:proofErr w:type="spellStart"/>
      <w:r w:rsidR="00A61C2C">
        <w:t>dipindahkan</w:t>
      </w:r>
      <w:proofErr w:type="spellEnd"/>
      <w:r w:rsidR="00A61C2C">
        <w:t xml:space="preserve"> </w:t>
      </w:r>
      <w:proofErr w:type="spellStart"/>
      <w:r w:rsidR="00A61C2C">
        <w:t>secara</w:t>
      </w:r>
      <w:proofErr w:type="spellEnd"/>
      <w:r w:rsidR="00A61C2C">
        <w:t xml:space="preserve"> </w:t>
      </w:r>
      <w:proofErr w:type="spellStart"/>
      <w:r w:rsidR="00A61C2C">
        <w:t>bersamaan</w:t>
      </w:r>
      <w:proofErr w:type="spellEnd"/>
      <w:r w:rsidR="00A61C2C">
        <w:t xml:space="preserve">. </w:t>
      </w:r>
      <w:proofErr w:type="spellStart"/>
      <w:r w:rsidR="00A61C2C">
        <w:t>Ini</w:t>
      </w:r>
      <w:proofErr w:type="spellEnd"/>
      <w:r w:rsidR="00A61C2C">
        <w:t xml:space="preserve"> </w:t>
      </w:r>
      <w:proofErr w:type="spellStart"/>
      <w:r w:rsidR="00A61C2C">
        <w:t>adalah</w:t>
      </w:r>
      <w:proofErr w:type="spellEnd"/>
      <w:r w:rsidR="00A61C2C">
        <w:t xml:space="preserve"> program </w:t>
      </w:r>
      <w:proofErr w:type="spellStart"/>
      <w:r w:rsidR="00A61C2C">
        <w:t>dasar</w:t>
      </w:r>
      <w:proofErr w:type="spellEnd"/>
      <w:r w:rsidR="00A61C2C">
        <w:t xml:space="preserve"> </w:t>
      </w:r>
      <w:proofErr w:type="spellStart"/>
      <w:r w:rsidR="00A61C2C">
        <w:t>untuk</w:t>
      </w:r>
      <w:proofErr w:type="spellEnd"/>
      <w:r w:rsidR="00A61C2C">
        <w:t xml:space="preserve"> </w:t>
      </w:r>
      <w:proofErr w:type="spellStart"/>
      <w:r w:rsidR="00A61C2C">
        <w:t>menampilkan</w:t>
      </w:r>
      <w:proofErr w:type="spellEnd"/>
      <w:r w:rsidR="00A61C2C">
        <w:t xml:space="preserve"> rectangle</w:t>
      </w:r>
    </w:p>
    <w:p w14:paraId="1A78F2E6" w14:textId="2D0B3314" w:rsidR="00A61C2C" w:rsidRDefault="00A61C2C" w:rsidP="003213AE"/>
    <w:p w14:paraId="21B351B8" w14:textId="47E4341E" w:rsidR="00A61C2C" w:rsidRDefault="00A61C2C" w:rsidP="00090146">
      <w:pPr>
        <w:shd w:val="clear" w:color="auto" w:fill="92D050"/>
      </w:pPr>
      <w:r>
        <w:t>Rectangle{</w:t>
      </w:r>
    </w:p>
    <w:p w14:paraId="18B037DF" w14:textId="3FF5BD50" w:rsidR="00A61C2C" w:rsidRDefault="00A61C2C" w:rsidP="00090146">
      <w:pPr>
        <w:shd w:val="clear" w:color="auto" w:fill="92D050"/>
      </w:pPr>
      <w:r>
        <w:tab/>
        <w:t>id : rec1</w:t>
      </w:r>
    </w:p>
    <w:p w14:paraId="516C78DC" w14:textId="2D679B94" w:rsidR="00A61C2C" w:rsidRDefault="00A61C2C" w:rsidP="00090146">
      <w:pPr>
        <w:shd w:val="clear" w:color="auto" w:fill="92D050"/>
      </w:pPr>
      <w:r>
        <w:tab/>
        <w:t>x : 10</w:t>
      </w:r>
    </w:p>
    <w:p w14:paraId="7AC845AB" w14:textId="604F9012" w:rsidR="00A61C2C" w:rsidRDefault="00A61C2C" w:rsidP="00090146">
      <w:pPr>
        <w:shd w:val="clear" w:color="auto" w:fill="92D050"/>
      </w:pPr>
      <w:r>
        <w:tab/>
        <w:t>y: 10</w:t>
      </w:r>
    </w:p>
    <w:p w14:paraId="2CCA607C" w14:textId="18DB1753" w:rsidR="00A61C2C" w:rsidRDefault="00A61C2C" w:rsidP="00090146">
      <w:pPr>
        <w:shd w:val="clear" w:color="auto" w:fill="92D050"/>
      </w:pPr>
      <w:r>
        <w:tab/>
        <w:t>width : 300</w:t>
      </w:r>
    </w:p>
    <w:p w14:paraId="2D4E35A4" w14:textId="72012C78" w:rsidR="001F1228" w:rsidRDefault="00A61C2C" w:rsidP="00090146">
      <w:pPr>
        <w:shd w:val="clear" w:color="auto" w:fill="92D050"/>
      </w:pPr>
      <w:r>
        <w:tab/>
        <w:t>height : 300</w:t>
      </w:r>
      <w:r w:rsidR="001F1228">
        <w:tab/>
      </w:r>
    </w:p>
    <w:p w14:paraId="3213F939" w14:textId="459B3E57" w:rsidR="001F1228" w:rsidRDefault="001F1228" w:rsidP="00090146">
      <w:pPr>
        <w:shd w:val="clear" w:color="auto" w:fill="92D050"/>
      </w:pPr>
      <w:r>
        <w:tab/>
        <w:t>color : “red</w:t>
      </w:r>
      <w:r w:rsidR="00C35C1B">
        <w:t>”</w:t>
      </w:r>
    </w:p>
    <w:p w14:paraId="6FB356EF" w14:textId="18D270CF" w:rsidR="00D206EC" w:rsidRDefault="00D206EC" w:rsidP="00090146">
      <w:pPr>
        <w:shd w:val="clear" w:color="auto" w:fill="92D050"/>
      </w:pPr>
      <w:r>
        <w:tab/>
      </w:r>
      <w:proofErr w:type="spellStart"/>
      <w:r>
        <w:t>border.width</w:t>
      </w:r>
      <w:proofErr w:type="spellEnd"/>
      <w:r>
        <w:t xml:space="preserve"> : 0</w:t>
      </w:r>
    </w:p>
    <w:p w14:paraId="5C3E7184" w14:textId="6D2188F9" w:rsidR="00D206EC" w:rsidRDefault="00D206EC" w:rsidP="00090146">
      <w:pPr>
        <w:shd w:val="clear" w:color="auto" w:fill="92D050"/>
      </w:pPr>
      <w:r>
        <w:tab/>
      </w:r>
      <w:proofErr w:type="spellStart"/>
      <w:r>
        <w:t>border.color</w:t>
      </w:r>
      <w:proofErr w:type="spellEnd"/>
      <w:r>
        <w:t xml:space="preserve"> : “transparent”</w:t>
      </w:r>
    </w:p>
    <w:p w14:paraId="572DE360" w14:textId="3BF15E1F" w:rsidR="00A61C2C" w:rsidRDefault="00A61C2C" w:rsidP="00090146">
      <w:pPr>
        <w:shd w:val="clear" w:color="auto" w:fill="92D050"/>
      </w:pPr>
      <w:r>
        <w:t>}</w:t>
      </w:r>
    </w:p>
    <w:p w14:paraId="35B49597" w14:textId="7CE54F6B" w:rsidR="00090146" w:rsidRDefault="00090146" w:rsidP="00090146">
      <w:pPr>
        <w:shd w:val="clear" w:color="auto" w:fill="FFFFFF" w:themeFill="background1"/>
      </w:pPr>
    </w:p>
    <w:p w14:paraId="0424A7FF" w14:textId="0D4D9950" w:rsidR="00A6116E" w:rsidRDefault="00A6116E" w:rsidP="00090146">
      <w:pPr>
        <w:shd w:val="clear" w:color="auto" w:fill="FFFFFF" w:themeFill="background1"/>
      </w:pPr>
    </w:p>
    <w:p w14:paraId="74FF43F6" w14:textId="77777777" w:rsidR="00A6116E" w:rsidRDefault="00A6116E" w:rsidP="00090146">
      <w:pPr>
        <w:shd w:val="clear" w:color="auto" w:fill="FFFFFF" w:themeFill="background1"/>
      </w:pPr>
    </w:p>
    <w:p w14:paraId="134C7A11" w14:textId="5A3693E0" w:rsidR="00090146" w:rsidRPr="00E613BE" w:rsidRDefault="00090146" w:rsidP="00090146">
      <w:pPr>
        <w:jc w:val="center"/>
      </w:pPr>
      <w:r>
        <w:lastRenderedPageBreak/>
        <w:t xml:space="preserve">Properties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rectangle</w:t>
      </w:r>
    </w:p>
    <w:tbl>
      <w:tblPr>
        <w:tblStyle w:val="TableGrid"/>
        <w:tblW w:w="7645" w:type="dxa"/>
        <w:jc w:val="center"/>
        <w:tblLook w:val="04A0" w:firstRow="1" w:lastRow="0" w:firstColumn="1" w:lastColumn="0" w:noHBand="0" w:noVBand="1"/>
      </w:tblPr>
      <w:tblGrid>
        <w:gridCol w:w="1795"/>
        <w:gridCol w:w="3469"/>
        <w:gridCol w:w="2381"/>
      </w:tblGrid>
      <w:tr w:rsidR="00090146" w:rsidRPr="005B70F2" w14:paraId="6A974BAD" w14:textId="77777777" w:rsidTr="00B54393">
        <w:trPr>
          <w:jc w:val="center"/>
        </w:trPr>
        <w:tc>
          <w:tcPr>
            <w:tcW w:w="1795" w:type="dxa"/>
          </w:tcPr>
          <w:p w14:paraId="77F3A953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Properties</w:t>
            </w:r>
          </w:p>
        </w:tc>
        <w:tc>
          <w:tcPr>
            <w:tcW w:w="3469" w:type="dxa"/>
          </w:tcPr>
          <w:p w14:paraId="59B3DC79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2381" w:type="dxa"/>
          </w:tcPr>
          <w:p w14:paraId="641DE998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Contoh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engisian</w:t>
            </w:r>
            <w:proofErr w:type="spellEnd"/>
          </w:p>
        </w:tc>
      </w:tr>
      <w:tr w:rsidR="00090146" w:rsidRPr="005B70F2" w14:paraId="2583A29F" w14:textId="77777777" w:rsidTr="00B54393">
        <w:trPr>
          <w:jc w:val="center"/>
        </w:trPr>
        <w:tc>
          <w:tcPr>
            <w:tcW w:w="1795" w:type="dxa"/>
          </w:tcPr>
          <w:p w14:paraId="493F156C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Id</w:t>
            </w:r>
          </w:p>
        </w:tc>
        <w:tc>
          <w:tcPr>
            <w:tcW w:w="3469" w:type="dxa"/>
          </w:tcPr>
          <w:p w14:paraId="1425A774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Sebagai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de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uni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komponen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2381" w:type="dxa"/>
          </w:tcPr>
          <w:p w14:paraId="0395D11B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root, window, menu</w:t>
            </w:r>
          </w:p>
        </w:tc>
      </w:tr>
      <w:tr w:rsidR="00090146" w:rsidRPr="005B70F2" w14:paraId="69B8CEB1" w14:textId="77777777" w:rsidTr="00B54393">
        <w:trPr>
          <w:jc w:val="center"/>
        </w:trPr>
        <w:tc>
          <w:tcPr>
            <w:tcW w:w="1795" w:type="dxa"/>
          </w:tcPr>
          <w:p w14:paraId="46026EE0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X</w:t>
            </w:r>
          </w:p>
        </w:tc>
        <w:tc>
          <w:tcPr>
            <w:tcW w:w="3469" w:type="dxa"/>
          </w:tcPr>
          <w:p w14:paraId="66645B4B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2381" w:type="dxa"/>
          </w:tcPr>
          <w:p w14:paraId="330F36DF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100, 200, 300….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090146" w:rsidRPr="005B70F2" w14:paraId="14C8EA7E" w14:textId="77777777" w:rsidTr="00B54393">
        <w:trPr>
          <w:jc w:val="center"/>
        </w:trPr>
        <w:tc>
          <w:tcPr>
            <w:tcW w:w="1795" w:type="dxa"/>
          </w:tcPr>
          <w:p w14:paraId="71DE59A7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>Y</w:t>
            </w:r>
          </w:p>
        </w:tc>
        <w:tc>
          <w:tcPr>
            <w:tcW w:w="3469" w:type="dxa"/>
          </w:tcPr>
          <w:p w14:paraId="7A225772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proofErr w:type="spellStart"/>
            <w:r w:rsidRPr="005B70F2">
              <w:rPr>
                <w:sz w:val="20"/>
                <w:szCs w:val="20"/>
              </w:rPr>
              <w:t>Untuk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mengatur</w:t>
            </w:r>
            <w:proofErr w:type="spellEnd"/>
            <w:r w:rsidRPr="005B70F2">
              <w:rPr>
                <w:sz w:val="20"/>
                <w:szCs w:val="20"/>
              </w:rPr>
              <w:t xml:space="preserve"> </w:t>
            </w:r>
            <w:proofErr w:type="spellStart"/>
            <w:r w:rsidRPr="005B70F2">
              <w:rPr>
                <w:sz w:val="20"/>
                <w:szCs w:val="20"/>
              </w:rPr>
              <w:t>posisi</w:t>
            </w:r>
            <w:proofErr w:type="spellEnd"/>
            <w:r w:rsidRPr="005B70F2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2381" w:type="dxa"/>
          </w:tcPr>
          <w:p w14:paraId="1281B351" w14:textId="77777777" w:rsidR="00090146" w:rsidRPr="005B70F2" w:rsidRDefault="00090146" w:rsidP="00B54393">
            <w:pPr>
              <w:rPr>
                <w:sz w:val="20"/>
                <w:szCs w:val="20"/>
              </w:rPr>
            </w:pPr>
            <w:r w:rsidRPr="005B70F2">
              <w:rPr>
                <w:sz w:val="20"/>
                <w:szCs w:val="20"/>
              </w:rPr>
              <w:t xml:space="preserve">100,200,300… </w:t>
            </w:r>
            <w:proofErr w:type="spellStart"/>
            <w:r w:rsidRPr="005B70F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B7196" w:rsidRPr="005B70F2" w14:paraId="0F36169B" w14:textId="77777777" w:rsidTr="00B54393">
        <w:trPr>
          <w:jc w:val="center"/>
        </w:trPr>
        <w:tc>
          <w:tcPr>
            <w:tcW w:w="1795" w:type="dxa"/>
          </w:tcPr>
          <w:p w14:paraId="21D1E850" w14:textId="5A8DE61F" w:rsidR="002B7196" w:rsidRPr="005B70F2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width</w:t>
            </w:r>
          </w:p>
        </w:tc>
        <w:tc>
          <w:tcPr>
            <w:tcW w:w="3469" w:type="dxa"/>
          </w:tcPr>
          <w:p w14:paraId="0CCA1B3C" w14:textId="22B88298" w:rsidR="002B7196" w:rsidRPr="005B70F2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lebar</w:t>
            </w:r>
            <w:proofErr w:type="spellEnd"/>
          </w:p>
        </w:tc>
        <w:tc>
          <w:tcPr>
            <w:tcW w:w="2381" w:type="dxa"/>
          </w:tcPr>
          <w:p w14:paraId="40837BED" w14:textId="393580A3" w:rsidR="002B7196" w:rsidRPr="005B70F2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0, 200, </w:t>
            </w:r>
            <w:proofErr w:type="spellStart"/>
            <w:r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B7196" w:rsidRPr="005B70F2" w14:paraId="579094A6" w14:textId="77777777" w:rsidTr="00B54393">
        <w:trPr>
          <w:jc w:val="center"/>
        </w:trPr>
        <w:tc>
          <w:tcPr>
            <w:tcW w:w="1795" w:type="dxa"/>
          </w:tcPr>
          <w:p w14:paraId="73F95FD4" w14:textId="2F44A434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height</w:t>
            </w:r>
          </w:p>
        </w:tc>
        <w:tc>
          <w:tcPr>
            <w:tcW w:w="3469" w:type="dxa"/>
          </w:tcPr>
          <w:p w14:paraId="40DE4585" w14:textId="3C83F834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tinggi</w:t>
            </w:r>
            <w:proofErr w:type="spellEnd"/>
          </w:p>
        </w:tc>
        <w:tc>
          <w:tcPr>
            <w:tcW w:w="2381" w:type="dxa"/>
          </w:tcPr>
          <w:p w14:paraId="2A1DE2BF" w14:textId="038D9620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 xml:space="preserve">100, 200, </w:t>
            </w:r>
            <w:proofErr w:type="spellStart"/>
            <w:r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2B7196" w:rsidRPr="005B70F2" w14:paraId="30C0E86F" w14:textId="77777777" w:rsidTr="00B54393">
        <w:trPr>
          <w:jc w:val="center"/>
        </w:trPr>
        <w:tc>
          <w:tcPr>
            <w:tcW w:w="1795" w:type="dxa"/>
          </w:tcPr>
          <w:p w14:paraId="59E20876" w14:textId="55BCAD5B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color</w:t>
            </w:r>
            <w:proofErr w:type="spellEnd"/>
          </w:p>
        </w:tc>
        <w:tc>
          <w:tcPr>
            <w:tcW w:w="3469" w:type="dxa"/>
          </w:tcPr>
          <w:p w14:paraId="4F6B8396" w14:textId="1895D319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warna</w:t>
            </w:r>
            <w:proofErr w:type="spellEnd"/>
          </w:p>
        </w:tc>
        <w:tc>
          <w:tcPr>
            <w:tcW w:w="2381" w:type="dxa"/>
          </w:tcPr>
          <w:p w14:paraId="6AA400D5" w14:textId="3BF72B6E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red”, “blue”, “green”</w:t>
            </w:r>
          </w:p>
        </w:tc>
      </w:tr>
      <w:tr w:rsidR="002B7196" w:rsidRPr="005B70F2" w14:paraId="608418FE" w14:textId="77777777" w:rsidTr="00B54393">
        <w:trPr>
          <w:jc w:val="center"/>
        </w:trPr>
        <w:tc>
          <w:tcPr>
            <w:tcW w:w="1795" w:type="dxa"/>
          </w:tcPr>
          <w:p w14:paraId="1B727FE2" w14:textId="6F68E086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order.width</w:t>
            </w:r>
            <w:proofErr w:type="spellEnd"/>
          </w:p>
        </w:tc>
        <w:tc>
          <w:tcPr>
            <w:tcW w:w="3469" w:type="dxa"/>
          </w:tcPr>
          <w:p w14:paraId="12A0CD4F" w14:textId="30D5A3F5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besar</w:t>
            </w:r>
            <w:proofErr w:type="spellEnd"/>
            <w:r>
              <w:rPr>
                <w:sz w:val="20"/>
                <w:szCs w:val="20"/>
              </w:rPr>
              <w:t xml:space="preserve"> border</w:t>
            </w:r>
          </w:p>
        </w:tc>
        <w:tc>
          <w:tcPr>
            <w:tcW w:w="2381" w:type="dxa"/>
          </w:tcPr>
          <w:p w14:paraId="3DF0F8C3" w14:textId="26A51CFC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1,2,3</w:t>
            </w:r>
          </w:p>
        </w:tc>
      </w:tr>
      <w:tr w:rsidR="002B7196" w:rsidRPr="005B70F2" w14:paraId="3074FF15" w14:textId="77777777" w:rsidTr="00B54393">
        <w:trPr>
          <w:jc w:val="center"/>
        </w:trPr>
        <w:tc>
          <w:tcPr>
            <w:tcW w:w="1795" w:type="dxa"/>
          </w:tcPr>
          <w:p w14:paraId="439FD37E" w14:textId="4CD00471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border.color</w:t>
            </w:r>
            <w:proofErr w:type="spellEnd"/>
          </w:p>
        </w:tc>
        <w:tc>
          <w:tcPr>
            <w:tcW w:w="3469" w:type="dxa"/>
          </w:tcPr>
          <w:p w14:paraId="65815FEA" w14:textId="4E181551" w:rsidR="002B7196" w:rsidRDefault="002B7196" w:rsidP="00B54393">
            <w:pPr>
              <w:rPr>
                <w:sz w:val="20"/>
                <w:szCs w:val="20"/>
              </w:rPr>
            </w:pPr>
            <w:proofErr w:type="spellStart"/>
            <w:r>
              <w:rPr>
                <w:sz w:val="20"/>
                <w:szCs w:val="20"/>
              </w:rPr>
              <w:t>Untuk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mengatur</w:t>
            </w:r>
            <w:proofErr w:type="spellEnd"/>
            <w:r>
              <w:rPr>
                <w:sz w:val="20"/>
                <w:szCs w:val="20"/>
              </w:rPr>
              <w:t xml:space="preserve"> </w:t>
            </w:r>
            <w:proofErr w:type="spellStart"/>
            <w:r>
              <w:rPr>
                <w:sz w:val="20"/>
                <w:szCs w:val="20"/>
              </w:rPr>
              <w:t>warna</w:t>
            </w:r>
            <w:proofErr w:type="spellEnd"/>
            <w:r>
              <w:rPr>
                <w:sz w:val="20"/>
                <w:szCs w:val="20"/>
              </w:rPr>
              <w:t xml:space="preserve"> border</w:t>
            </w:r>
          </w:p>
        </w:tc>
        <w:tc>
          <w:tcPr>
            <w:tcW w:w="2381" w:type="dxa"/>
          </w:tcPr>
          <w:p w14:paraId="2F49775D" w14:textId="6F6122FF" w:rsidR="002B7196" w:rsidRDefault="002B7196" w:rsidP="00B54393">
            <w:pPr>
              <w:rPr>
                <w:sz w:val="20"/>
                <w:szCs w:val="20"/>
              </w:rPr>
            </w:pPr>
            <w:r>
              <w:rPr>
                <w:sz w:val="20"/>
                <w:szCs w:val="20"/>
              </w:rPr>
              <w:t>“red”, “blue”, “green”</w:t>
            </w:r>
          </w:p>
        </w:tc>
      </w:tr>
    </w:tbl>
    <w:p w14:paraId="2FEF884B" w14:textId="77777777" w:rsidR="00090146" w:rsidRPr="003213AE" w:rsidRDefault="00090146" w:rsidP="00090146">
      <w:pPr>
        <w:shd w:val="clear" w:color="auto" w:fill="FFFFFF" w:themeFill="background1"/>
      </w:pPr>
    </w:p>
    <w:p w14:paraId="0DB6EB83" w14:textId="1B6F7D43" w:rsidR="00B80513" w:rsidRDefault="00B80513" w:rsidP="00B80513">
      <w:pPr>
        <w:pStyle w:val="Heading2"/>
        <w:numPr>
          <w:ilvl w:val="0"/>
          <w:numId w:val="1"/>
        </w:numPr>
      </w:pPr>
      <w:bookmarkStart w:id="18" w:name="_Toc124528124"/>
      <w:proofErr w:type="spellStart"/>
      <w:r>
        <w:t>Membuat</w:t>
      </w:r>
      <w:proofErr w:type="spellEnd"/>
      <w:r>
        <w:t xml:space="preserve"> Slider</w:t>
      </w:r>
      <w:bookmarkEnd w:id="18"/>
    </w:p>
    <w:p w14:paraId="1F253521" w14:textId="4C056842" w:rsidR="00784B5C" w:rsidRDefault="00784B5C" w:rsidP="00784B5C"/>
    <w:p w14:paraId="18BCF204" w14:textId="5F669D6F" w:rsidR="00784B5C" w:rsidRDefault="00784B5C" w:rsidP="00C03C82">
      <w:pPr>
        <w:jc w:val="both"/>
      </w:pPr>
      <w:r>
        <w:t xml:space="preserve">Slider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besaran</w:t>
      </w:r>
      <w:proofErr w:type="spellEnd"/>
      <w:r>
        <w:t xml:space="preserve"> / </w:t>
      </w:r>
      <w:proofErr w:type="spellStart"/>
      <w:r>
        <w:t>angka</w:t>
      </w:r>
      <w:proofErr w:type="spellEnd"/>
      <w:r>
        <w:t xml:space="preserve"> yang </w:t>
      </w:r>
      <w:proofErr w:type="spellStart"/>
      <w:r>
        <w:t>nantiny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komunikasikan</w:t>
      </w:r>
      <w:proofErr w:type="spellEnd"/>
      <w:r>
        <w:t xml:space="preserve"> </w:t>
      </w:r>
      <w:proofErr w:type="spellStart"/>
      <w:r>
        <w:t>datany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lain </w:t>
      </w:r>
      <w:proofErr w:type="spellStart"/>
      <w:r>
        <w:t>seperti</w:t>
      </w:r>
      <w:proofErr w:type="spellEnd"/>
      <w:r>
        <w:t xml:space="preserve"> </w:t>
      </w:r>
      <w:r w:rsidR="00112FEF">
        <w:t xml:space="preserve">PLC </w:t>
      </w:r>
      <w:proofErr w:type="spellStart"/>
      <w:r w:rsidR="00112FEF">
        <w:t>Outseal</w:t>
      </w:r>
      <w:proofErr w:type="spellEnd"/>
      <w:r>
        <w:t xml:space="preserve">.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1 </w:t>
      </w:r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slider  </w:t>
      </w:r>
      <w:proofErr w:type="spellStart"/>
      <w:r>
        <w:t>yaitu</w:t>
      </w:r>
      <w:proofErr w:type="spellEnd"/>
      <w:r>
        <w:t xml:space="preserve"> id, x, y, width, height,  value, from, to, </w:t>
      </w:r>
      <w:proofErr w:type="spellStart"/>
      <w:r>
        <w:t>stepSize</w:t>
      </w:r>
      <w:proofErr w:type="spellEnd"/>
      <w:r>
        <w:t xml:space="preserve">, orientation, dan </w:t>
      </w:r>
      <w:proofErr w:type="spellStart"/>
      <w:r w:rsidRPr="004A38F0">
        <w:t>onValueChanged</w:t>
      </w:r>
      <w:proofErr w:type="spellEnd"/>
      <w:r>
        <w:t xml:space="preserve">.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gram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ampilkan</w:t>
      </w:r>
      <w:proofErr w:type="spellEnd"/>
      <w:r>
        <w:t xml:space="preserve"> slider pada QML.</w:t>
      </w:r>
    </w:p>
    <w:p w14:paraId="239D30C9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>Slider {</w:t>
      </w:r>
    </w:p>
    <w:p w14:paraId="606564BC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id: slider1</w:t>
      </w:r>
    </w:p>
    <w:p w14:paraId="2CD678B5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x:0</w:t>
      </w:r>
    </w:p>
    <w:p w14:paraId="3AE18D9F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y:150</w:t>
      </w:r>
    </w:p>
    <w:p w14:paraId="7A02ECBE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height: 20</w:t>
      </w:r>
    </w:p>
    <w:p w14:paraId="5D412903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width: 300</w:t>
      </w:r>
    </w:p>
    <w:p w14:paraId="27CF38D3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value: 0</w:t>
      </w:r>
    </w:p>
    <w:p w14:paraId="53C3BD3C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from:10</w:t>
      </w:r>
    </w:p>
    <w:p w14:paraId="173F84AF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to: 255</w:t>
      </w:r>
    </w:p>
    <w:p w14:paraId="7AD1F7E6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</w:r>
      <w:proofErr w:type="spellStart"/>
      <w:r w:rsidRPr="00A578C3">
        <w:rPr>
          <w:sz w:val="20"/>
          <w:szCs w:val="18"/>
        </w:rPr>
        <w:t>stepSize</w:t>
      </w:r>
      <w:proofErr w:type="spellEnd"/>
      <w:r w:rsidRPr="00A578C3">
        <w:rPr>
          <w:sz w:val="20"/>
          <w:szCs w:val="18"/>
        </w:rPr>
        <w:t>: 5</w:t>
      </w:r>
    </w:p>
    <w:p w14:paraId="642039F3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 xml:space="preserve">orientation: </w:t>
      </w:r>
      <w:proofErr w:type="spellStart"/>
      <w:r w:rsidRPr="00A578C3">
        <w:rPr>
          <w:sz w:val="20"/>
          <w:szCs w:val="18"/>
        </w:rPr>
        <w:t>Qt.Horizontal</w:t>
      </w:r>
      <w:proofErr w:type="spellEnd"/>
    </w:p>
    <w:p w14:paraId="435C01CF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</w:r>
      <w:proofErr w:type="spellStart"/>
      <w:r w:rsidRPr="00A578C3">
        <w:rPr>
          <w:sz w:val="20"/>
          <w:szCs w:val="18"/>
        </w:rPr>
        <w:t>onValueChanged</w:t>
      </w:r>
      <w:proofErr w:type="spellEnd"/>
      <w:r w:rsidRPr="00A578C3">
        <w:rPr>
          <w:sz w:val="20"/>
          <w:szCs w:val="18"/>
        </w:rPr>
        <w:t>: {</w:t>
      </w:r>
    </w:p>
    <w:p w14:paraId="3BBE3692" w14:textId="77777777" w:rsidR="00784B5C" w:rsidRPr="00A578C3" w:rsidRDefault="00784B5C" w:rsidP="00784B5C">
      <w:pPr>
        <w:shd w:val="clear" w:color="auto" w:fill="70AD47" w:themeFill="accent6"/>
        <w:spacing w:after="0" w:line="240" w:lineRule="auto"/>
        <w:rPr>
          <w:sz w:val="20"/>
          <w:szCs w:val="18"/>
        </w:rPr>
      </w:pPr>
      <w:r w:rsidRPr="00A578C3">
        <w:rPr>
          <w:sz w:val="20"/>
          <w:szCs w:val="18"/>
        </w:rPr>
        <w:tab/>
      </w:r>
      <w:r w:rsidRPr="00A578C3">
        <w:rPr>
          <w:sz w:val="20"/>
          <w:szCs w:val="18"/>
        </w:rPr>
        <w:tab/>
        <w:t>}</w:t>
      </w:r>
    </w:p>
    <w:p w14:paraId="0B4046C0" w14:textId="77777777" w:rsidR="00784B5C" w:rsidRDefault="00784B5C" w:rsidP="00784B5C">
      <w:pPr>
        <w:shd w:val="clear" w:color="auto" w:fill="70AD47" w:themeFill="accent6"/>
        <w:spacing w:after="0" w:line="240" w:lineRule="auto"/>
      </w:pPr>
      <w:r w:rsidRPr="00A578C3">
        <w:rPr>
          <w:sz w:val="20"/>
          <w:szCs w:val="18"/>
        </w:rPr>
        <w:t>}</w:t>
      </w:r>
    </w:p>
    <w:p w14:paraId="3BE6E0B5" w14:textId="77777777" w:rsidR="00784B5C" w:rsidRDefault="00784B5C" w:rsidP="00784B5C">
      <w:proofErr w:type="spellStart"/>
      <w:r>
        <w:t>Penjelasan</w:t>
      </w:r>
      <w:proofErr w:type="spellEnd"/>
      <w:r>
        <w:t xml:space="preserve"> properties slider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234758FF" w14:textId="60B0B4BB" w:rsidR="00784B5C" w:rsidRDefault="00784B5C" w:rsidP="00784B5C">
      <w:pPr>
        <w:jc w:val="center"/>
      </w:pPr>
      <w:bookmarkStart w:id="19" w:name="_Toc110517876"/>
      <w:r>
        <w:t xml:space="preserve">Properties </w:t>
      </w:r>
      <w:proofErr w:type="spellStart"/>
      <w:r>
        <w:t>dasar</w:t>
      </w:r>
      <w:proofErr w:type="spellEnd"/>
      <w:r>
        <w:t xml:space="preserve"> slider.</w:t>
      </w:r>
      <w:bookmarkEnd w:id="19"/>
    </w:p>
    <w:tbl>
      <w:tblPr>
        <w:tblStyle w:val="TableGrid"/>
        <w:tblW w:w="7645" w:type="dxa"/>
        <w:jc w:val="center"/>
        <w:tblLook w:val="04A0" w:firstRow="1" w:lastRow="0" w:firstColumn="1" w:lastColumn="0" w:noHBand="0" w:noVBand="1"/>
      </w:tblPr>
      <w:tblGrid>
        <w:gridCol w:w="1795"/>
        <w:gridCol w:w="3870"/>
        <w:gridCol w:w="1980"/>
      </w:tblGrid>
      <w:tr w:rsidR="00784B5C" w:rsidRPr="007A3182" w14:paraId="2C99F7D8" w14:textId="77777777" w:rsidTr="00B54393">
        <w:trPr>
          <w:jc w:val="center"/>
        </w:trPr>
        <w:tc>
          <w:tcPr>
            <w:tcW w:w="1795" w:type="dxa"/>
          </w:tcPr>
          <w:p w14:paraId="032DEEEE" w14:textId="77777777" w:rsidR="00784B5C" w:rsidRPr="007A3182" w:rsidRDefault="00784B5C" w:rsidP="00B54393">
            <w:pPr>
              <w:rPr>
                <w:b/>
                <w:bCs/>
                <w:sz w:val="20"/>
                <w:szCs w:val="20"/>
              </w:rPr>
            </w:pPr>
            <w:r w:rsidRPr="007A3182">
              <w:rPr>
                <w:b/>
                <w:bCs/>
                <w:sz w:val="20"/>
                <w:szCs w:val="20"/>
              </w:rPr>
              <w:t>Properties</w:t>
            </w:r>
          </w:p>
        </w:tc>
        <w:tc>
          <w:tcPr>
            <w:tcW w:w="3870" w:type="dxa"/>
          </w:tcPr>
          <w:p w14:paraId="1433CE18" w14:textId="77777777" w:rsidR="00784B5C" w:rsidRPr="007A3182" w:rsidRDefault="00784B5C" w:rsidP="00B54393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7A3182">
              <w:rPr>
                <w:b/>
                <w:bCs/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1980" w:type="dxa"/>
          </w:tcPr>
          <w:p w14:paraId="227639F4" w14:textId="77777777" w:rsidR="00784B5C" w:rsidRPr="007A3182" w:rsidRDefault="00784B5C" w:rsidP="00B54393">
            <w:pPr>
              <w:rPr>
                <w:b/>
                <w:bCs/>
                <w:sz w:val="20"/>
                <w:szCs w:val="20"/>
              </w:rPr>
            </w:pPr>
            <w:proofErr w:type="spellStart"/>
            <w:r w:rsidRPr="007A3182">
              <w:rPr>
                <w:b/>
                <w:bCs/>
                <w:sz w:val="20"/>
                <w:szCs w:val="20"/>
              </w:rPr>
              <w:t>Contoh</w:t>
            </w:r>
            <w:proofErr w:type="spellEnd"/>
            <w:r w:rsidRPr="007A3182">
              <w:rPr>
                <w:b/>
                <w:bCs/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b/>
                <w:bCs/>
                <w:sz w:val="20"/>
                <w:szCs w:val="20"/>
              </w:rPr>
              <w:t>pengisian</w:t>
            </w:r>
            <w:proofErr w:type="spellEnd"/>
          </w:p>
        </w:tc>
      </w:tr>
      <w:tr w:rsidR="00784B5C" w:rsidRPr="007A3182" w14:paraId="0F5574EC" w14:textId="77777777" w:rsidTr="00B54393">
        <w:trPr>
          <w:jc w:val="center"/>
        </w:trPr>
        <w:tc>
          <w:tcPr>
            <w:tcW w:w="1795" w:type="dxa"/>
          </w:tcPr>
          <w:p w14:paraId="29C5E7C5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Id</w:t>
            </w:r>
          </w:p>
        </w:tc>
        <w:tc>
          <w:tcPr>
            <w:tcW w:w="3870" w:type="dxa"/>
          </w:tcPr>
          <w:p w14:paraId="2859434A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Sebag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kode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uni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komponen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1980" w:type="dxa"/>
          </w:tcPr>
          <w:p w14:paraId="037735BE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root, window, menu</w:t>
            </w:r>
          </w:p>
        </w:tc>
      </w:tr>
      <w:tr w:rsidR="00784B5C" w:rsidRPr="007A3182" w14:paraId="04547DBB" w14:textId="77777777" w:rsidTr="00B54393">
        <w:trPr>
          <w:jc w:val="center"/>
        </w:trPr>
        <w:tc>
          <w:tcPr>
            <w:tcW w:w="1795" w:type="dxa"/>
          </w:tcPr>
          <w:p w14:paraId="5C732C5E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X</w:t>
            </w:r>
          </w:p>
        </w:tc>
        <w:tc>
          <w:tcPr>
            <w:tcW w:w="3870" w:type="dxa"/>
          </w:tcPr>
          <w:p w14:paraId="4979F98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posisi</w:t>
            </w:r>
            <w:proofErr w:type="spellEnd"/>
            <w:r w:rsidRPr="007A3182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1980" w:type="dxa"/>
          </w:tcPr>
          <w:p w14:paraId="6767632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100, 200, 300….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24957FE9" w14:textId="77777777" w:rsidTr="00B54393">
        <w:trPr>
          <w:jc w:val="center"/>
        </w:trPr>
        <w:tc>
          <w:tcPr>
            <w:tcW w:w="1795" w:type="dxa"/>
          </w:tcPr>
          <w:p w14:paraId="3868343E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Y</w:t>
            </w:r>
          </w:p>
        </w:tc>
        <w:tc>
          <w:tcPr>
            <w:tcW w:w="3870" w:type="dxa"/>
          </w:tcPr>
          <w:p w14:paraId="10A9090A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posisi</w:t>
            </w:r>
            <w:proofErr w:type="spellEnd"/>
            <w:r w:rsidRPr="007A3182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1980" w:type="dxa"/>
          </w:tcPr>
          <w:p w14:paraId="3FCC884B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6B2C2AB7" w14:textId="77777777" w:rsidTr="00B54393">
        <w:trPr>
          <w:jc w:val="center"/>
        </w:trPr>
        <w:tc>
          <w:tcPr>
            <w:tcW w:w="1795" w:type="dxa"/>
          </w:tcPr>
          <w:p w14:paraId="1658DF3F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width</w:t>
            </w:r>
          </w:p>
        </w:tc>
        <w:tc>
          <w:tcPr>
            <w:tcW w:w="3870" w:type="dxa"/>
          </w:tcPr>
          <w:p w14:paraId="6A791FF1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lebar</w:t>
            </w:r>
            <w:proofErr w:type="spellEnd"/>
            <w:r w:rsidRPr="007A3182">
              <w:rPr>
                <w:sz w:val="20"/>
                <w:szCs w:val="20"/>
              </w:rPr>
              <w:t xml:space="preserve"> windows </w:t>
            </w:r>
            <w:proofErr w:type="spellStart"/>
            <w:r w:rsidRPr="007A3182">
              <w:rPr>
                <w:sz w:val="20"/>
                <w:szCs w:val="20"/>
              </w:rPr>
              <w:t>dalam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satuan</w:t>
            </w:r>
            <w:proofErr w:type="spellEnd"/>
            <w:r w:rsidRPr="007A3182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1980" w:type="dxa"/>
          </w:tcPr>
          <w:p w14:paraId="43CB5943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66348AED" w14:textId="77777777" w:rsidTr="00B54393">
        <w:trPr>
          <w:jc w:val="center"/>
        </w:trPr>
        <w:tc>
          <w:tcPr>
            <w:tcW w:w="1795" w:type="dxa"/>
          </w:tcPr>
          <w:p w14:paraId="186FA458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height</w:t>
            </w:r>
          </w:p>
        </w:tc>
        <w:tc>
          <w:tcPr>
            <w:tcW w:w="3870" w:type="dxa"/>
          </w:tcPr>
          <w:p w14:paraId="0E00932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tinggi</w:t>
            </w:r>
            <w:proofErr w:type="spellEnd"/>
            <w:r w:rsidRPr="007A3182">
              <w:rPr>
                <w:sz w:val="20"/>
                <w:szCs w:val="20"/>
              </w:rPr>
              <w:t xml:space="preserve"> windows </w:t>
            </w:r>
            <w:proofErr w:type="spellStart"/>
            <w:r w:rsidRPr="007A3182">
              <w:rPr>
                <w:sz w:val="20"/>
                <w:szCs w:val="20"/>
              </w:rPr>
              <w:t>dalam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satuan</w:t>
            </w:r>
            <w:proofErr w:type="spellEnd"/>
            <w:r w:rsidRPr="007A3182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1980" w:type="dxa"/>
          </w:tcPr>
          <w:p w14:paraId="471AB23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35230B87" w14:textId="77777777" w:rsidTr="00B54393">
        <w:trPr>
          <w:jc w:val="center"/>
        </w:trPr>
        <w:tc>
          <w:tcPr>
            <w:tcW w:w="1795" w:type="dxa"/>
          </w:tcPr>
          <w:p w14:paraId="08C28BDB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value</w:t>
            </w:r>
          </w:p>
        </w:tc>
        <w:tc>
          <w:tcPr>
            <w:tcW w:w="3870" w:type="dxa"/>
          </w:tcPr>
          <w:p w14:paraId="2A7BF74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pertama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70CAF4E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21687312" w14:textId="77777777" w:rsidTr="00B54393">
        <w:trPr>
          <w:jc w:val="center"/>
        </w:trPr>
        <w:tc>
          <w:tcPr>
            <w:tcW w:w="1795" w:type="dxa"/>
          </w:tcPr>
          <w:p w14:paraId="1C7E1562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From</w:t>
            </w:r>
          </w:p>
        </w:tc>
        <w:tc>
          <w:tcPr>
            <w:tcW w:w="3870" w:type="dxa"/>
          </w:tcPr>
          <w:p w14:paraId="2C071430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terendah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269E4922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18A40F69" w14:textId="77777777" w:rsidTr="00B54393">
        <w:trPr>
          <w:jc w:val="center"/>
        </w:trPr>
        <w:tc>
          <w:tcPr>
            <w:tcW w:w="1795" w:type="dxa"/>
          </w:tcPr>
          <w:p w14:paraId="3F134B96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lastRenderedPageBreak/>
              <w:t>To</w:t>
            </w:r>
          </w:p>
        </w:tc>
        <w:tc>
          <w:tcPr>
            <w:tcW w:w="3870" w:type="dxa"/>
          </w:tcPr>
          <w:p w14:paraId="62478F5C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tertinggi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6E539C67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3862B35C" w14:textId="77777777" w:rsidTr="00B54393">
        <w:trPr>
          <w:jc w:val="center"/>
        </w:trPr>
        <w:tc>
          <w:tcPr>
            <w:tcW w:w="1795" w:type="dxa"/>
          </w:tcPr>
          <w:p w14:paraId="68EFE983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stepSize</w:t>
            </w:r>
            <w:proofErr w:type="spellEnd"/>
          </w:p>
        </w:tc>
        <w:tc>
          <w:tcPr>
            <w:tcW w:w="3870" w:type="dxa"/>
          </w:tcPr>
          <w:p w14:paraId="56DE3389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gatur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langkah</w:t>
            </w:r>
            <w:proofErr w:type="spellEnd"/>
            <w:r w:rsidRPr="007A3182">
              <w:rPr>
                <w:sz w:val="20"/>
                <w:szCs w:val="20"/>
              </w:rPr>
              <w:t xml:space="preserve"> pada slider</w:t>
            </w:r>
          </w:p>
        </w:tc>
        <w:tc>
          <w:tcPr>
            <w:tcW w:w="1980" w:type="dxa"/>
          </w:tcPr>
          <w:p w14:paraId="256BECA8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 xml:space="preserve">100,200,300… </w:t>
            </w:r>
            <w:proofErr w:type="spellStart"/>
            <w:r w:rsidRPr="007A3182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84B5C" w:rsidRPr="007A3182" w14:paraId="1FC807D3" w14:textId="77777777" w:rsidTr="00B54393">
        <w:trPr>
          <w:jc w:val="center"/>
        </w:trPr>
        <w:tc>
          <w:tcPr>
            <w:tcW w:w="1795" w:type="dxa"/>
          </w:tcPr>
          <w:p w14:paraId="3D87B174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orientation</w:t>
            </w:r>
          </w:p>
        </w:tc>
        <w:tc>
          <w:tcPr>
            <w:tcW w:w="3870" w:type="dxa"/>
          </w:tcPr>
          <w:p w14:paraId="19AF9199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nentukan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orientasi</w:t>
            </w:r>
            <w:proofErr w:type="spellEnd"/>
            <w:r w:rsidRPr="007A3182">
              <w:rPr>
                <w:sz w:val="20"/>
                <w:szCs w:val="20"/>
              </w:rPr>
              <w:t xml:space="preserve"> slider</w:t>
            </w:r>
          </w:p>
        </w:tc>
        <w:tc>
          <w:tcPr>
            <w:tcW w:w="1980" w:type="dxa"/>
          </w:tcPr>
          <w:p w14:paraId="7F7167FB" w14:textId="77777777" w:rsidR="00784B5C" w:rsidRPr="007A3182" w:rsidRDefault="00784B5C" w:rsidP="00B54393">
            <w:pPr>
              <w:rPr>
                <w:rFonts w:ascii="Droid Sans Mono" w:hAnsi="Droid Sans Mono"/>
                <w:sz w:val="20"/>
                <w:szCs w:val="20"/>
                <w:shd w:val="clear" w:color="auto" w:fill="FFFFFF"/>
              </w:rPr>
            </w:pPr>
            <w:proofErr w:type="spellStart"/>
            <w:r w:rsidRPr="007A3182">
              <w:rPr>
                <w:rFonts w:ascii="Droid Sans Mono" w:hAnsi="Droid Sans Mono"/>
                <w:sz w:val="20"/>
                <w:szCs w:val="20"/>
                <w:shd w:val="clear" w:color="auto" w:fill="FFFFFF"/>
              </w:rPr>
              <w:t>Qt.Horizontal</w:t>
            </w:r>
            <w:proofErr w:type="spellEnd"/>
          </w:p>
          <w:p w14:paraId="3CAEFA60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rFonts w:ascii="Droid Sans Mono" w:hAnsi="Droid Sans Mono"/>
                <w:sz w:val="20"/>
                <w:szCs w:val="20"/>
                <w:shd w:val="clear" w:color="auto" w:fill="FFFFFF"/>
              </w:rPr>
              <w:t>Qt.Vertical</w:t>
            </w:r>
            <w:proofErr w:type="spellEnd"/>
          </w:p>
        </w:tc>
      </w:tr>
      <w:tr w:rsidR="00784B5C" w:rsidRPr="007A3182" w14:paraId="09268D28" w14:textId="77777777" w:rsidTr="00B54393">
        <w:trPr>
          <w:jc w:val="center"/>
        </w:trPr>
        <w:tc>
          <w:tcPr>
            <w:tcW w:w="1795" w:type="dxa"/>
          </w:tcPr>
          <w:p w14:paraId="57E0E00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onValueChanged</w:t>
            </w:r>
            <w:proofErr w:type="spellEnd"/>
          </w:p>
        </w:tc>
        <w:tc>
          <w:tcPr>
            <w:tcW w:w="3870" w:type="dxa"/>
          </w:tcPr>
          <w:p w14:paraId="6900279D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proofErr w:type="spellStart"/>
            <w:r w:rsidRPr="007A3182">
              <w:rPr>
                <w:sz w:val="20"/>
                <w:szCs w:val="20"/>
              </w:rPr>
              <w:t>Untuk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meletakkan</w:t>
            </w:r>
            <w:proofErr w:type="spellEnd"/>
            <w:r w:rsidRPr="007A3182">
              <w:rPr>
                <w:sz w:val="20"/>
                <w:szCs w:val="20"/>
              </w:rPr>
              <w:t xml:space="preserve"> program </w:t>
            </w:r>
            <w:proofErr w:type="spellStart"/>
            <w:r w:rsidRPr="007A3182">
              <w:rPr>
                <w:sz w:val="20"/>
                <w:szCs w:val="20"/>
              </w:rPr>
              <w:t>apabila</w:t>
            </w:r>
            <w:proofErr w:type="spellEnd"/>
            <w:r w:rsidRPr="007A3182">
              <w:rPr>
                <w:sz w:val="20"/>
                <w:szCs w:val="20"/>
              </w:rPr>
              <w:t xml:space="preserve"> slider </w:t>
            </w:r>
            <w:proofErr w:type="spellStart"/>
            <w:r w:rsidRPr="007A3182">
              <w:rPr>
                <w:sz w:val="20"/>
                <w:szCs w:val="20"/>
              </w:rPr>
              <w:t>berubah</w:t>
            </w:r>
            <w:proofErr w:type="spellEnd"/>
            <w:r w:rsidRPr="007A3182">
              <w:rPr>
                <w:sz w:val="20"/>
                <w:szCs w:val="20"/>
              </w:rPr>
              <w:t xml:space="preserve"> </w:t>
            </w:r>
            <w:proofErr w:type="spellStart"/>
            <w:r w:rsidRPr="007A3182">
              <w:rPr>
                <w:sz w:val="20"/>
                <w:szCs w:val="20"/>
              </w:rPr>
              <w:t>nilai</w:t>
            </w:r>
            <w:proofErr w:type="spellEnd"/>
          </w:p>
        </w:tc>
        <w:tc>
          <w:tcPr>
            <w:tcW w:w="1980" w:type="dxa"/>
          </w:tcPr>
          <w:p w14:paraId="45FCAA85" w14:textId="77777777" w:rsidR="00784B5C" w:rsidRPr="007A3182" w:rsidRDefault="00784B5C" w:rsidP="00B54393">
            <w:pPr>
              <w:rPr>
                <w:sz w:val="20"/>
                <w:szCs w:val="20"/>
              </w:rPr>
            </w:pPr>
            <w:r w:rsidRPr="007A3182">
              <w:rPr>
                <w:sz w:val="20"/>
                <w:szCs w:val="20"/>
              </w:rPr>
              <w:t>*</w:t>
            </w:r>
            <w:proofErr w:type="spellStart"/>
            <w:r w:rsidRPr="007A3182">
              <w:rPr>
                <w:sz w:val="20"/>
                <w:szCs w:val="20"/>
              </w:rPr>
              <w:t>penjelasan</w:t>
            </w:r>
            <w:proofErr w:type="spellEnd"/>
            <w:r w:rsidRPr="007A3182">
              <w:rPr>
                <w:sz w:val="20"/>
                <w:szCs w:val="20"/>
              </w:rPr>
              <w:t xml:space="preserve"> detail </w:t>
            </w:r>
            <w:proofErr w:type="spellStart"/>
            <w:r w:rsidRPr="007A3182">
              <w:rPr>
                <w:sz w:val="20"/>
                <w:szCs w:val="20"/>
              </w:rPr>
              <w:t>ada</w:t>
            </w:r>
            <w:proofErr w:type="spellEnd"/>
            <w:r w:rsidRPr="007A3182">
              <w:rPr>
                <w:sz w:val="20"/>
                <w:szCs w:val="20"/>
              </w:rPr>
              <w:t xml:space="preserve"> pada </w:t>
            </w:r>
            <w:proofErr w:type="spellStart"/>
            <w:r w:rsidRPr="007A3182">
              <w:rPr>
                <w:sz w:val="20"/>
                <w:szCs w:val="20"/>
              </w:rPr>
              <w:t>integrasi</w:t>
            </w:r>
            <w:proofErr w:type="spellEnd"/>
            <w:r w:rsidRPr="007A3182">
              <w:rPr>
                <w:sz w:val="20"/>
                <w:szCs w:val="20"/>
              </w:rPr>
              <w:t xml:space="preserve"> python dan </w:t>
            </w:r>
            <w:proofErr w:type="spellStart"/>
            <w:r w:rsidRPr="007A3182">
              <w:rPr>
                <w:sz w:val="20"/>
                <w:szCs w:val="20"/>
              </w:rPr>
              <w:t>qml</w:t>
            </w:r>
            <w:proofErr w:type="spellEnd"/>
          </w:p>
        </w:tc>
      </w:tr>
    </w:tbl>
    <w:p w14:paraId="067D8751" w14:textId="77777777" w:rsidR="00784B5C" w:rsidRPr="00784B5C" w:rsidRDefault="00784B5C" w:rsidP="00784B5C"/>
    <w:p w14:paraId="7A80A7CD" w14:textId="6542547F" w:rsidR="00B80513" w:rsidRPr="00B80513" w:rsidRDefault="00B80513" w:rsidP="00B80513">
      <w:pPr>
        <w:pStyle w:val="Heading2"/>
        <w:numPr>
          <w:ilvl w:val="0"/>
          <w:numId w:val="1"/>
        </w:numPr>
      </w:pPr>
      <w:bookmarkStart w:id="20" w:name="_Toc124528125"/>
      <w:proofErr w:type="spellStart"/>
      <w:r>
        <w:t>Membuat</w:t>
      </w:r>
      <w:proofErr w:type="spellEnd"/>
      <w:r>
        <w:t xml:space="preserve"> Gauge</w:t>
      </w:r>
      <w:bookmarkEnd w:id="20"/>
    </w:p>
    <w:p w14:paraId="0CDD081F" w14:textId="5308B9C8" w:rsidR="00485FDE" w:rsidRDefault="00485FDE" w:rsidP="00485FDE"/>
    <w:p w14:paraId="7FC3D3BC" w14:textId="77777777" w:rsidR="007140E5" w:rsidRDefault="007140E5" w:rsidP="00A23788">
      <w:pPr>
        <w:jc w:val="both"/>
      </w:pPr>
      <w:r>
        <w:rPr>
          <w:noProof/>
        </w:rPr>
        <w:t xml:space="preserve">Fungsi gauge dalam sebuah GUI sebenarnya mirip dengan slider hanya dengan tampilan yang berbeda. </w:t>
      </w:r>
      <w:r>
        <w:t xml:space="preserve">Ada </w:t>
      </w:r>
      <w:proofErr w:type="spellStart"/>
      <w:r>
        <w:t>dua</w:t>
      </w:r>
      <w:proofErr w:type="spellEnd"/>
      <w:r>
        <w:t xml:space="preserve"> </w:t>
      </w:r>
      <w:proofErr w:type="spellStart"/>
      <w:r>
        <w:t>jenis</w:t>
      </w:r>
      <w:proofErr w:type="spellEnd"/>
      <w:r>
        <w:t xml:space="preserve"> gauge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dan Gauge.  </w:t>
      </w:r>
      <w:proofErr w:type="spellStart"/>
      <w:r>
        <w:t>Terdir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9 </w:t>
      </w:r>
      <w:r w:rsidRPr="00C92521">
        <w:rPr>
          <w:i/>
          <w:iCs/>
        </w:rPr>
        <w:t>properties</w:t>
      </w:r>
      <w:r>
        <w:t xml:space="preserve"> 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masukkan</w:t>
      </w:r>
      <w:proofErr w:type="spellEnd"/>
      <w:r>
        <w:t xml:space="preserve"> </w:t>
      </w:r>
      <w:proofErr w:type="spellStart"/>
      <w:r>
        <w:t>CircularGauge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id, x, y, width, height,  value, </w:t>
      </w:r>
      <w:proofErr w:type="spellStart"/>
      <w:r>
        <w:t>minimumValue</w:t>
      </w:r>
      <w:proofErr w:type="spellEnd"/>
      <w:r>
        <w:t xml:space="preserve">, </w:t>
      </w:r>
      <w:proofErr w:type="spellStart"/>
      <w:r>
        <w:t>maximumValue</w:t>
      </w:r>
      <w:proofErr w:type="spellEnd"/>
      <w:r>
        <w:t xml:space="preserve">, dan style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proteprties</w:t>
      </w:r>
      <w:proofErr w:type="spellEnd"/>
      <w:r>
        <w:t xml:space="preserve"> </w:t>
      </w:r>
      <w:proofErr w:type="spellStart"/>
      <w:r>
        <w:t>tersebut</w:t>
      </w:r>
      <w:proofErr w:type="spellEnd"/>
      <w:r>
        <w:t xml:space="preserve">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>:</w:t>
      </w:r>
    </w:p>
    <w:p w14:paraId="169ECC29" w14:textId="4B608654" w:rsidR="007140E5" w:rsidRDefault="007140E5" w:rsidP="007140E5">
      <w:pPr>
        <w:jc w:val="center"/>
      </w:pPr>
      <w:bookmarkStart w:id="21" w:name="_Toc110517877"/>
      <w:r>
        <w:t>Properties gauge / circular gauge.</w:t>
      </w:r>
      <w:bookmarkEnd w:id="21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668"/>
        <w:gridCol w:w="4493"/>
        <w:gridCol w:w="3081"/>
      </w:tblGrid>
      <w:tr w:rsidR="007140E5" w:rsidRPr="005444E1" w14:paraId="28D15851" w14:textId="77777777" w:rsidTr="00B54393">
        <w:tc>
          <w:tcPr>
            <w:tcW w:w="1668" w:type="dxa"/>
          </w:tcPr>
          <w:p w14:paraId="650AF3E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Properties</w:t>
            </w:r>
          </w:p>
        </w:tc>
        <w:tc>
          <w:tcPr>
            <w:tcW w:w="4493" w:type="dxa"/>
          </w:tcPr>
          <w:p w14:paraId="703C72F5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Fungsi</w:t>
            </w:r>
            <w:proofErr w:type="spellEnd"/>
          </w:p>
        </w:tc>
        <w:tc>
          <w:tcPr>
            <w:tcW w:w="3081" w:type="dxa"/>
          </w:tcPr>
          <w:p w14:paraId="5A13131E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Contoh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engisian</w:t>
            </w:r>
            <w:proofErr w:type="spellEnd"/>
          </w:p>
        </w:tc>
      </w:tr>
      <w:tr w:rsidR="007140E5" w:rsidRPr="005444E1" w14:paraId="30026B09" w14:textId="77777777" w:rsidTr="00B54393">
        <w:tc>
          <w:tcPr>
            <w:tcW w:w="1668" w:type="dxa"/>
          </w:tcPr>
          <w:p w14:paraId="0235DCE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Id</w:t>
            </w:r>
          </w:p>
        </w:tc>
        <w:tc>
          <w:tcPr>
            <w:tcW w:w="4493" w:type="dxa"/>
          </w:tcPr>
          <w:p w14:paraId="6768CD67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Sebagai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kode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uni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komponen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qml</w:t>
            </w:r>
            <w:proofErr w:type="spellEnd"/>
          </w:p>
        </w:tc>
        <w:tc>
          <w:tcPr>
            <w:tcW w:w="3081" w:type="dxa"/>
          </w:tcPr>
          <w:p w14:paraId="3A9CE4CD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root, window, menu</w:t>
            </w:r>
          </w:p>
        </w:tc>
      </w:tr>
      <w:tr w:rsidR="007140E5" w:rsidRPr="005444E1" w14:paraId="5D090641" w14:textId="77777777" w:rsidTr="00B54393">
        <w:tc>
          <w:tcPr>
            <w:tcW w:w="1668" w:type="dxa"/>
          </w:tcPr>
          <w:p w14:paraId="67D0F496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X</w:t>
            </w:r>
          </w:p>
        </w:tc>
        <w:tc>
          <w:tcPr>
            <w:tcW w:w="4493" w:type="dxa"/>
          </w:tcPr>
          <w:p w14:paraId="564400C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osisi</w:t>
            </w:r>
            <w:proofErr w:type="spellEnd"/>
            <w:r w:rsidRPr="005444E1">
              <w:rPr>
                <w:sz w:val="20"/>
                <w:szCs w:val="20"/>
              </w:rPr>
              <w:t xml:space="preserve"> horizontal</w:t>
            </w:r>
          </w:p>
        </w:tc>
        <w:tc>
          <w:tcPr>
            <w:tcW w:w="3081" w:type="dxa"/>
          </w:tcPr>
          <w:p w14:paraId="09DF77F1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100, 200, 300….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668D2A00" w14:textId="77777777" w:rsidTr="00B54393">
        <w:tc>
          <w:tcPr>
            <w:tcW w:w="1668" w:type="dxa"/>
          </w:tcPr>
          <w:p w14:paraId="3E41E42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Y</w:t>
            </w:r>
          </w:p>
        </w:tc>
        <w:tc>
          <w:tcPr>
            <w:tcW w:w="4493" w:type="dxa"/>
          </w:tcPr>
          <w:p w14:paraId="00DB4FC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osisi</w:t>
            </w:r>
            <w:proofErr w:type="spellEnd"/>
            <w:r w:rsidRPr="005444E1">
              <w:rPr>
                <w:sz w:val="20"/>
                <w:szCs w:val="20"/>
              </w:rPr>
              <w:t xml:space="preserve"> vertical</w:t>
            </w:r>
          </w:p>
        </w:tc>
        <w:tc>
          <w:tcPr>
            <w:tcW w:w="3081" w:type="dxa"/>
          </w:tcPr>
          <w:p w14:paraId="7890D01F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42475DB2" w14:textId="77777777" w:rsidTr="00B54393">
        <w:tc>
          <w:tcPr>
            <w:tcW w:w="1668" w:type="dxa"/>
          </w:tcPr>
          <w:p w14:paraId="5091273A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width</w:t>
            </w:r>
          </w:p>
        </w:tc>
        <w:tc>
          <w:tcPr>
            <w:tcW w:w="4493" w:type="dxa"/>
          </w:tcPr>
          <w:p w14:paraId="6B9AC51E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lebar</w:t>
            </w:r>
            <w:proofErr w:type="spellEnd"/>
            <w:r w:rsidRPr="005444E1">
              <w:rPr>
                <w:sz w:val="20"/>
                <w:szCs w:val="20"/>
              </w:rPr>
              <w:t xml:space="preserve"> windows </w:t>
            </w:r>
            <w:proofErr w:type="spellStart"/>
            <w:r w:rsidRPr="005444E1">
              <w:rPr>
                <w:sz w:val="20"/>
                <w:szCs w:val="20"/>
              </w:rPr>
              <w:t>dalam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satuan</w:t>
            </w:r>
            <w:proofErr w:type="spellEnd"/>
            <w:r w:rsidRPr="005444E1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3081" w:type="dxa"/>
          </w:tcPr>
          <w:p w14:paraId="2B890311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2FDE52E0" w14:textId="77777777" w:rsidTr="00B54393">
        <w:tc>
          <w:tcPr>
            <w:tcW w:w="1668" w:type="dxa"/>
          </w:tcPr>
          <w:p w14:paraId="46E24A2F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height</w:t>
            </w:r>
          </w:p>
        </w:tc>
        <w:tc>
          <w:tcPr>
            <w:tcW w:w="4493" w:type="dxa"/>
          </w:tcPr>
          <w:p w14:paraId="7244C2B7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tinggi</w:t>
            </w:r>
            <w:proofErr w:type="spellEnd"/>
            <w:r w:rsidRPr="005444E1">
              <w:rPr>
                <w:sz w:val="20"/>
                <w:szCs w:val="20"/>
              </w:rPr>
              <w:t xml:space="preserve"> windows </w:t>
            </w:r>
            <w:proofErr w:type="spellStart"/>
            <w:r w:rsidRPr="005444E1">
              <w:rPr>
                <w:sz w:val="20"/>
                <w:szCs w:val="20"/>
              </w:rPr>
              <w:t>dalam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satuan</w:t>
            </w:r>
            <w:proofErr w:type="spellEnd"/>
            <w:r w:rsidRPr="005444E1">
              <w:rPr>
                <w:sz w:val="20"/>
                <w:szCs w:val="20"/>
              </w:rPr>
              <w:t xml:space="preserve"> pixel</w:t>
            </w:r>
          </w:p>
        </w:tc>
        <w:tc>
          <w:tcPr>
            <w:tcW w:w="3081" w:type="dxa"/>
          </w:tcPr>
          <w:p w14:paraId="52EED7E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26751B0F" w14:textId="77777777" w:rsidTr="00B54393">
        <w:tc>
          <w:tcPr>
            <w:tcW w:w="1668" w:type="dxa"/>
          </w:tcPr>
          <w:p w14:paraId="7F1E228E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value</w:t>
            </w:r>
          </w:p>
        </w:tc>
        <w:tc>
          <w:tcPr>
            <w:tcW w:w="4493" w:type="dxa"/>
          </w:tcPr>
          <w:p w14:paraId="422090D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nilai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pertama</w:t>
            </w:r>
            <w:proofErr w:type="spellEnd"/>
            <w:r w:rsidRPr="005444E1">
              <w:rPr>
                <w:sz w:val="20"/>
                <w:szCs w:val="20"/>
              </w:rPr>
              <w:t xml:space="preserve"> pada Gauge</w:t>
            </w:r>
          </w:p>
        </w:tc>
        <w:tc>
          <w:tcPr>
            <w:tcW w:w="3081" w:type="dxa"/>
          </w:tcPr>
          <w:p w14:paraId="7661F15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4A8354CA" w14:textId="77777777" w:rsidTr="00B54393">
        <w:tc>
          <w:tcPr>
            <w:tcW w:w="1668" w:type="dxa"/>
          </w:tcPr>
          <w:p w14:paraId="759BD09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minimumValue</w:t>
            </w:r>
            <w:proofErr w:type="spellEnd"/>
          </w:p>
        </w:tc>
        <w:tc>
          <w:tcPr>
            <w:tcW w:w="4493" w:type="dxa"/>
          </w:tcPr>
          <w:p w14:paraId="759ED96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nilai</w:t>
            </w:r>
            <w:proofErr w:type="spellEnd"/>
            <w:r w:rsidRPr="005444E1">
              <w:rPr>
                <w:sz w:val="20"/>
                <w:szCs w:val="20"/>
              </w:rPr>
              <w:t xml:space="preserve"> paling </w:t>
            </w:r>
            <w:proofErr w:type="spellStart"/>
            <w:r w:rsidRPr="005444E1">
              <w:rPr>
                <w:sz w:val="20"/>
                <w:szCs w:val="20"/>
              </w:rPr>
              <w:t>kecil</w:t>
            </w:r>
            <w:proofErr w:type="spellEnd"/>
            <w:r w:rsidRPr="005444E1">
              <w:rPr>
                <w:sz w:val="20"/>
                <w:szCs w:val="20"/>
              </w:rPr>
              <w:t xml:space="preserve"> pada Gauge</w:t>
            </w:r>
          </w:p>
        </w:tc>
        <w:tc>
          <w:tcPr>
            <w:tcW w:w="3081" w:type="dxa"/>
          </w:tcPr>
          <w:p w14:paraId="6A07DBAC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0B7CFAF6" w14:textId="77777777" w:rsidTr="00B54393">
        <w:tc>
          <w:tcPr>
            <w:tcW w:w="1668" w:type="dxa"/>
          </w:tcPr>
          <w:p w14:paraId="2B58942A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maximumValue</w:t>
            </w:r>
            <w:proofErr w:type="spellEnd"/>
          </w:p>
        </w:tc>
        <w:tc>
          <w:tcPr>
            <w:tcW w:w="4493" w:type="dxa"/>
          </w:tcPr>
          <w:p w14:paraId="0038CD61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nilai</w:t>
            </w:r>
            <w:proofErr w:type="spellEnd"/>
            <w:r w:rsidRPr="005444E1">
              <w:rPr>
                <w:sz w:val="20"/>
                <w:szCs w:val="20"/>
              </w:rPr>
              <w:t xml:space="preserve"> paling </w:t>
            </w:r>
            <w:proofErr w:type="spellStart"/>
            <w:r w:rsidRPr="005444E1">
              <w:rPr>
                <w:sz w:val="20"/>
                <w:szCs w:val="20"/>
              </w:rPr>
              <w:t>besar</w:t>
            </w:r>
            <w:proofErr w:type="spellEnd"/>
            <w:r w:rsidRPr="005444E1">
              <w:rPr>
                <w:sz w:val="20"/>
                <w:szCs w:val="20"/>
              </w:rPr>
              <w:t xml:space="preserve"> pada Gauge</w:t>
            </w:r>
          </w:p>
        </w:tc>
        <w:tc>
          <w:tcPr>
            <w:tcW w:w="3081" w:type="dxa"/>
          </w:tcPr>
          <w:p w14:paraId="1E2BA59B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 xml:space="preserve">100,200,300… </w:t>
            </w:r>
            <w:proofErr w:type="spellStart"/>
            <w:r w:rsidRPr="005444E1">
              <w:rPr>
                <w:sz w:val="20"/>
                <w:szCs w:val="20"/>
              </w:rPr>
              <w:t>dst</w:t>
            </w:r>
            <w:proofErr w:type="spellEnd"/>
          </w:p>
        </w:tc>
      </w:tr>
      <w:tr w:rsidR="007140E5" w:rsidRPr="005444E1" w14:paraId="78039CC1" w14:textId="77777777" w:rsidTr="00B54393">
        <w:tc>
          <w:tcPr>
            <w:tcW w:w="1668" w:type="dxa"/>
          </w:tcPr>
          <w:p w14:paraId="54B47473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Style</w:t>
            </w:r>
          </w:p>
        </w:tc>
        <w:tc>
          <w:tcPr>
            <w:tcW w:w="4493" w:type="dxa"/>
          </w:tcPr>
          <w:p w14:paraId="29E44BC0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Untuk</w:t>
            </w:r>
            <w:proofErr w:type="spellEnd"/>
            <w:r w:rsidRPr="005444E1">
              <w:rPr>
                <w:sz w:val="20"/>
                <w:szCs w:val="20"/>
              </w:rPr>
              <w:t xml:space="preserve"> </w:t>
            </w:r>
            <w:proofErr w:type="spellStart"/>
            <w:r w:rsidRPr="005444E1">
              <w:rPr>
                <w:sz w:val="20"/>
                <w:szCs w:val="20"/>
              </w:rPr>
              <w:t>mengatur</w:t>
            </w:r>
            <w:proofErr w:type="spellEnd"/>
            <w:r w:rsidRPr="005444E1">
              <w:rPr>
                <w:sz w:val="20"/>
                <w:szCs w:val="20"/>
              </w:rPr>
              <w:t xml:space="preserve"> step pada Gauge</w:t>
            </w:r>
          </w:p>
        </w:tc>
        <w:tc>
          <w:tcPr>
            <w:tcW w:w="3081" w:type="dxa"/>
          </w:tcPr>
          <w:p w14:paraId="363AD4C6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proofErr w:type="spellStart"/>
            <w:r w:rsidRPr="005444E1">
              <w:rPr>
                <w:sz w:val="20"/>
                <w:szCs w:val="20"/>
              </w:rPr>
              <w:t>CircularGaugeStyle</w:t>
            </w:r>
            <w:proofErr w:type="spellEnd"/>
            <w:r w:rsidRPr="005444E1">
              <w:rPr>
                <w:sz w:val="20"/>
                <w:szCs w:val="20"/>
              </w:rPr>
              <w:t xml:space="preserve"> {</w:t>
            </w:r>
            <w:r w:rsidRPr="005444E1">
              <w:rPr>
                <w:sz w:val="20"/>
                <w:szCs w:val="20"/>
              </w:rPr>
              <w:tab/>
            </w:r>
            <w:r w:rsidRPr="005444E1">
              <w:rPr>
                <w:sz w:val="20"/>
                <w:szCs w:val="20"/>
              </w:rPr>
              <w:tab/>
              <w:t xml:space="preserve">        </w:t>
            </w:r>
            <w:proofErr w:type="spellStart"/>
            <w:r w:rsidRPr="005444E1">
              <w:rPr>
                <w:sz w:val="20"/>
                <w:szCs w:val="20"/>
              </w:rPr>
              <w:t>labelStepSize</w:t>
            </w:r>
            <w:proofErr w:type="spellEnd"/>
            <w:r w:rsidRPr="005444E1">
              <w:rPr>
                <w:sz w:val="20"/>
                <w:szCs w:val="20"/>
              </w:rPr>
              <w:t>: 10</w:t>
            </w:r>
          </w:p>
          <w:p w14:paraId="0A018979" w14:textId="77777777" w:rsidR="007140E5" w:rsidRPr="005444E1" w:rsidRDefault="007140E5" w:rsidP="00B54393">
            <w:pPr>
              <w:rPr>
                <w:sz w:val="20"/>
                <w:szCs w:val="20"/>
              </w:rPr>
            </w:pPr>
            <w:r w:rsidRPr="005444E1">
              <w:rPr>
                <w:sz w:val="20"/>
                <w:szCs w:val="20"/>
              </w:rPr>
              <w:t>}</w:t>
            </w:r>
          </w:p>
        </w:tc>
      </w:tr>
    </w:tbl>
    <w:p w14:paraId="10CC1164" w14:textId="77777777" w:rsidR="007140E5" w:rsidRDefault="007140E5" w:rsidP="00485FDE"/>
    <w:p w14:paraId="436C8AAB" w14:textId="77777777" w:rsidR="00485FDE" w:rsidRDefault="00485FDE" w:rsidP="00485FDE"/>
    <w:p w14:paraId="37AECD5B" w14:textId="77777777" w:rsidR="00485FDE" w:rsidRDefault="00485FDE" w:rsidP="00485FDE"/>
    <w:p w14:paraId="1B8EE190" w14:textId="77777777" w:rsidR="00485FDE" w:rsidRDefault="00485FDE" w:rsidP="00485FDE"/>
    <w:p w14:paraId="1000B6AE" w14:textId="77777777" w:rsidR="00485FDE" w:rsidRDefault="00485FDE" w:rsidP="00485FDE"/>
    <w:p w14:paraId="1D5405AB" w14:textId="77777777" w:rsidR="00485FDE" w:rsidRDefault="00485FDE" w:rsidP="00485FDE"/>
    <w:p w14:paraId="74A8951E" w14:textId="77777777" w:rsidR="00485FDE" w:rsidRDefault="00485FDE" w:rsidP="00485FDE"/>
    <w:p w14:paraId="426779FC" w14:textId="77777777" w:rsidR="00485FDE" w:rsidRDefault="00485FDE" w:rsidP="00485FDE"/>
    <w:p w14:paraId="51BC4375" w14:textId="211FB3D3" w:rsidR="00485FDE" w:rsidRDefault="00485FDE" w:rsidP="00485FDE">
      <w:pPr>
        <w:pStyle w:val="Heading1"/>
        <w:jc w:val="left"/>
      </w:pPr>
    </w:p>
    <w:p w14:paraId="58425AB3" w14:textId="049E75F3" w:rsidR="0071681E" w:rsidRDefault="0071681E" w:rsidP="0071681E"/>
    <w:p w14:paraId="4E1F947D" w14:textId="77777777" w:rsidR="0071681E" w:rsidRPr="0071681E" w:rsidRDefault="0071681E" w:rsidP="0071681E"/>
    <w:p w14:paraId="4CF3640D" w14:textId="0B2C570E" w:rsidR="00DC57E3" w:rsidRDefault="00DC57E3" w:rsidP="00E32F48">
      <w:pPr>
        <w:pStyle w:val="Heading1"/>
      </w:pPr>
      <w:bookmarkStart w:id="22" w:name="_Toc124528126"/>
      <w:proofErr w:type="spellStart"/>
      <w:r>
        <w:t>Jobsheet</w:t>
      </w:r>
      <w:proofErr w:type="spellEnd"/>
      <w:r>
        <w:t xml:space="preserve"> 0 : Base Code</w:t>
      </w:r>
      <w:bookmarkEnd w:id="22"/>
    </w:p>
    <w:p w14:paraId="1911FA23" w14:textId="77777777" w:rsidR="00FB230D" w:rsidRDefault="00FB230D" w:rsidP="00FB230D"/>
    <w:p w14:paraId="79626907" w14:textId="64596C29" w:rsidR="00DC57E3" w:rsidRDefault="00FB230D" w:rsidP="00FB230D">
      <w:r>
        <w:t xml:space="preserve">Target :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E69C015" w14:textId="1DF8E471" w:rsidR="00DC57E3" w:rsidRDefault="00DC57E3" w:rsidP="00DC57E3">
      <w:pPr>
        <w:pStyle w:val="Heading2"/>
      </w:pPr>
      <w:bookmarkStart w:id="23" w:name="_Toc124528127"/>
      <w:r>
        <w:t>Program Python</w:t>
      </w:r>
      <w:bookmarkEnd w:id="23"/>
    </w:p>
    <w:p w14:paraId="706095D8" w14:textId="56A4C818" w:rsidR="00DC57E3" w:rsidRDefault="00DC57E3" w:rsidP="00DC57E3"/>
    <w:p w14:paraId="049C80EE" w14:textId="77777777" w:rsidR="001905B5" w:rsidRDefault="001905B5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030AE7D5" w14:textId="77777777" w:rsidR="001905B5" w:rsidRDefault="001905B5" w:rsidP="0063072C">
      <w:pPr>
        <w:shd w:val="clear" w:color="auto" w:fill="1F3864" w:themeFill="accent1" w:themeFillShade="80"/>
      </w:pPr>
    </w:p>
    <w:p w14:paraId="546C80CA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</w:t>
      </w:r>
    </w:p>
    <w:p w14:paraId="619597E1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2F0830E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1FE094A4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5B32848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51CF752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0348E23B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E1B91F4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22BB110A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7D897D7A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E9FB126" w14:textId="77777777" w:rsidR="001905B5" w:rsidRDefault="001905B5" w:rsidP="0063072C">
      <w:pPr>
        <w:shd w:val="clear" w:color="auto" w:fill="1F3864" w:themeFill="accent1" w:themeFillShade="80"/>
      </w:pPr>
    </w:p>
    <w:p w14:paraId="6F5BD425" w14:textId="77777777" w:rsidR="001905B5" w:rsidRDefault="001905B5" w:rsidP="0063072C">
      <w:pPr>
        <w:shd w:val="clear" w:color="auto" w:fill="1F3864" w:themeFill="accent1" w:themeFillShade="80"/>
      </w:pPr>
      <w:r>
        <w:t xml:space="preserve">#########memanggil Library </w:t>
      </w:r>
      <w:proofErr w:type="spellStart"/>
      <w:r>
        <w:t>modbus</w:t>
      </w:r>
      <w:proofErr w:type="spellEnd"/>
      <w:r>
        <w:t>################################</w:t>
      </w:r>
    </w:p>
    <w:p w14:paraId="30E68B60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77DA623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A5B5266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C74EA0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C43A3C8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69EEE5D4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0CF3DC5F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0259E0A3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>#---------------DEKLARASI VARIABEL----------------------------#</w:t>
      </w:r>
    </w:p>
    <w:p w14:paraId="4D0B8290" w14:textId="77777777" w:rsidR="001905B5" w:rsidRDefault="001905B5" w:rsidP="0063072C">
      <w:pPr>
        <w:shd w:val="clear" w:color="auto" w:fill="1F3864" w:themeFill="accent1" w:themeFillShade="80"/>
      </w:pPr>
    </w:p>
    <w:p w14:paraId="4D9CB4BE" w14:textId="77777777" w:rsidR="001905B5" w:rsidRDefault="001905B5" w:rsidP="0063072C">
      <w:pPr>
        <w:shd w:val="clear" w:color="auto" w:fill="1F3864" w:themeFill="accent1" w:themeFillShade="80"/>
      </w:pPr>
    </w:p>
    <w:p w14:paraId="0FCEB31F" w14:textId="77777777" w:rsidR="001905B5" w:rsidRDefault="001905B5" w:rsidP="0063072C">
      <w:pPr>
        <w:shd w:val="clear" w:color="auto" w:fill="1F3864" w:themeFill="accent1" w:themeFillShade="80"/>
      </w:pPr>
    </w:p>
    <w:p w14:paraId="07BA546D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2459ADD" w14:textId="77777777" w:rsidR="001905B5" w:rsidRDefault="001905B5" w:rsidP="0063072C">
      <w:pPr>
        <w:shd w:val="clear" w:color="auto" w:fill="1F3864" w:themeFill="accent1" w:themeFillShade="80"/>
      </w:pPr>
    </w:p>
    <w:p w14:paraId="1352CBC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6A6073A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1427A49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3E59EC1B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1AC39A6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065B85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57F1E6D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7630B02C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4E3766E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654329E8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5CABA237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3F7AF844" w14:textId="77777777" w:rsidR="001905B5" w:rsidRDefault="001905B5" w:rsidP="0063072C">
      <w:pPr>
        <w:shd w:val="clear" w:color="auto" w:fill="1F3864" w:themeFill="accent1" w:themeFillShade="80"/>
      </w:pPr>
    </w:p>
    <w:p w14:paraId="6B930BD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033A075C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6438F636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784A72BF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5B210744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1D209B8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06FBBC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0287AD45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A0ECF8A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153C9FB4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>print(str(</w:t>
      </w:r>
      <w:proofErr w:type="spellStart"/>
      <w:r>
        <w:t>serial_ports</w:t>
      </w:r>
      <w:proofErr w:type="spellEnd"/>
      <w:r>
        <w:t>()))</w:t>
      </w:r>
    </w:p>
    <w:p w14:paraId="51C77A35" w14:textId="77777777" w:rsidR="001905B5" w:rsidRDefault="001905B5" w:rsidP="0063072C">
      <w:pPr>
        <w:shd w:val="clear" w:color="auto" w:fill="1F3864" w:themeFill="accent1" w:themeFillShade="80"/>
      </w:pPr>
    </w:p>
    <w:p w14:paraId="6CA81779" w14:textId="77777777" w:rsidR="001905B5" w:rsidRDefault="001905B5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07995D18" w14:textId="77777777" w:rsidR="001905B5" w:rsidRDefault="001905B5" w:rsidP="0063072C">
      <w:pPr>
        <w:shd w:val="clear" w:color="auto" w:fill="1F3864" w:themeFill="accent1" w:themeFillShade="80"/>
      </w:pPr>
    </w:p>
    <w:p w14:paraId="219516FF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F9FEDBB" w14:textId="77777777" w:rsidR="001905B5" w:rsidRDefault="001905B5" w:rsidP="0063072C">
      <w:pPr>
        <w:shd w:val="clear" w:color="auto" w:fill="1F3864" w:themeFill="accent1" w:themeFillShade="80"/>
      </w:pPr>
    </w:p>
    <w:p w14:paraId="65700881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16033A85" w14:textId="77777777" w:rsidR="001905B5" w:rsidRDefault="001905B5" w:rsidP="0063072C">
      <w:pPr>
        <w:shd w:val="clear" w:color="auto" w:fill="1F3864" w:themeFill="accent1" w:themeFillShade="80"/>
      </w:pPr>
    </w:p>
    <w:p w14:paraId="14E8CB3F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1C9FBF0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7CD30E09" w14:textId="77777777" w:rsidR="001905B5" w:rsidRDefault="001905B5" w:rsidP="0063072C">
      <w:pPr>
        <w:shd w:val="clear" w:color="auto" w:fill="1F3864" w:themeFill="accent1" w:themeFillShade="80"/>
      </w:pPr>
    </w:p>
    <w:p w14:paraId="47CE6608" w14:textId="77777777" w:rsidR="001905B5" w:rsidRDefault="001905B5" w:rsidP="0063072C">
      <w:pPr>
        <w:shd w:val="clear" w:color="auto" w:fill="1F3864" w:themeFill="accent1" w:themeFillShade="80"/>
      </w:pPr>
    </w:p>
    <w:p w14:paraId="542D16FF" w14:textId="77777777" w:rsidR="001905B5" w:rsidRDefault="001905B5" w:rsidP="0063072C">
      <w:pPr>
        <w:shd w:val="clear" w:color="auto" w:fill="1F3864" w:themeFill="accent1" w:themeFillShade="80"/>
      </w:pPr>
    </w:p>
    <w:p w14:paraId="60D82986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FBDE14E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2794F32" w14:textId="77777777" w:rsidR="001905B5" w:rsidRDefault="001905B5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52DFED2E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739AEA81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19234D2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7A5489F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83EBC87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39D34635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9393DCF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2405373F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72527E7" w14:textId="77777777" w:rsidR="001905B5" w:rsidRDefault="001905B5" w:rsidP="0063072C">
      <w:pPr>
        <w:shd w:val="clear" w:color="auto" w:fill="1F3864" w:themeFill="accent1" w:themeFillShade="80"/>
      </w:pPr>
    </w:p>
    <w:p w14:paraId="6778B5B6" w14:textId="77777777" w:rsidR="001905B5" w:rsidRDefault="001905B5" w:rsidP="0063072C">
      <w:pPr>
        <w:shd w:val="clear" w:color="auto" w:fill="1F3864" w:themeFill="accent1" w:themeFillShade="80"/>
      </w:pPr>
    </w:p>
    <w:p w14:paraId="1CDFFD6E" w14:textId="77777777" w:rsidR="001905B5" w:rsidRDefault="001905B5" w:rsidP="0063072C">
      <w:pPr>
        <w:shd w:val="clear" w:color="auto" w:fill="1F3864" w:themeFill="accent1" w:themeFillShade="80"/>
      </w:pPr>
    </w:p>
    <w:p w14:paraId="580A3788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B013CB1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1982157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ass</w:t>
      </w:r>
    </w:p>
    <w:p w14:paraId="2E7D39F0" w14:textId="77777777" w:rsidR="001905B5" w:rsidRDefault="001905B5" w:rsidP="0063072C">
      <w:pPr>
        <w:shd w:val="clear" w:color="auto" w:fill="1F3864" w:themeFill="accent1" w:themeFillShade="80"/>
      </w:pPr>
    </w:p>
    <w:p w14:paraId="15247445" w14:textId="77777777" w:rsidR="001905B5" w:rsidRDefault="001905B5" w:rsidP="0063072C">
      <w:pPr>
        <w:shd w:val="clear" w:color="auto" w:fill="1F3864" w:themeFill="accent1" w:themeFillShade="80"/>
      </w:pPr>
    </w:p>
    <w:p w14:paraId="328D4ADE" w14:textId="77777777" w:rsidR="001905B5" w:rsidRDefault="001905B5" w:rsidP="0063072C">
      <w:pPr>
        <w:shd w:val="clear" w:color="auto" w:fill="1F3864" w:themeFill="accent1" w:themeFillShade="80"/>
      </w:pPr>
    </w:p>
    <w:p w14:paraId="717DEB48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 xml:space="preserve"> ######################</w:t>
      </w:r>
    </w:p>
    <w:p w14:paraId="06B811AF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E8B2909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1BB21C8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AFD5437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03948E69" w14:textId="77777777" w:rsidR="001905B5" w:rsidRDefault="001905B5" w:rsidP="0063072C">
      <w:pPr>
        <w:shd w:val="clear" w:color="auto" w:fill="1F3864" w:themeFill="accent1" w:themeFillShade="80"/>
      </w:pPr>
      <w:r>
        <w:t xml:space="preserve">    t1.start()</w:t>
      </w:r>
    </w:p>
    <w:p w14:paraId="7528101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CFEE455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table()</w:t>
      </w:r>
    </w:p>
    <w:p w14:paraId="798A428E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48282BD6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A9D24E7" w14:textId="48267A19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5700F10" w14:textId="73A0A07A" w:rsidR="001905B5" w:rsidRDefault="001905B5" w:rsidP="00DC57E3"/>
    <w:p w14:paraId="74396586" w14:textId="77777777" w:rsidR="001905B5" w:rsidRDefault="001905B5" w:rsidP="00DC57E3"/>
    <w:p w14:paraId="69C52E2A" w14:textId="3FE3D150" w:rsidR="00DC57E3" w:rsidRDefault="00DC57E3" w:rsidP="00DC57E3">
      <w:pPr>
        <w:pStyle w:val="Heading2"/>
      </w:pPr>
      <w:bookmarkStart w:id="24" w:name="_Toc124528128"/>
      <w:r>
        <w:t>Program QML</w:t>
      </w:r>
      <w:bookmarkEnd w:id="24"/>
    </w:p>
    <w:p w14:paraId="21E1C0D5" w14:textId="6CAF6BE4" w:rsidR="00DC57E3" w:rsidRDefault="00DC57E3" w:rsidP="00DC57E3"/>
    <w:p w14:paraId="2E0F9044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261E39A7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709670F0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5677AD02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48350F73" w14:textId="77777777" w:rsidR="001905B5" w:rsidRDefault="001905B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69E93EE" w14:textId="77777777" w:rsidR="001905B5" w:rsidRDefault="001905B5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7C9DF38A" w14:textId="77777777" w:rsidR="001905B5" w:rsidRDefault="001905B5" w:rsidP="0063072C">
      <w:pPr>
        <w:shd w:val="clear" w:color="auto" w:fill="70AD47" w:themeFill="accent6"/>
      </w:pPr>
    </w:p>
    <w:p w14:paraId="5294EC6B" w14:textId="77777777" w:rsidR="001905B5" w:rsidRDefault="001905B5" w:rsidP="0063072C">
      <w:pPr>
        <w:shd w:val="clear" w:color="auto" w:fill="70AD47" w:themeFill="accent6"/>
      </w:pPr>
    </w:p>
    <w:p w14:paraId="363EA54E" w14:textId="77777777" w:rsidR="001905B5" w:rsidRDefault="001905B5" w:rsidP="0063072C">
      <w:pPr>
        <w:shd w:val="clear" w:color="auto" w:fill="70AD47" w:themeFill="accent6"/>
      </w:pPr>
      <w:r>
        <w:t>Window {</w:t>
      </w:r>
    </w:p>
    <w:p w14:paraId="1C587269" w14:textId="77777777" w:rsidR="001905B5" w:rsidRDefault="001905B5" w:rsidP="0063072C">
      <w:pPr>
        <w:shd w:val="clear" w:color="auto" w:fill="70AD47" w:themeFill="accent6"/>
      </w:pPr>
      <w:r>
        <w:tab/>
        <w:t>id : root</w:t>
      </w:r>
    </w:p>
    <w:p w14:paraId="0829EE28" w14:textId="77777777" w:rsidR="001905B5" w:rsidRDefault="001905B5" w:rsidP="0063072C">
      <w:pPr>
        <w:shd w:val="clear" w:color="auto" w:fill="70AD47" w:themeFill="accent6"/>
      </w:pPr>
      <w:r>
        <w:tab/>
        <w:t>width: 400</w:t>
      </w:r>
    </w:p>
    <w:p w14:paraId="4BA216FF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245923C2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0ABD8B44" w14:textId="5DC6464A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height: 400</w:t>
      </w:r>
    </w:p>
    <w:p w14:paraId="2494759D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6E70CD91" w14:textId="77777777" w:rsidR="001905B5" w:rsidRDefault="001905B5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788B2317" w14:textId="77777777" w:rsidR="001905B5" w:rsidRDefault="001905B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CCE2D75" w14:textId="77777777" w:rsidR="001905B5" w:rsidRDefault="001905B5" w:rsidP="0063072C">
      <w:pPr>
        <w:shd w:val="clear" w:color="auto" w:fill="70AD47" w:themeFill="accent6"/>
      </w:pPr>
      <w:r>
        <w:tab/>
        <w:t>color : "#FF96C5"</w:t>
      </w:r>
    </w:p>
    <w:p w14:paraId="5CB29DF8" w14:textId="1A8379D9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>visible: true</w:t>
      </w:r>
    </w:p>
    <w:p w14:paraId="4B632356" w14:textId="40E64210" w:rsidR="001905B5" w:rsidRDefault="001905B5" w:rsidP="0063072C">
      <w:pPr>
        <w:shd w:val="clear" w:color="auto" w:fill="70AD47" w:themeFill="accent6"/>
      </w:pPr>
      <w:r>
        <w:t xml:space="preserve">    </w:t>
      </w:r>
      <w:r w:rsidR="00EC7E35">
        <w:tab/>
      </w:r>
      <w:r>
        <w:t xml:space="preserve">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354F77D4" w14:textId="77777777" w:rsidR="001905B5" w:rsidRDefault="001905B5" w:rsidP="0063072C">
      <w:pPr>
        <w:shd w:val="clear" w:color="auto" w:fill="70AD47" w:themeFill="accent6"/>
      </w:pPr>
      <w:r>
        <w:tab/>
      </w:r>
    </w:p>
    <w:p w14:paraId="44B4D4D6" w14:textId="77777777" w:rsidR="001905B5" w:rsidRDefault="001905B5" w:rsidP="0063072C">
      <w:pPr>
        <w:shd w:val="clear" w:color="auto" w:fill="70AD47" w:themeFill="accent6"/>
      </w:pPr>
      <w:r>
        <w:tab/>
      </w:r>
    </w:p>
    <w:p w14:paraId="6855E0E5" w14:textId="77777777" w:rsidR="001905B5" w:rsidRDefault="001905B5" w:rsidP="0063072C">
      <w:pPr>
        <w:shd w:val="clear" w:color="auto" w:fill="70AD47" w:themeFill="accent6"/>
      </w:pPr>
      <w:r>
        <w:tab/>
      </w:r>
    </w:p>
    <w:p w14:paraId="5AAB4476" w14:textId="5886EA9D" w:rsidR="00DC57E3" w:rsidRDefault="001905B5" w:rsidP="0063072C">
      <w:pPr>
        <w:shd w:val="clear" w:color="auto" w:fill="70AD47" w:themeFill="accent6"/>
      </w:pPr>
      <w:r>
        <w:t>}</w:t>
      </w:r>
    </w:p>
    <w:p w14:paraId="6523069D" w14:textId="77777777" w:rsidR="00EC7E35" w:rsidRDefault="00EC7E35" w:rsidP="00DC57E3">
      <w:pPr>
        <w:pStyle w:val="Heading1"/>
      </w:pPr>
    </w:p>
    <w:p w14:paraId="1DE31E68" w14:textId="77777777" w:rsidR="00EC7E35" w:rsidRDefault="00EC7E35" w:rsidP="00DC57E3">
      <w:pPr>
        <w:pStyle w:val="Heading1"/>
      </w:pPr>
    </w:p>
    <w:p w14:paraId="329C8FBF" w14:textId="77777777" w:rsidR="00EC7E35" w:rsidRDefault="00EC7E35" w:rsidP="00DC57E3">
      <w:pPr>
        <w:pStyle w:val="Heading1"/>
      </w:pPr>
    </w:p>
    <w:p w14:paraId="2303911C" w14:textId="77777777" w:rsidR="00EC7E35" w:rsidRDefault="00EC7E35" w:rsidP="00DC57E3">
      <w:pPr>
        <w:pStyle w:val="Heading1"/>
      </w:pPr>
    </w:p>
    <w:p w14:paraId="42852BF1" w14:textId="77777777" w:rsidR="00EC7E35" w:rsidRDefault="00EC7E35" w:rsidP="00DC57E3">
      <w:pPr>
        <w:pStyle w:val="Heading1"/>
      </w:pPr>
    </w:p>
    <w:p w14:paraId="4EF6C493" w14:textId="6BE01B15" w:rsidR="00EC7E35" w:rsidRDefault="00EC7E35" w:rsidP="00EC7E35"/>
    <w:p w14:paraId="0F7BF31C" w14:textId="77777777" w:rsidR="00EC7E35" w:rsidRPr="00EC7E35" w:rsidRDefault="00EC7E35" w:rsidP="00EC7E35"/>
    <w:p w14:paraId="6709E46C" w14:textId="1EE15073" w:rsidR="00DC57E3" w:rsidRDefault="00DC57E3" w:rsidP="00DC57E3">
      <w:pPr>
        <w:pStyle w:val="Heading1"/>
      </w:pPr>
      <w:bookmarkStart w:id="25" w:name="_Toc124528129"/>
      <w:proofErr w:type="spellStart"/>
      <w:r>
        <w:t>Jobsheet</w:t>
      </w:r>
      <w:proofErr w:type="spellEnd"/>
      <w:r>
        <w:t xml:space="preserve"> 1 : Digital Output</w:t>
      </w:r>
      <w:bookmarkEnd w:id="25"/>
    </w:p>
    <w:p w14:paraId="44D80685" w14:textId="77777777" w:rsidR="00FE166E" w:rsidRPr="00FE166E" w:rsidRDefault="00FE166E" w:rsidP="00FE166E"/>
    <w:p w14:paraId="3515ECC4" w14:textId="16D47348" w:rsidR="00DC57E3" w:rsidRDefault="00FE166E" w:rsidP="00DC57E3">
      <w:r>
        <w:t xml:space="preserve">Target :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</w:t>
      </w:r>
      <w:r>
        <w:t>gendali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CACD6EF" w14:textId="5000E5BB" w:rsidR="00DC57E3" w:rsidRDefault="00DC57E3" w:rsidP="00DC57E3">
      <w:pPr>
        <w:pStyle w:val="Heading2"/>
      </w:pPr>
      <w:bookmarkStart w:id="26" w:name="_Toc124528130"/>
      <w:r>
        <w:t>Single Output</w:t>
      </w:r>
      <w:bookmarkEnd w:id="26"/>
    </w:p>
    <w:p w14:paraId="463E2C89" w14:textId="77777777" w:rsidR="000401A4" w:rsidRDefault="000401A4" w:rsidP="00DC57E3">
      <w:pPr>
        <w:pStyle w:val="Heading3"/>
      </w:pPr>
    </w:p>
    <w:p w14:paraId="3AEA9AFF" w14:textId="65A3569A" w:rsidR="00DC57E3" w:rsidRDefault="00DC57E3" w:rsidP="00DC57E3">
      <w:pPr>
        <w:pStyle w:val="Heading3"/>
      </w:pPr>
      <w:bookmarkStart w:id="27" w:name="_Toc124528131"/>
      <w:r>
        <w:t>Program Ladder</w:t>
      </w:r>
      <w:bookmarkEnd w:id="27"/>
    </w:p>
    <w:p w14:paraId="6A2C9338" w14:textId="4F293C95" w:rsidR="000659FE" w:rsidRDefault="000659FE" w:rsidP="000659FE">
      <w:r w:rsidRPr="000659FE">
        <w:rPr>
          <w:noProof/>
        </w:rPr>
        <w:drawing>
          <wp:inline distT="0" distB="0" distL="0" distR="0" wp14:anchorId="2ACE4532" wp14:editId="362C2244">
            <wp:extent cx="4943475" cy="1199426"/>
            <wp:effectExtent l="0" t="0" r="0" b="1270"/>
            <wp:docPr id="5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126BB04F-F6F1-4E79-9A4A-B2B7D80BB4DC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126BB04F-F6F1-4E79-9A4A-B2B7D80BB4DC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4964203" cy="1204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1B15CD" w14:textId="77777777" w:rsidR="005F0E9C" w:rsidRPr="005F0E9C" w:rsidRDefault="005F0E9C" w:rsidP="005F0E9C">
      <w:r w:rsidRPr="005F0E9C">
        <w:t xml:space="preserve">B1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128 (coil). </w:t>
      </w:r>
      <w:proofErr w:type="spellStart"/>
      <w:r w:rsidRPr="005F0E9C">
        <w:t>jadi</w:t>
      </w:r>
      <w:proofErr w:type="spellEnd"/>
      <w:r w:rsidRPr="005F0E9C">
        <w:t xml:space="preserve"> B1 </w:t>
      </w:r>
      <w:proofErr w:type="spellStart"/>
      <w:r w:rsidRPr="005F0E9C">
        <w:t>mengendalikan</w:t>
      </w:r>
      <w:proofErr w:type="spellEnd"/>
      <w:r w:rsidRPr="005F0E9C">
        <w:t xml:space="preserve"> R1 yang </w:t>
      </w:r>
      <w:proofErr w:type="spellStart"/>
      <w:r w:rsidRPr="005F0E9C">
        <w:t>merupakan</w:t>
      </w:r>
      <w:proofErr w:type="spellEnd"/>
      <w:r w:rsidRPr="005F0E9C">
        <w:t xml:space="preserve"> pin output 1</w:t>
      </w:r>
    </w:p>
    <w:p w14:paraId="7C05ECDA" w14:textId="0A5C6767" w:rsidR="005F0E9C" w:rsidRDefault="005F0E9C" w:rsidP="000659FE"/>
    <w:p w14:paraId="15F785CE" w14:textId="4BF52ADA" w:rsidR="005F0E9C" w:rsidRDefault="005F0E9C" w:rsidP="005F0E9C">
      <w:pPr>
        <w:jc w:val="center"/>
      </w:pPr>
      <w:r w:rsidRPr="005F0E9C">
        <w:drawing>
          <wp:inline distT="0" distB="0" distL="0" distR="0" wp14:anchorId="4BBC2984" wp14:editId="0C919302">
            <wp:extent cx="5251575" cy="2963330"/>
            <wp:effectExtent l="0" t="0" r="6350" b="8890"/>
            <wp:docPr id="23" name="Picture 5">
              <a:extLst xmlns:a="http://schemas.openxmlformats.org/drawingml/2006/main">
                <a:ext uri="{FF2B5EF4-FFF2-40B4-BE49-F238E27FC236}">
                  <a16:creationId xmlns:a16="http://schemas.microsoft.com/office/drawing/2014/main" id="{C024D3D6-2DC5-406D-B098-BFF2E0E24C08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>
                      <a:extLst>
                        <a:ext uri="{FF2B5EF4-FFF2-40B4-BE49-F238E27FC236}">
                          <a16:creationId xmlns:a16="http://schemas.microsoft.com/office/drawing/2014/main" id="{C024D3D6-2DC5-406D-B098-BFF2E0E24C08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 rotWithShape="1">
                    <a:blip r:embed="rId22"/>
                    <a:srcRect b="23115"/>
                    <a:stretch/>
                  </pic:blipFill>
                  <pic:spPr>
                    <a:xfrm>
                      <a:off x="0" y="0"/>
                      <a:ext cx="5251575" cy="29633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9C397" w14:textId="4FC1BD73" w:rsidR="00981A58" w:rsidRDefault="00981A58" w:rsidP="005F0E9C">
      <w:pPr>
        <w:jc w:val="center"/>
      </w:pPr>
    </w:p>
    <w:p w14:paraId="568DB912" w14:textId="540835AE" w:rsidR="00981A58" w:rsidRDefault="00981A58" w:rsidP="005F0E9C">
      <w:pPr>
        <w:jc w:val="center"/>
      </w:pPr>
    </w:p>
    <w:p w14:paraId="5A003E62" w14:textId="77777777" w:rsidR="00981A58" w:rsidRPr="000659FE" w:rsidRDefault="00981A58" w:rsidP="005F0E9C">
      <w:pPr>
        <w:jc w:val="center"/>
      </w:pPr>
    </w:p>
    <w:p w14:paraId="621334DB" w14:textId="7091DCDC" w:rsidR="00DC57E3" w:rsidRDefault="00DC57E3" w:rsidP="00DC57E3">
      <w:pPr>
        <w:pStyle w:val="Heading3"/>
      </w:pPr>
      <w:bookmarkStart w:id="28" w:name="_Toc124528132"/>
      <w:r>
        <w:lastRenderedPageBreak/>
        <w:t>Program Python</w:t>
      </w:r>
      <w:bookmarkEnd w:id="28"/>
    </w:p>
    <w:p w14:paraId="10EA767C" w14:textId="77777777" w:rsidR="001905B5" w:rsidRDefault="001905B5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0DD02A92" w14:textId="77777777" w:rsidR="001905B5" w:rsidRDefault="001905B5" w:rsidP="0063072C">
      <w:pPr>
        <w:shd w:val="clear" w:color="auto" w:fill="1F3864" w:themeFill="accent1" w:themeFillShade="80"/>
      </w:pPr>
    </w:p>
    <w:p w14:paraId="05FDED5F" w14:textId="77777777" w:rsidR="001905B5" w:rsidRDefault="001905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7988102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3E1972A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30711A2C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7E05E3D2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4301E753" w14:textId="77777777" w:rsidR="001905B5" w:rsidRDefault="001905B5" w:rsidP="0063072C">
      <w:pPr>
        <w:shd w:val="clear" w:color="auto" w:fill="1F3864" w:themeFill="accent1" w:themeFillShade="80"/>
      </w:pPr>
      <w:r>
        <w:t>from PyQt5.QtWidgets import *</w:t>
      </w:r>
    </w:p>
    <w:p w14:paraId="3B1434B1" w14:textId="77777777" w:rsidR="001905B5" w:rsidRDefault="001905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11364677" w14:textId="77777777" w:rsidR="001905B5" w:rsidRDefault="001905B5" w:rsidP="0063072C">
      <w:pPr>
        <w:shd w:val="clear" w:color="auto" w:fill="1F3864" w:themeFill="accent1" w:themeFillShade="80"/>
      </w:pPr>
      <w:r>
        <w:t>import sys</w:t>
      </w:r>
    </w:p>
    <w:p w14:paraId="6A3A06BD" w14:textId="77777777" w:rsidR="001905B5" w:rsidRDefault="001905B5" w:rsidP="0063072C">
      <w:pPr>
        <w:shd w:val="clear" w:color="auto" w:fill="1F3864" w:themeFill="accent1" w:themeFillShade="80"/>
      </w:pPr>
      <w:r>
        <w:t>import threading</w:t>
      </w:r>
    </w:p>
    <w:p w14:paraId="4F2173C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1626697" w14:textId="77777777" w:rsidR="001905B5" w:rsidRDefault="001905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7068087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F7D946E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FB4348C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6F50D0F9" w14:textId="77777777" w:rsidR="001905B5" w:rsidRDefault="001905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0A6DD2E0" w14:textId="77777777" w:rsidR="001905B5" w:rsidRDefault="001905B5" w:rsidP="0063072C">
      <w:pPr>
        <w:shd w:val="clear" w:color="auto" w:fill="1F3864" w:themeFill="accent1" w:themeFillShade="80"/>
      </w:pPr>
      <w:r>
        <w:t>import serial</w:t>
      </w:r>
    </w:p>
    <w:p w14:paraId="323F9CF0" w14:textId="77777777" w:rsidR="001905B5" w:rsidRDefault="001905B5" w:rsidP="0063072C">
      <w:pPr>
        <w:shd w:val="clear" w:color="auto" w:fill="1F3864" w:themeFill="accent1" w:themeFillShade="80"/>
      </w:pPr>
      <w:r>
        <w:t>import time</w:t>
      </w:r>
    </w:p>
    <w:p w14:paraId="4D747A8E" w14:textId="77777777" w:rsidR="001905B5" w:rsidRDefault="001905B5" w:rsidP="0063072C">
      <w:pPr>
        <w:shd w:val="clear" w:color="auto" w:fill="1F3864" w:themeFill="accent1" w:themeFillShade="80"/>
      </w:pPr>
    </w:p>
    <w:p w14:paraId="088E6B7C" w14:textId="77777777" w:rsidR="001905B5" w:rsidRDefault="001905B5" w:rsidP="0063072C">
      <w:pPr>
        <w:shd w:val="clear" w:color="auto" w:fill="1F3864" w:themeFill="accent1" w:themeFillShade="80"/>
      </w:pPr>
    </w:p>
    <w:p w14:paraId="5ABE3BFA" w14:textId="77777777" w:rsidR="001905B5" w:rsidRDefault="001905B5" w:rsidP="0063072C">
      <w:pPr>
        <w:shd w:val="clear" w:color="auto" w:fill="1F3864" w:themeFill="accent1" w:themeFillShade="80"/>
      </w:pPr>
      <w:r>
        <w:t>#---------------DEKLARASI VARIABEL----------------------------#</w:t>
      </w:r>
    </w:p>
    <w:p w14:paraId="4F0FCE0C" w14:textId="77777777" w:rsidR="001905B5" w:rsidRDefault="001905B5" w:rsidP="0063072C">
      <w:pPr>
        <w:shd w:val="clear" w:color="auto" w:fill="1F3864" w:themeFill="accent1" w:themeFillShade="80"/>
      </w:pPr>
      <w:r>
        <w:t>button1_status = 0</w:t>
      </w:r>
    </w:p>
    <w:p w14:paraId="2C606F3D" w14:textId="77777777" w:rsidR="001905B5" w:rsidRDefault="001905B5" w:rsidP="0063072C">
      <w:pPr>
        <w:shd w:val="clear" w:color="auto" w:fill="1F3864" w:themeFill="accent1" w:themeFillShade="80"/>
      </w:pPr>
    </w:p>
    <w:p w14:paraId="0A983893" w14:textId="77777777" w:rsidR="001905B5" w:rsidRDefault="001905B5" w:rsidP="0063072C">
      <w:pPr>
        <w:shd w:val="clear" w:color="auto" w:fill="1F3864" w:themeFill="accent1" w:themeFillShade="80"/>
      </w:pPr>
    </w:p>
    <w:p w14:paraId="0CBF28D6" w14:textId="77777777" w:rsidR="001905B5" w:rsidRDefault="001905B5" w:rsidP="0063072C">
      <w:pPr>
        <w:shd w:val="clear" w:color="auto" w:fill="1F3864" w:themeFill="accent1" w:themeFillShade="80"/>
      </w:pPr>
    </w:p>
    <w:p w14:paraId="1C8E4D85" w14:textId="77777777" w:rsidR="001905B5" w:rsidRDefault="001905B5" w:rsidP="0063072C">
      <w:pPr>
        <w:shd w:val="clear" w:color="auto" w:fill="1F3864" w:themeFill="accent1" w:themeFillShade="80"/>
      </w:pPr>
    </w:p>
    <w:p w14:paraId="1A40AE80" w14:textId="77777777" w:rsidR="001905B5" w:rsidRDefault="001905B5" w:rsidP="0063072C">
      <w:pPr>
        <w:shd w:val="clear" w:color="auto" w:fill="1F3864" w:themeFill="accent1" w:themeFillShade="80"/>
      </w:pPr>
    </w:p>
    <w:p w14:paraId="3E732D68" w14:textId="77777777" w:rsidR="001905B5" w:rsidRDefault="001905B5" w:rsidP="0063072C">
      <w:pPr>
        <w:shd w:val="clear" w:color="auto" w:fill="1F3864" w:themeFill="accent1" w:themeFillShade="80"/>
      </w:pPr>
    </w:p>
    <w:p w14:paraId="63A1BE81" w14:textId="77777777" w:rsidR="001905B5" w:rsidRDefault="001905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4F163EE4" w14:textId="77777777" w:rsidR="001905B5" w:rsidRDefault="001905B5" w:rsidP="0063072C">
      <w:pPr>
        <w:shd w:val="clear" w:color="auto" w:fill="1F3864" w:themeFill="accent1" w:themeFillShade="80"/>
      </w:pPr>
    </w:p>
    <w:p w14:paraId="23779D7A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3EE11355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5BAF7EB1" w14:textId="77777777" w:rsidR="001905B5" w:rsidRDefault="001905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769C2BD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604A7AE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5A82FB" w14:textId="77777777" w:rsidR="001905B5" w:rsidRDefault="001905B5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3F5FA975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53F4B1EA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D5A31A0" w14:textId="77777777" w:rsidR="001905B5" w:rsidRDefault="001905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382EBC3D" w14:textId="77777777" w:rsidR="001905B5" w:rsidRDefault="001905B5" w:rsidP="0063072C">
      <w:pPr>
        <w:shd w:val="clear" w:color="auto" w:fill="1F3864" w:themeFill="accent1" w:themeFillShade="80"/>
      </w:pPr>
      <w:r>
        <w:t xml:space="preserve">    else:</w:t>
      </w:r>
    </w:p>
    <w:p w14:paraId="73F84666" w14:textId="77777777" w:rsidR="001905B5" w:rsidRDefault="001905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16B1B9E2" w14:textId="77777777" w:rsidR="001905B5" w:rsidRDefault="001905B5" w:rsidP="0063072C">
      <w:pPr>
        <w:shd w:val="clear" w:color="auto" w:fill="1F3864" w:themeFill="accent1" w:themeFillShade="80"/>
      </w:pPr>
    </w:p>
    <w:p w14:paraId="3B34CC46" w14:textId="77777777" w:rsidR="001905B5" w:rsidRDefault="001905B5" w:rsidP="0063072C">
      <w:pPr>
        <w:shd w:val="clear" w:color="auto" w:fill="1F3864" w:themeFill="accent1" w:themeFillShade="80"/>
      </w:pPr>
      <w:r>
        <w:t xml:space="preserve">    result = []</w:t>
      </w:r>
    </w:p>
    <w:p w14:paraId="738D639B" w14:textId="77777777" w:rsidR="001905B5" w:rsidRDefault="001905B5" w:rsidP="0063072C">
      <w:pPr>
        <w:shd w:val="clear" w:color="auto" w:fill="1F3864" w:themeFill="accent1" w:themeFillShade="80"/>
      </w:pPr>
      <w:r>
        <w:t xml:space="preserve">    for port in ports:</w:t>
      </w:r>
    </w:p>
    <w:p w14:paraId="12332AC5" w14:textId="77777777" w:rsidR="001905B5" w:rsidRDefault="001905B5" w:rsidP="0063072C">
      <w:pPr>
        <w:shd w:val="clear" w:color="auto" w:fill="1F3864" w:themeFill="accent1" w:themeFillShade="80"/>
      </w:pPr>
      <w:r>
        <w:t xml:space="preserve">        try:</w:t>
      </w:r>
    </w:p>
    <w:p w14:paraId="4FFC8BFA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2692C971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6846C2CC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7DAC08A3" w14:textId="77777777" w:rsidR="001905B5" w:rsidRDefault="001905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4BD4511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pass</w:t>
      </w:r>
    </w:p>
    <w:p w14:paraId="2B37031F" w14:textId="77777777" w:rsidR="001905B5" w:rsidRDefault="001905B5" w:rsidP="0063072C">
      <w:pPr>
        <w:shd w:val="clear" w:color="auto" w:fill="1F3864" w:themeFill="accent1" w:themeFillShade="80"/>
      </w:pPr>
      <w:r>
        <w:t xml:space="preserve">    return result</w:t>
      </w:r>
    </w:p>
    <w:p w14:paraId="787F7F18" w14:textId="77777777" w:rsidR="001905B5" w:rsidRDefault="001905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4E3BBCD2" w14:textId="77777777" w:rsidR="001905B5" w:rsidRDefault="001905B5" w:rsidP="0063072C">
      <w:pPr>
        <w:shd w:val="clear" w:color="auto" w:fill="1F3864" w:themeFill="accent1" w:themeFillShade="80"/>
      </w:pPr>
    </w:p>
    <w:p w14:paraId="64C79CED" w14:textId="77777777" w:rsidR="001905B5" w:rsidRDefault="001905B5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58DC2BBA" w14:textId="77777777" w:rsidR="001905B5" w:rsidRDefault="001905B5" w:rsidP="0063072C">
      <w:pPr>
        <w:shd w:val="clear" w:color="auto" w:fill="1F3864" w:themeFill="accent1" w:themeFillShade="80"/>
      </w:pPr>
    </w:p>
    <w:p w14:paraId="11867389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E0B16FF" w14:textId="77777777" w:rsidR="001905B5" w:rsidRDefault="001905B5" w:rsidP="0063072C">
      <w:pPr>
        <w:shd w:val="clear" w:color="auto" w:fill="1F3864" w:themeFill="accent1" w:themeFillShade="80"/>
      </w:pPr>
    </w:p>
    <w:p w14:paraId="3A7E38BC" w14:textId="77777777" w:rsidR="001905B5" w:rsidRDefault="001905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17536721" w14:textId="77777777" w:rsidR="001905B5" w:rsidRDefault="001905B5" w:rsidP="0063072C">
      <w:pPr>
        <w:shd w:val="clear" w:color="auto" w:fill="1F3864" w:themeFill="accent1" w:themeFillShade="80"/>
      </w:pPr>
    </w:p>
    <w:p w14:paraId="75A826DD" w14:textId="77777777" w:rsidR="001905B5" w:rsidRDefault="001905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4EE7F03C" w14:textId="77777777" w:rsidR="001905B5" w:rsidRDefault="001905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32F802B1" w14:textId="77777777" w:rsidR="001905B5" w:rsidRDefault="001905B5" w:rsidP="0063072C">
      <w:pPr>
        <w:shd w:val="clear" w:color="auto" w:fill="1F3864" w:themeFill="accent1" w:themeFillShade="80"/>
      </w:pPr>
    </w:p>
    <w:p w14:paraId="6F8C126B" w14:textId="77777777" w:rsidR="001905B5" w:rsidRDefault="001905B5" w:rsidP="0063072C">
      <w:pPr>
        <w:shd w:val="clear" w:color="auto" w:fill="1F3864" w:themeFill="accent1" w:themeFillShade="80"/>
      </w:pPr>
    </w:p>
    <w:p w14:paraId="6BAB9611" w14:textId="77777777" w:rsidR="001905B5" w:rsidRDefault="001905B5" w:rsidP="0063072C">
      <w:pPr>
        <w:shd w:val="clear" w:color="auto" w:fill="1F3864" w:themeFill="accent1" w:themeFillShade="80"/>
      </w:pPr>
    </w:p>
    <w:p w14:paraId="30A90C7A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050795D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A4CC4D9" w14:textId="77777777" w:rsidR="001905B5" w:rsidRDefault="001905B5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3E286710" w14:textId="77777777" w:rsidR="001905B5" w:rsidRDefault="001905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2F06AD6D" w14:textId="77777777" w:rsidR="001905B5" w:rsidRDefault="001905B5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2E37F58E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33D422F3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6C4DA05D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90DF2B0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27244126" w14:textId="77777777" w:rsidR="001905B5" w:rsidRDefault="001905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34E42858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FEC9422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21FB9FDD" w14:textId="77777777" w:rsidR="001905B5" w:rsidRDefault="001905B5" w:rsidP="0063072C">
      <w:pPr>
        <w:shd w:val="clear" w:color="auto" w:fill="1F3864" w:themeFill="accent1" w:themeFillShade="80"/>
      </w:pPr>
      <w:r>
        <w:t xml:space="preserve">    #PROGRAM UNTUK MENERIMA DATA DARI QML</w:t>
      </w:r>
    </w:p>
    <w:p w14:paraId="4D30AE03" w14:textId="77777777" w:rsidR="001905B5" w:rsidRDefault="001905B5" w:rsidP="0063072C">
      <w:pPr>
        <w:shd w:val="clear" w:color="auto" w:fill="1F3864" w:themeFill="accent1" w:themeFillShade="80"/>
      </w:pPr>
      <w:r>
        <w:t xml:space="preserve">    @pyqtSlot(int)</w:t>
      </w:r>
    </w:p>
    <w:p w14:paraId="5F9082ED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def button1(self, message):</w:t>
      </w:r>
    </w:p>
    <w:p w14:paraId="45FBB622" w14:textId="77777777" w:rsidR="001905B5" w:rsidRDefault="001905B5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4870FBD" w14:textId="77777777" w:rsidR="001905B5" w:rsidRDefault="001905B5" w:rsidP="0063072C">
      <w:pPr>
        <w:shd w:val="clear" w:color="auto" w:fill="1F3864" w:themeFill="accent1" w:themeFillShade="80"/>
      </w:pPr>
      <w:r>
        <w:t xml:space="preserve">        print(message)</w:t>
      </w:r>
    </w:p>
    <w:p w14:paraId="2C73BA40" w14:textId="77777777" w:rsidR="001905B5" w:rsidRDefault="001905B5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6EBCF500" w14:textId="77777777" w:rsid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0FF357" w14:textId="77777777" w:rsidR="001905B5" w:rsidRDefault="001905B5" w:rsidP="0063072C">
      <w:pPr>
        <w:shd w:val="clear" w:color="auto" w:fill="1F3864" w:themeFill="accent1" w:themeFillShade="80"/>
      </w:pPr>
    </w:p>
    <w:p w14:paraId="18F731A4" w14:textId="77777777" w:rsidR="001905B5" w:rsidRDefault="001905B5" w:rsidP="0063072C">
      <w:pPr>
        <w:shd w:val="clear" w:color="auto" w:fill="1F3864" w:themeFill="accent1" w:themeFillShade="80"/>
      </w:pPr>
      <w:r>
        <w:t>#------MEMPROSES DATA MODBUS ------------------------------------#</w:t>
      </w:r>
    </w:p>
    <w:p w14:paraId="5E381CAB" w14:textId="77777777" w:rsidR="001905B5" w:rsidRDefault="001905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9B0BFE3" w14:textId="77777777" w:rsidR="001905B5" w:rsidRDefault="001905B5" w:rsidP="0063072C">
      <w:pPr>
        <w:shd w:val="clear" w:color="auto" w:fill="1F3864" w:themeFill="accent1" w:themeFillShade="80"/>
      </w:pPr>
      <w:r>
        <w:t xml:space="preserve">    while True:</w:t>
      </w:r>
    </w:p>
    <w:p w14:paraId="7CBE334A" w14:textId="77777777" w:rsidR="001905B5" w:rsidRDefault="001905B5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27C29732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6F2F0FA2" w14:textId="77777777" w:rsidR="001905B5" w:rsidRDefault="001905B5" w:rsidP="0063072C">
      <w:pPr>
        <w:shd w:val="clear" w:color="auto" w:fill="1F3864" w:themeFill="accent1" w:themeFillShade="80"/>
      </w:pPr>
      <w:r>
        <w:t xml:space="preserve">        else:</w:t>
      </w:r>
    </w:p>
    <w:p w14:paraId="7B77BC13" w14:textId="77777777" w:rsidR="001905B5" w:rsidRDefault="001905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3B77196B" w14:textId="77777777" w:rsidR="001905B5" w:rsidRDefault="001905B5" w:rsidP="0063072C">
      <w:pPr>
        <w:shd w:val="clear" w:color="auto" w:fill="1F3864" w:themeFill="accent1" w:themeFillShade="80"/>
      </w:pPr>
    </w:p>
    <w:p w14:paraId="6316E2BA" w14:textId="77777777" w:rsidR="001905B5" w:rsidRDefault="001905B5" w:rsidP="0063072C">
      <w:pPr>
        <w:shd w:val="clear" w:color="auto" w:fill="1F3864" w:themeFill="accent1" w:themeFillShade="80"/>
      </w:pPr>
    </w:p>
    <w:p w14:paraId="0004F701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9849763" w14:textId="77777777" w:rsidR="001905B5" w:rsidRDefault="001905B5" w:rsidP="0063072C">
      <w:pPr>
        <w:shd w:val="clear" w:color="auto" w:fill="1F3864" w:themeFill="accent1" w:themeFillShade="80"/>
      </w:pPr>
      <w:r>
        <w:t xml:space="preserve">        note : </w:t>
      </w:r>
      <w:proofErr w:type="spellStart"/>
      <w:r>
        <w:t>jika</w:t>
      </w:r>
      <w:proofErr w:type="spellEnd"/>
      <w:r>
        <w:t xml:space="preserve"> button </w:t>
      </w:r>
      <w:proofErr w:type="spellStart"/>
      <w:r>
        <w:t>bernilai</w:t>
      </w:r>
      <w:proofErr w:type="spellEnd"/>
      <w:r>
        <w:t xml:space="preserve"> 1 </w:t>
      </w:r>
      <w:proofErr w:type="spellStart"/>
      <w:r>
        <w:t>maka</w:t>
      </w:r>
      <w:proofErr w:type="spellEnd"/>
      <w:r>
        <w:t xml:space="preserve"> python </w:t>
      </w:r>
      <w:proofErr w:type="spellStart"/>
      <w:r>
        <w:t>mengirim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true </w:t>
      </w:r>
      <w:proofErr w:type="spellStart"/>
      <w:r>
        <w:t>ke</w:t>
      </w:r>
      <w:proofErr w:type="spellEnd"/>
      <w:r>
        <w:t xml:space="preserve"> </w:t>
      </w:r>
      <w:proofErr w:type="spellStart"/>
      <w:r>
        <w:t>alamat</w:t>
      </w:r>
      <w:proofErr w:type="spellEnd"/>
      <w:r>
        <w:t xml:space="preserve"> </w:t>
      </w:r>
      <w:proofErr w:type="spellStart"/>
      <w:r>
        <w:t>modbus</w:t>
      </w:r>
      <w:proofErr w:type="spellEnd"/>
      <w:r>
        <w:t xml:space="preserve"> 128 alias</w:t>
      </w:r>
    </w:p>
    <w:p w14:paraId="4EB08962" w14:textId="77777777" w:rsidR="001905B5" w:rsidRDefault="001905B5" w:rsidP="0063072C">
      <w:pPr>
        <w:shd w:val="clear" w:color="auto" w:fill="1F3864" w:themeFill="accent1" w:themeFillShade="80"/>
      </w:pPr>
      <w:r>
        <w:t xml:space="preserve">        B1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alakan</w:t>
      </w:r>
      <w:proofErr w:type="spellEnd"/>
      <w:r>
        <w:t xml:space="preserve"> </w:t>
      </w:r>
      <w:proofErr w:type="spellStart"/>
      <w:r>
        <w:t>lampu</w:t>
      </w:r>
      <w:proofErr w:type="spellEnd"/>
      <w:r>
        <w:t xml:space="preserve">, </w:t>
      </w:r>
      <w:proofErr w:type="spellStart"/>
      <w:r>
        <w:t>begitupun</w:t>
      </w:r>
      <w:proofErr w:type="spellEnd"/>
      <w:r>
        <w:t xml:space="preserve"> </w:t>
      </w:r>
      <w:proofErr w:type="spellStart"/>
      <w:r>
        <w:t>sebaliknya</w:t>
      </w:r>
      <w:proofErr w:type="spellEnd"/>
    </w:p>
    <w:p w14:paraId="659342D3" w14:textId="77777777" w:rsidR="001905B5" w:rsidRDefault="001905B5" w:rsidP="0063072C">
      <w:pPr>
        <w:shd w:val="clear" w:color="auto" w:fill="1F3864" w:themeFill="accent1" w:themeFillShade="80"/>
      </w:pPr>
      <w:r>
        <w:t xml:space="preserve">        '''</w:t>
      </w:r>
    </w:p>
    <w:p w14:paraId="5D778AC4" w14:textId="77777777" w:rsidR="001905B5" w:rsidRDefault="001905B5" w:rsidP="0063072C">
      <w:pPr>
        <w:shd w:val="clear" w:color="auto" w:fill="1F3864" w:themeFill="accent1" w:themeFillShade="80"/>
      </w:pPr>
    </w:p>
    <w:p w14:paraId="4E13738B" w14:textId="77777777" w:rsidR="001905B5" w:rsidRDefault="001905B5" w:rsidP="0063072C">
      <w:pPr>
        <w:shd w:val="clear" w:color="auto" w:fill="1F3864" w:themeFill="accent1" w:themeFillShade="80"/>
      </w:pPr>
    </w:p>
    <w:p w14:paraId="5B447C61" w14:textId="77777777" w:rsidR="001905B5" w:rsidRDefault="001905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6D6469C1" w14:textId="77777777" w:rsidR="001905B5" w:rsidRDefault="001905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03A0D1F" w14:textId="77777777" w:rsidR="001905B5" w:rsidRDefault="001905B5" w:rsidP="0063072C">
      <w:pPr>
        <w:shd w:val="clear" w:color="auto" w:fill="1F3864" w:themeFill="accent1" w:themeFillShade="80"/>
      </w:pPr>
      <w:r>
        <w:t>if __name__ == "__main__":</w:t>
      </w:r>
    </w:p>
    <w:p w14:paraId="0E16296B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033FA878" w14:textId="77777777" w:rsidR="001905B5" w:rsidRDefault="001905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C2EB8B8" w14:textId="77777777" w:rsidR="001905B5" w:rsidRDefault="001905B5" w:rsidP="0063072C">
      <w:pPr>
        <w:shd w:val="clear" w:color="auto" w:fill="1F3864" w:themeFill="accent1" w:themeFillShade="80"/>
      </w:pPr>
      <w:r>
        <w:t xml:space="preserve">    t1.start()</w:t>
      </w:r>
    </w:p>
    <w:p w14:paraId="67713C5E" w14:textId="77777777" w:rsidR="001905B5" w:rsidRDefault="001905B5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7E25C49A" w14:textId="77777777" w:rsidR="001905B5" w:rsidRDefault="001905B5" w:rsidP="0063072C">
      <w:pPr>
        <w:shd w:val="clear" w:color="auto" w:fill="1F3864" w:themeFill="accent1" w:themeFillShade="80"/>
      </w:pPr>
      <w:r>
        <w:t xml:space="preserve">    main = table()</w:t>
      </w:r>
    </w:p>
    <w:p w14:paraId="09F43BB7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79A38104" w14:textId="77777777" w:rsidR="001905B5" w:rsidRDefault="001905B5" w:rsidP="0063072C">
      <w:pPr>
        <w:shd w:val="clear" w:color="auto" w:fill="1F3864" w:themeFill="accent1" w:themeFillShade="80"/>
      </w:pPr>
      <w:r>
        <w:t xml:space="preserve">    </w:t>
      </w:r>
    </w:p>
    <w:p w14:paraId="188F5EAB" w14:textId="109976BC" w:rsidR="001905B5" w:rsidRPr="001905B5" w:rsidRDefault="001905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A7FF5EC" w14:textId="33780B85" w:rsidR="00DC57E3" w:rsidRDefault="00DC57E3" w:rsidP="00DC57E3">
      <w:pPr>
        <w:pStyle w:val="Heading3"/>
      </w:pPr>
      <w:bookmarkStart w:id="29" w:name="_Toc124528133"/>
      <w:r>
        <w:t>Program QML</w:t>
      </w:r>
      <w:bookmarkEnd w:id="29"/>
    </w:p>
    <w:p w14:paraId="1F5EAAD6" w14:textId="6A6CBC92" w:rsidR="00DC57E3" w:rsidRDefault="00DC57E3" w:rsidP="00DC57E3"/>
    <w:p w14:paraId="34D2E981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A54D847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3F9CA2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0CDE488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55C51A7C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595E22A" w14:textId="77777777" w:rsidR="00F76255" w:rsidRDefault="00F7625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621213F0" w14:textId="77777777" w:rsidR="00F76255" w:rsidRDefault="00F76255" w:rsidP="0063072C">
      <w:pPr>
        <w:shd w:val="clear" w:color="auto" w:fill="70AD47" w:themeFill="accent6"/>
      </w:pPr>
    </w:p>
    <w:p w14:paraId="6A93BE3E" w14:textId="77777777" w:rsidR="00F76255" w:rsidRDefault="00F76255" w:rsidP="0063072C">
      <w:pPr>
        <w:shd w:val="clear" w:color="auto" w:fill="70AD47" w:themeFill="accent6"/>
      </w:pPr>
    </w:p>
    <w:p w14:paraId="40F64B7B" w14:textId="77777777" w:rsidR="00F76255" w:rsidRDefault="00F76255" w:rsidP="0063072C">
      <w:pPr>
        <w:shd w:val="clear" w:color="auto" w:fill="70AD47" w:themeFill="accent6"/>
      </w:pPr>
      <w:r>
        <w:t>Window {</w:t>
      </w:r>
    </w:p>
    <w:p w14:paraId="43BA8A4C" w14:textId="77777777" w:rsidR="00F76255" w:rsidRDefault="00F76255" w:rsidP="0063072C">
      <w:pPr>
        <w:shd w:val="clear" w:color="auto" w:fill="70AD47" w:themeFill="accent6"/>
      </w:pPr>
      <w:r>
        <w:tab/>
        <w:t>id : root</w:t>
      </w:r>
    </w:p>
    <w:p w14:paraId="66584C91" w14:textId="77777777" w:rsidR="00F76255" w:rsidRDefault="00F76255" w:rsidP="0063072C">
      <w:pPr>
        <w:shd w:val="clear" w:color="auto" w:fill="70AD47" w:themeFill="accent6"/>
      </w:pPr>
      <w:r>
        <w:tab/>
        <w:t>width: 400</w:t>
      </w:r>
    </w:p>
    <w:p w14:paraId="647E310A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582C28B8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3122FDC0" w14:textId="63245EC3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height: 400</w:t>
      </w:r>
    </w:p>
    <w:p w14:paraId="266D7F99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51C4EA0C" w14:textId="77777777" w:rsidR="00F76255" w:rsidRDefault="00F76255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0A53A38E" w14:textId="77777777" w:rsidR="00F76255" w:rsidRDefault="00F7625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45B64638" w14:textId="77777777" w:rsidR="00F76255" w:rsidRDefault="00F76255" w:rsidP="0063072C">
      <w:pPr>
        <w:shd w:val="clear" w:color="auto" w:fill="70AD47" w:themeFill="accent6"/>
      </w:pPr>
      <w:r>
        <w:tab/>
        <w:t>color : "#FF96C5"</w:t>
      </w:r>
    </w:p>
    <w:p w14:paraId="7CB09EB1" w14:textId="0554517C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>visible: true</w:t>
      </w:r>
    </w:p>
    <w:p w14:paraId="1EC4F007" w14:textId="0EC6B214" w:rsidR="00F76255" w:rsidRDefault="00F76255" w:rsidP="0063072C">
      <w:pPr>
        <w:shd w:val="clear" w:color="auto" w:fill="70AD47" w:themeFill="accent6"/>
      </w:pPr>
      <w:r>
        <w:t xml:space="preserve">    </w:t>
      </w:r>
      <w:r w:rsidR="003E749B">
        <w:tab/>
      </w:r>
      <w:r>
        <w:t xml:space="preserve">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0438FC9C" w14:textId="77AA6D4C" w:rsidR="00F76255" w:rsidRDefault="00F76255" w:rsidP="0063072C">
      <w:pPr>
        <w:shd w:val="clear" w:color="auto" w:fill="70AD47" w:themeFill="accent6"/>
      </w:pPr>
      <w:r>
        <w:lastRenderedPageBreak/>
        <w:tab/>
      </w:r>
    </w:p>
    <w:p w14:paraId="602FFA1D" w14:textId="77777777" w:rsidR="003E749B" w:rsidRDefault="003E749B" w:rsidP="0063072C">
      <w:pPr>
        <w:shd w:val="clear" w:color="auto" w:fill="70AD47" w:themeFill="accent6"/>
      </w:pPr>
    </w:p>
    <w:p w14:paraId="193FABC4" w14:textId="77777777" w:rsidR="00F76255" w:rsidRDefault="00F76255" w:rsidP="0063072C">
      <w:pPr>
        <w:shd w:val="clear" w:color="auto" w:fill="70AD47" w:themeFill="accent6"/>
      </w:pPr>
      <w:r>
        <w:tab/>
        <w:t>Button{</w:t>
      </w:r>
    </w:p>
    <w:p w14:paraId="3AAD2F6F" w14:textId="77777777" w:rsidR="00F76255" w:rsidRDefault="00F76255" w:rsidP="0063072C">
      <w:pPr>
        <w:shd w:val="clear" w:color="auto" w:fill="70AD47" w:themeFill="accent6"/>
      </w:pPr>
      <w:r>
        <w:tab/>
        <w:t>id : button1</w:t>
      </w:r>
    </w:p>
    <w:p w14:paraId="210175C4" w14:textId="77777777" w:rsidR="00F76255" w:rsidRDefault="00F76255" w:rsidP="0063072C">
      <w:pPr>
        <w:shd w:val="clear" w:color="auto" w:fill="70AD47" w:themeFill="accent6"/>
      </w:pPr>
      <w:r>
        <w:tab/>
        <w:t>x : 50</w:t>
      </w:r>
    </w:p>
    <w:p w14:paraId="500F9BC5" w14:textId="77777777" w:rsidR="00F76255" w:rsidRDefault="00F76255" w:rsidP="0063072C">
      <w:pPr>
        <w:shd w:val="clear" w:color="auto" w:fill="70AD47" w:themeFill="accent6"/>
      </w:pPr>
      <w:r>
        <w:tab/>
        <w:t>y : 150</w:t>
      </w:r>
    </w:p>
    <w:p w14:paraId="01D7BDEB" w14:textId="77777777" w:rsidR="00F76255" w:rsidRDefault="00F76255" w:rsidP="0063072C">
      <w:pPr>
        <w:shd w:val="clear" w:color="auto" w:fill="70AD47" w:themeFill="accent6"/>
      </w:pPr>
      <w:r>
        <w:tab/>
        <w:t>width : 90</w:t>
      </w:r>
    </w:p>
    <w:p w14:paraId="4C9DA2AF" w14:textId="77777777" w:rsidR="00F76255" w:rsidRDefault="00F76255" w:rsidP="0063072C">
      <w:pPr>
        <w:shd w:val="clear" w:color="auto" w:fill="70AD47" w:themeFill="accent6"/>
      </w:pPr>
      <w:r>
        <w:tab/>
        <w:t>height : 90</w:t>
      </w:r>
    </w:p>
    <w:p w14:paraId="5676E3E6" w14:textId="77777777" w:rsidR="00F76255" w:rsidRDefault="00F76255" w:rsidP="0063072C">
      <w:pPr>
        <w:shd w:val="clear" w:color="auto" w:fill="70AD47" w:themeFill="accent6"/>
      </w:pPr>
      <w:r>
        <w:tab/>
        <w:t>checkable : true</w:t>
      </w:r>
    </w:p>
    <w:p w14:paraId="2A11D49C" w14:textId="77777777" w:rsidR="00F76255" w:rsidRDefault="00F76255" w:rsidP="0063072C">
      <w:pPr>
        <w:shd w:val="clear" w:color="auto" w:fill="70AD47" w:themeFill="accent6"/>
      </w:pPr>
      <w:r>
        <w:tab/>
        <w:t>checked : false</w:t>
      </w:r>
    </w:p>
    <w:p w14:paraId="09162749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EDE15B" w14:textId="2514102D" w:rsidR="00F76255" w:rsidRDefault="00F76255" w:rsidP="0063072C">
      <w:pPr>
        <w:shd w:val="clear" w:color="auto" w:fill="70AD47" w:themeFill="accent6"/>
      </w:pPr>
      <w:r>
        <w:tab/>
        <w:t>Rectangle {</w:t>
      </w:r>
    </w:p>
    <w:p w14:paraId="0DEB1EA1" w14:textId="0DBD5FCC" w:rsidR="00F76255" w:rsidRDefault="00F76255" w:rsidP="0063072C">
      <w:pPr>
        <w:shd w:val="clear" w:color="auto" w:fill="70AD47" w:themeFill="accent6"/>
      </w:pPr>
      <w:r>
        <w:tab/>
      </w:r>
      <w:r>
        <w:tab/>
        <w:t>id : button1_color</w:t>
      </w:r>
    </w:p>
    <w:p w14:paraId="1002AD4E" w14:textId="3510D998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width : </w:t>
      </w:r>
      <w:proofErr w:type="spellStart"/>
      <w:r>
        <w:t>parent.width</w:t>
      </w:r>
      <w:proofErr w:type="spellEnd"/>
    </w:p>
    <w:p w14:paraId="51BF4042" w14:textId="627876CE" w:rsidR="00F76255" w:rsidRDefault="00F76255" w:rsidP="0063072C">
      <w:pPr>
        <w:shd w:val="clear" w:color="auto" w:fill="70AD47" w:themeFill="accent6"/>
      </w:pPr>
      <w:r>
        <w:tab/>
      </w:r>
      <w:r>
        <w:tab/>
        <w:t xml:space="preserve">height : </w:t>
      </w:r>
      <w:proofErr w:type="spellStart"/>
      <w:r>
        <w:t>parent.height</w:t>
      </w:r>
      <w:proofErr w:type="spellEnd"/>
    </w:p>
    <w:p w14:paraId="31110349" w14:textId="4272ADD4" w:rsidR="00F76255" w:rsidRDefault="00F76255" w:rsidP="0063072C">
      <w:pPr>
        <w:shd w:val="clear" w:color="auto" w:fill="70AD47" w:themeFill="accent6"/>
      </w:pPr>
      <w:r>
        <w:tab/>
      </w:r>
      <w:r>
        <w:tab/>
        <w:t>color : "#340040"</w:t>
      </w:r>
    </w:p>
    <w:p w14:paraId="74B7E327" w14:textId="4483748F" w:rsidR="00F76255" w:rsidRDefault="00F76255" w:rsidP="0063072C">
      <w:pPr>
        <w:shd w:val="clear" w:color="auto" w:fill="70AD47" w:themeFill="accent6"/>
      </w:pPr>
      <w:r>
        <w:tab/>
        <w:t>}</w:t>
      </w:r>
    </w:p>
    <w:p w14:paraId="4D9254F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01D357A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Text{</w:t>
      </w:r>
    </w:p>
    <w:p w14:paraId="23D5C70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x: 10</w:t>
      </w:r>
    </w:p>
    <w:p w14:paraId="5B40537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y : 10</w:t>
      </w:r>
    </w:p>
    <w:p w14:paraId="4DCE245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text : "button1"</w:t>
      </w:r>
    </w:p>
    <w:p w14:paraId="7854F4F8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r>
        <w:t>font.family</w:t>
      </w:r>
      <w:proofErr w:type="spellEnd"/>
      <w:r>
        <w:t xml:space="preserve"> : "Comic Sans"</w:t>
      </w:r>
    </w:p>
    <w:p w14:paraId="2C345911" w14:textId="1CE4ADE4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font.pixelSize</w:t>
      </w:r>
      <w:proofErr w:type="spellEnd"/>
      <w:r>
        <w:t xml:space="preserve"> : 15</w:t>
      </w:r>
      <w:r>
        <w:tab/>
      </w:r>
    </w:p>
    <w:p w14:paraId="07A634EF" w14:textId="29A66092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13C4434F" w14:textId="3A4473A4" w:rsidR="00F76255" w:rsidRDefault="00F76255" w:rsidP="0063072C">
      <w:pPr>
        <w:shd w:val="clear" w:color="auto" w:fill="70AD47" w:themeFill="accent6"/>
      </w:pPr>
      <w:r>
        <w:tab/>
        <w:t>}</w:t>
      </w:r>
    </w:p>
    <w:p w14:paraId="6B56EF09" w14:textId="77777777" w:rsidR="00F76255" w:rsidRDefault="00F76255" w:rsidP="0063072C">
      <w:pPr>
        <w:shd w:val="clear" w:color="auto" w:fill="70AD47" w:themeFill="accent6"/>
      </w:pPr>
      <w:r>
        <w:tab/>
        <w:t>Timer{</w:t>
      </w:r>
    </w:p>
    <w:p w14:paraId="011D1519" w14:textId="77777777" w:rsidR="00F76255" w:rsidRDefault="00F76255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spellStart"/>
      <w:r>
        <w:t>id:guitimer</w:t>
      </w:r>
      <w:proofErr w:type="spellEnd"/>
    </w:p>
    <w:p w14:paraId="53BF180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50A9ED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637D580E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5AA7EDC5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75992DA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4263B1CD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f (button1.checked == true){</w:t>
      </w:r>
    </w:p>
    <w:p w14:paraId="05A8E203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color.color = "#F2055C"</w:t>
      </w:r>
    </w:p>
    <w:p w14:paraId="3AF34D14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ackend.button1("1")</w:t>
      </w:r>
    </w:p>
    <w:p w14:paraId="22E0D6C1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269B5F77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</w:p>
    <w:p w14:paraId="31AA184C" w14:textId="77777777" w:rsidR="00F76255" w:rsidRDefault="00F76255" w:rsidP="0063072C">
      <w:pPr>
        <w:shd w:val="clear" w:color="auto" w:fill="70AD47" w:themeFill="accent6"/>
      </w:pPr>
      <w:r>
        <w:tab/>
      </w:r>
      <w:r>
        <w:tab/>
        <w:t>if (button1.checked == false){</w:t>
      </w:r>
    </w:p>
    <w:p w14:paraId="6572DAB2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utton1_color.color = "#340040"</w:t>
      </w:r>
    </w:p>
    <w:p w14:paraId="023CDC9F" w14:textId="77777777" w:rsidR="00F76255" w:rsidRDefault="00F76255" w:rsidP="0063072C">
      <w:pPr>
        <w:shd w:val="clear" w:color="auto" w:fill="70AD47" w:themeFill="accent6"/>
      </w:pPr>
      <w:r>
        <w:tab/>
      </w:r>
      <w:r>
        <w:tab/>
      </w:r>
      <w:r>
        <w:tab/>
        <w:t>backend.button1("0")</w:t>
      </w:r>
    </w:p>
    <w:p w14:paraId="3EBA75C5" w14:textId="13C40C9B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</w:p>
    <w:p w14:paraId="074B8C63" w14:textId="4D0770F6" w:rsidR="00F76255" w:rsidRDefault="00F76255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00BF5F1B" w14:textId="1C01791D" w:rsidR="00F76255" w:rsidRDefault="00F76255" w:rsidP="0063072C">
      <w:pPr>
        <w:shd w:val="clear" w:color="auto" w:fill="70AD47" w:themeFill="accent6"/>
      </w:pPr>
      <w:r>
        <w:tab/>
        <w:t>}</w:t>
      </w:r>
    </w:p>
    <w:p w14:paraId="48B03000" w14:textId="77777777" w:rsidR="00F76255" w:rsidRDefault="00F76255" w:rsidP="0063072C">
      <w:pPr>
        <w:shd w:val="clear" w:color="auto" w:fill="70AD47" w:themeFill="accent6"/>
      </w:pPr>
      <w:r>
        <w:t>}</w:t>
      </w:r>
    </w:p>
    <w:p w14:paraId="7B27189B" w14:textId="4F344840" w:rsidR="00DC57E3" w:rsidRDefault="00DC57E3" w:rsidP="00DC57E3"/>
    <w:p w14:paraId="23C4B08B" w14:textId="4BB59C03" w:rsidR="0072743C" w:rsidRDefault="0072743C" w:rsidP="00DC57E3"/>
    <w:p w14:paraId="112EFEED" w14:textId="3A951878" w:rsidR="0072743C" w:rsidRDefault="0072743C" w:rsidP="00DC57E3"/>
    <w:p w14:paraId="04D89887" w14:textId="4B8214C7" w:rsidR="0072743C" w:rsidRDefault="0072743C" w:rsidP="00DC57E3"/>
    <w:p w14:paraId="5863F1EE" w14:textId="76E90121" w:rsidR="0072743C" w:rsidRDefault="0072743C" w:rsidP="00DC57E3"/>
    <w:p w14:paraId="63DD394F" w14:textId="6BFBFE3D" w:rsidR="0072743C" w:rsidRDefault="0072743C" w:rsidP="00DC57E3"/>
    <w:p w14:paraId="3D555529" w14:textId="253B4E09" w:rsidR="0072743C" w:rsidRDefault="0072743C" w:rsidP="00DC57E3"/>
    <w:p w14:paraId="6F2D7A32" w14:textId="56F350AB" w:rsidR="0072743C" w:rsidRDefault="0072743C" w:rsidP="00DC57E3"/>
    <w:p w14:paraId="54A3942F" w14:textId="77777777" w:rsidR="0072743C" w:rsidRDefault="0072743C" w:rsidP="00DC57E3"/>
    <w:p w14:paraId="2092AA25" w14:textId="5C9F12E5" w:rsidR="00DC57E3" w:rsidRDefault="00DC57E3" w:rsidP="00DC57E3">
      <w:pPr>
        <w:pStyle w:val="Heading2"/>
      </w:pPr>
      <w:bookmarkStart w:id="30" w:name="_Toc124528134"/>
      <w:r>
        <w:lastRenderedPageBreak/>
        <w:t>Multiple Output</w:t>
      </w:r>
      <w:bookmarkEnd w:id="30"/>
    </w:p>
    <w:p w14:paraId="3596148D" w14:textId="51A8DB36" w:rsidR="00DC57E3" w:rsidRDefault="00DC57E3" w:rsidP="00DC57E3">
      <w:pPr>
        <w:pStyle w:val="Heading3"/>
      </w:pPr>
      <w:bookmarkStart w:id="31" w:name="_Toc124528135"/>
      <w:r>
        <w:t>Program Ladder</w:t>
      </w:r>
      <w:bookmarkEnd w:id="31"/>
    </w:p>
    <w:p w14:paraId="58D144C5" w14:textId="3C7C7B5A" w:rsidR="000659FE" w:rsidRPr="000659FE" w:rsidRDefault="00CE5E27" w:rsidP="00CE5E27">
      <w:pPr>
        <w:jc w:val="center"/>
      </w:pPr>
      <w:r>
        <w:rPr>
          <w:noProof/>
        </w:rPr>
        <w:drawing>
          <wp:inline distT="0" distB="0" distL="0" distR="0" wp14:anchorId="0E950131" wp14:editId="055B71F2">
            <wp:extent cx="5591175" cy="1609725"/>
            <wp:effectExtent l="0" t="0" r="9525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99F2729" w14:textId="4C34C559" w:rsidR="00DC57E3" w:rsidRDefault="00DC57E3" w:rsidP="00DC57E3">
      <w:pPr>
        <w:pStyle w:val="Heading3"/>
      </w:pPr>
      <w:bookmarkStart w:id="32" w:name="_Toc124528136"/>
      <w:r>
        <w:t>Program Python</w:t>
      </w:r>
      <w:bookmarkEnd w:id="32"/>
    </w:p>
    <w:p w14:paraId="0DA14981" w14:textId="77777777" w:rsidR="00833943" w:rsidRDefault="00833943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7F8D9C9F" w14:textId="77777777" w:rsidR="00833943" w:rsidRDefault="00833943" w:rsidP="0063072C">
      <w:pPr>
        <w:shd w:val="clear" w:color="auto" w:fill="1F3864" w:themeFill="accent1" w:themeFillShade="80"/>
      </w:pPr>
    </w:p>
    <w:p w14:paraId="76BE79E4" w14:textId="77777777" w:rsidR="00833943" w:rsidRDefault="00833943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4572308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E79F7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9DE06A7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5B20DC2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0AC6A432" w14:textId="77777777" w:rsidR="00833943" w:rsidRDefault="00833943" w:rsidP="0063072C">
      <w:pPr>
        <w:shd w:val="clear" w:color="auto" w:fill="1F3864" w:themeFill="accent1" w:themeFillShade="80"/>
      </w:pPr>
      <w:r>
        <w:t>from PyQt5.QtWidgets import *</w:t>
      </w:r>
    </w:p>
    <w:p w14:paraId="0195C80B" w14:textId="77777777" w:rsidR="00833943" w:rsidRDefault="00833943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6A27F21C" w14:textId="77777777" w:rsidR="00833943" w:rsidRDefault="00833943" w:rsidP="0063072C">
      <w:pPr>
        <w:shd w:val="clear" w:color="auto" w:fill="1F3864" w:themeFill="accent1" w:themeFillShade="80"/>
      </w:pPr>
      <w:r>
        <w:t>import sys</w:t>
      </w:r>
    </w:p>
    <w:p w14:paraId="19800B25" w14:textId="77777777" w:rsidR="00833943" w:rsidRDefault="00833943" w:rsidP="0063072C">
      <w:pPr>
        <w:shd w:val="clear" w:color="auto" w:fill="1F3864" w:themeFill="accent1" w:themeFillShade="80"/>
      </w:pPr>
      <w:r>
        <w:t>import threading</w:t>
      </w:r>
    </w:p>
    <w:p w14:paraId="603849C1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A725D9B" w14:textId="77777777" w:rsidR="00833943" w:rsidRDefault="00833943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E041C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3D70893A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214D54DB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EBD26C8" w14:textId="77777777" w:rsidR="00833943" w:rsidRDefault="00833943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29859C9A" w14:textId="77777777" w:rsidR="00833943" w:rsidRDefault="00833943" w:rsidP="0063072C">
      <w:pPr>
        <w:shd w:val="clear" w:color="auto" w:fill="1F3864" w:themeFill="accent1" w:themeFillShade="80"/>
      </w:pPr>
      <w:r>
        <w:t>import serial</w:t>
      </w:r>
    </w:p>
    <w:p w14:paraId="05D5808A" w14:textId="77777777" w:rsidR="00833943" w:rsidRDefault="00833943" w:rsidP="0063072C">
      <w:pPr>
        <w:shd w:val="clear" w:color="auto" w:fill="1F3864" w:themeFill="accent1" w:themeFillShade="80"/>
      </w:pPr>
      <w:r>
        <w:t>import time</w:t>
      </w:r>
    </w:p>
    <w:p w14:paraId="6AB0D146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1C594B8A" w14:textId="77777777" w:rsidR="00833943" w:rsidRDefault="00833943" w:rsidP="0063072C">
      <w:pPr>
        <w:shd w:val="clear" w:color="auto" w:fill="1F3864" w:themeFill="accent1" w:themeFillShade="80"/>
      </w:pPr>
      <w:r>
        <w:t>button1_status = 0</w:t>
      </w:r>
    </w:p>
    <w:p w14:paraId="59C4979B" w14:textId="0BEFCBFD" w:rsidR="00833943" w:rsidRDefault="00833943" w:rsidP="0063072C">
      <w:pPr>
        <w:shd w:val="clear" w:color="auto" w:fill="1F3864" w:themeFill="accent1" w:themeFillShade="80"/>
      </w:pPr>
      <w:r>
        <w:t>button2_status = 0</w:t>
      </w:r>
    </w:p>
    <w:p w14:paraId="65F8FE35" w14:textId="77777777" w:rsidR="00833943" w:rsidRDefault="00833943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C3D1C7C" w14:textId="77777777" w:rsidR="00833943" w:rsidRDefault="00833943" w:rsidP="0063072C">
      <w:pPr>
        <w:shd w:val="clear" w:color="auto" w:fill="1F3864" w:themeFill="accent1" w:themeFillShade="80"/>
      </w:pPr>
    </w:p>
    <w:p w14:paraId="6F7A83BB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4A1C9019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44D0EFF7" w14:textId="77777777" w:rsidR="00833943" w:rsidRDefault="00833943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1E92AB40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7BC08BE4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24C39B46" w14:textId="77777777" w:rsidR="00833943" w:rsidRDefault="00833943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7F288034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4FCB386F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4240E9BE" w14:textId="77777777" w:rsidR="00833943" w:rsidRDefault="00833943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4F53FBAF" w14:textId="77777777" w:rsidR="00833943" w:rsidRDefault="00833943" w:rsidP="0063072C">
      <w:pPr>
        <w:shd w:val="clear" w:color="auto" w:fill="1F3864" w:themeFill="accent1" w:themeFillShade="80"/>
      </w:pPr>
      <w:r>
        <w:t xml:space="preserve">    else:</w:t>
      </w:r>
    </w:p>
    <w:p w14:paraId="63EB445C" w14:textId="77777777" w:rsidR="00833943" w:rsidRDefault="00833943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53AA6AD1" w14:textId="77777777" w:rsidR="00833943" w:rsidRDefault="00833943" w:rsidP="0063072C">
      <w:pPr>
        <w:shd w:val="clear" w:color="auto" w:fill="1F3864" w:themeFill="accent1" w:themeFillShade="80"/>
      </w:pPr>
    </w:p>
    <w:p w14:paraId="4BD0B542" w14:textId="77777777" w:rsidR="00833943" w:rsidRDefault="00833943" w:rsidP="0063072C">
      <w:pPr>
        <w:shd w:val="clear" w:color="auto" w:fill="1F3864" w:themeFill="accent1" w:themeFillShade="80"/>
      </w:pPr>
      <w:r>
        <w:t xml:space="preserve">    result = []</w:t>
      </w:r>
    </w:p>
    <w:p w14:paraId="20C67CF2" w14:textId="77777777" w:rsidR="00833943" w:rsidRDefault="00833943" w:rsidP="0063072C">
      <w:pPr>
        <w:shd w:val="clear" w:color="auto" w:fill="1F3864" w:themeFill="accent1" w:themeFillShade="80"/>
      </w:pPr>
      <w:r>
        <w:t xml:space="preserve">    for port in ports:</w:t>
      </w:r>
    </w:p>
    <w:p w14:paraId="79B40CD4" w14:textId="77777777" w:rsidR="00833943" w:rsidRDefault="00833943" w:rsidP="0063072C">
      <w:pPr>
        <w:shd w:val="clear" w:color="auto" w:fill="1F3864" w:themeFill="accent1" w:themeFillShade="80"/>
      </w:pPr>
      <w:r>
        <w:t xml:space="preserve">        try:</w:t>
      </w:r>
    </w:p>
    <w:p w14:paraId="0B5D14B5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0CF0289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7452E61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2B524FD5" w14:textId="77777777" w:rsidR="00833943" w:rsidRDefault="00833943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0FCD76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pass</w:t>
      </w:r>
    </w:p>
    <w:p w14:paraId="58561058" w14:textId="77777777" w:rsidR="00833943" w:rsidRDefault="00833943" w:rsidP="0063072C">
      <w:pPr>
        <w:shd w:val="clear" w:color="auto" w:fill="1F3864" w:themeFill="accent1" w:themeFillShade="80"/>
      </w:pPr>
      <w:r>
        <w:t xml:space="preserve">    return result</w:t>
      </w:r>
    </w:p>
    <w:p w14:paraId="78BDD6CF" w14:textId="77777777" w:rsidR="00833943" w:rsidRDefault="00833943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25E6B10C" w14:textId="77777777" w:rsidR="00833943" w:rsidRDefault="00833943" w:rsidP="0063072C">
      <w:pPr>
        <w:shd w:val="clear" w:color="auto" w:fill="1F3864" w:themeFill="accent1" w:themeFillShade="80"/>
      </w:pPr>
    </w:p>
    <w:p w14:paraId="1E22D7ED" w14:textId="77777777" w:rsidR="00833943" w:rsidRDefault="00833943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39C26C46" w14:textId="77777777" w:rsidR="00833943" w:rsidRDefault="00833943" w:rsidP="0063072C">
      <w:pPr>
        <w:shd w:val="clear" w:color="auto" w:fill="1F3864" w:themeFill="accent1" w:themeFillShade="80"/>
      </w:pPr>
    </w:p>
    <w:p w14:paraId="72C096B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6162C9CA" w14:textId="77777777" w:rsidR="00833943" w:rsidRDefault="00833943" w:rsidP="0063072C">
      <w:pPr>
        <w:shd w:val="clear" w:color="auto" w:fill="1F3864" w:themeFill="accent1" w:themeFillShade="80"/>
      </w:pPr>
    </w:p>
    <w:p w14:paraId="25E42606" w14:textId="77777777" w:rsidR="00833943" w:rsidRDefault="00833943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3C936D47" w14:textId="77777777" w:rsidR="00833943" w:rsidRDefault="00833943" w:rsidP="0063072C">
      <w:pPr>
        <w:shd w:val="clear" w:color="auto" w:fill="1F3864" w:themeFill="accent1" w:themeFillShade="80"/>
      </w:pPr>
    </w:p>
    <w:p w14:paraId="7ED40000" w14:textId="77777777" w:rsidR="00833943" w:rsidRDefault="00833943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2610FD95" w14:textId="77777777" w:rsidR="00833943" w:rsidRDefault="00833943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74DD0116" w14:textId="77777777" w:rsidR="00833943" w:rsidRDefault="00833943" w:rsidP="0063072C">
      <w:pPr>
        <w:shd w:val="clear" w:color="auto" w:fill="1F3864" w:themeFill="accent1" w:themeFillShade="80"/>
      </w:pPr>
    </w:p>
    <w:p w14:paraId="5D7F9F87" w14:textId="77777777" w:rsidR="00833943" w:rsidRDefault="00833943" w:rsidP="0063072C">
      <w:pPr>
        <w:shd w:val="clear" w:color="auto" w:fill="1F3864" w:themeFill="accent1" w:themeFillShade="80"/>
      </w:pPr>
    </w:p>
    <w:p w14:paraId="0417E5AC" w14:textId="77777777" w:rsidR="00833943" w:rsidRDefault="00833943" w:rsidP="0063072C">
      <w:pPr>
        <w:shd w:val="clear" w:color="auto" w:fill="1F3864" w:themeFill="accent1" w:themeFillShade="80"/>
      </w:pPr>
    </w:p>
    <w:p w14:paraId="23D2B2FB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65290333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16CA852" w14:textId="77777777" w:rsidR="00833943" w:rsidRDefault="00833943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70824819" w14:textId="77777777" w:rsidR="00833943" w:rsidRDefault="00833943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5114E017" w14:textId="77777777" w:rsidR="00833943" w:rsidRDefault="00833943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28E5B9A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1011348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F1A1E73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280F0D14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4756F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08542275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1EBA94EF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76F051AA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1(self, message):</w:t>
      </w:r>
    </w:p>
    <w:p w14:paraId="7C79D37A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1_status</w:t>
      </w:r>
    </w:p>
    <w:p w14:paraId="68B2DEBD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    #print(message)</w:t>
      </w:r>
    </w:p>
    <w:p w14:paraId="3117D666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1_status = message</w:t>
      </w:r>
    </w:p>
    <w:p w14:paraId="7A88C372" w14:textId="77777777" w:rsidR="00833943" w:rsidRDefault="00833943" w:rsidP="0063072C">
      <w:pPr>
        <w:shd w:val="clear" w:color="auto" w:fill="1F3864" w:themeFill="accent1" w:themeFillShade="80"/>
      </w:pPr>
      <w:r>
        <w:t xml:space="preserve">        </w:t>
      </w:r>
    </w:p>
    <w:p w14:paraId="6BBED5B0" w14:textId="77777777" w:rsidR="00833943" w:rsidRDefault="00833943" w:rsidP="0063072C">
      <w:pPr>
        <w:shd w:val="clear" w:color="auto" w:fill="1F3864" w:themeFill="accent1" w:themeFillShade="80"/>
      </w:pPr>
      <w:r>
        <w:t xml:space="preserve">    @pyqtSlot(int)</w:t>
      </w:r>
    </w:p>
    <w:p w14:paraId="1318A2B9" w14:textId="77777777" w:rsidR="00833943" w:rsidRDefault="00833943" w:rsidP="0063072C">
      <w:pPr>
        <w:shd w:val="clear" w:color="auto" w:fill="1F3864" w:themeFill="accent1" w:themeFillShade="80"/>
      </w:pPr>
      <w:r>
        <w:t xml:space="preserve">    def button2(self, message):</w:t>
      </w:r>
    </w:p>
    <w:p w14:paraId="33274855" w14:textId="77777777" w:rsidR="00833943" w:rsidRDefault="00833943" w:rsidP="0063072C">
      <w:pPr>
        <w:shd w:val="clear" w:color="auto" w:fill="1F3864" w:themeFill="accent1" w:themeFillShade="80"/>
      </w:pPr>
      <w:r>
        <w:t xml:space="preserve">        global button2_status</w:t>
      </w:r>
    </w:p>
    <w:p w14:paraId="050EB668" w14:textId="77777777" w:rsidR="00833943" w:rsidRDefault="00833943" w:rsidP="0063072C">
      <w:pPr>
        <w:shd w:val="clear" w:color="auto" w:fill="1F3864" w:themeFill="accent1" w:themeFillShade="80"/>
      </w:pPr>
      <w:r>
        <w:t xml:space="preserve">        #print(message)</w:t>
      </w:r>
    </w:p>
    <w:p w14:paraId="207858DF" w14:textId="77777777" w:rsidR="00833943" w:rsidRDefault="00833943" w:rsidP="0063072C">
      <w:pPr>
        <w:shd w:val="clear" w:color="auto" w:fill="1F3864" w:themeFill="accent1" w:themeFillShade="80"/>
      </w:pPr>
      <w:r>
        <w:t xml:space="preserve">        button2_status = message</w:t>
      </w:r>
    </w:p>
    <w:p w14:paraId="43F6397B" w14:textId="77777777" w:rsidR="00833943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07EEB0" w14:textId="77777777" w:rsidR="00833943" w:rsidRDefault="00833943" w:rsidP="0063072C">
      <w:pPr>
        <w:shd w:val="clear" w:color="auto" w:fill="1F3864" w:themeFill="accent1" w:themeFillShade="80"/>
      </w:pPr>
    </w:p>
    <w:p w14:paraId="435CA8F5" w14:textId="77777777" w:rsidR="00833943" w:rsidRDefault="00833943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54CAA2BC" w14:textId="77777777" w:rsidR="00833943" w:rsidRDefault="00833943" w:rsidP="0063072C">
      <w:pPr>
        <w:shd w:val="clear" w:color="auto" w:fill="1F3864" w:themeFill="accent1" w:themeFillShade="80"/>
      </w:pPr>
      <w:r>
        <w:t xml:space="preserve">    while True:</w:t>
      </w:r>
    </w:p>
    <w:p w14:paraId="7CD1D711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1_status == 1):</w:t>
      </w:r>
    </w:p>
    <w:p w14:paraId="1934A00A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coil</w:t>
      </w:r>
      <w:proofErr w:type="spellEnd"/>
      <w:r>
        <w:t>(128, True, unit=int(</w:t>
      </w:r>
      <w:proofErr w:type="spellStart"/>
      <w:r>
        <w:t>slave_id</w:t>
      </w:r>
      <w:proofErr w:type="spellEnd"/>
      <w:r>
        <w:t>))</w:t>
      </w:r>
    </w:p>
    <w:p w14:paraId="12EC52A9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0F2BEB9F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coil</w:t>
      </w:r>
      <w:proofErr w:type="spellEnd"/>
      <w:r>
        <w:t>(128, False, unit=int(</w:t>
      </w:r>
      <w:proofErr w:type="spellStart"/>
      <w:r>
        <w:t>slave_id</w:t>
      </w:r>
      <w:proofErr w:type="spellEnd"/>
      <w:r>
        <w:t>))</w:t>
      </w:r>
    </w:p>
    <w:p w14:paraId="22FAFE84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</w:p>
    <w:p w14:paraId="1202D9EF" w14:textId="77777777" w:rsidR="00833943" w:rsidRDefault="00833943" w:rsidP="0063072C">
      <w:pPr>
        <w:shd w:val="clear" w:color="auto" w:fill="1F3864" w:themeFill="accent1" w:themeFillShade="80"/>
      </w:pPr>
      <w:r>
        <w:t xml:space="preserve">        if (button2_status == 1):</w:t>
      </w:r>
    </w:p>
    <w:p w14:paraId="126F6059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coil</w:t>
      </w:r>
      <w:proofErr w:type="spellEnd"/>
      <w:r>
        <w:t>(129, True, unit=int(</w:t>
      </w:r>
      <w:proofErr w:type="spellStart"/>
      <w:r>
        <w:t>slave_id</w:t>
      </w:r>
      <w:proofErr w:type="spellEnd"/>
      <w:r>
        <w:t>))</w:t>
      </w:r>
    </w:p>
    <w:p w14:paraId="55CFE47D" w14:textId="77777777" w:rsidR="00833943" w:rsidRDefault="00833943" w:rsidP="0063072C">
      <w:pPr>
        <w:shd w:val="clear" w:color="auto" w:fill="1F3864" w:themeFill="accent1" w:themeFillShade="80"/>
      </w:pPr>
      <w:r>
        <w:t xml:space="preserve">        else:</w:t>
      </w:r>
    </w:p>
    <w:p w14:paraId="237D650E" w14:textId="77777777" w:rsidR="00833943" w:rsidRDefault="00833943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coil</w:t>
      </w:r>
      <w:proofErr w:type="spellEnd"/>
      <w:r>
        <w:t>(129, False, unit=int(</w:t>
      </w:r>
      <w:proofErr w:type="spellStart"/>
      <w:r>
        <w:t>slave_id</w:t>
      </w:r>
      <w:proofErr w:type="spellEnd"/>
      <w:r>
        <w:t>))</w:t>
      </w:r>
    </w:p>
    <w:p w14:paraId="1C9A952B" w14:textId="77777777" w:rsidR="00833943" w:rsidRDefault="00833943" w:rsidP="0063072C">
      <w:pPr>
        <w:shd w:val="clear" w:color="auto" w:fill="1F3864" w:themeFill="accent1" w:themeFillShade="80"/>
      </w:pPr>
    </w:p>
    <w:p w14:paraId="7159463E" w14:textId="77777777" w:rsidR="00833943" w:rsidRDefault="00833943" w:rsidP="0063072C">
      <w:pPr>
        <w:shd w:val="clear" w:color="auto" w:fill="1F3864" w:themeFill="accent1" w:themeFillShade="80"/>
      </w:pPr>
    </w:p>
    <w:p w14:paraId="08E8BE80" w14:textId="77777777" w:rsidR="00833943" w:rsidRDefault="00833943" w:rsidP="0063072C">
      <w:pPr>
        <w:shd w:val="clear" w:color="auto" w:fill="1F3864" w:themeFill="accent1" w:themeFillShade="80"/>
      </w:pPr>
    </w:p>
    <w:p w14:paraId="63E0DF48" w14:textId="77777777" w:rsidR="00833943" w:rsidRDefault="00833943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44E2C27E" w14:textId="77777777" w:rsidR="00833943" w:rsidRDefault="00833943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4A4C46D8" w14:textId="77777777" w:rsidR="00833943" w:rsidRDefault="00833943" w:rsidP="0063072C">
      <w:pPr>
        <w:shd w:val="clear" w:color="auto" w:fill="1F3864" w:themeFill="accent1" w:themeFillShade="80"/>
      </w:pPr>
      <w:r>
        <w:t>if __name__ == "__main__":</w:t>
      </w:r>
    </w:p>
    <w:p w14:paraId="6B46BBF6" w14:textId="77777777" w:rsidR="00833943" w:rsidRDefault="00833943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13A5B100" w14:textId="77777777" w:rsidR="00833943" w:rsidRDefault="00833943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5683FE60" w14:textId="77777777" w:rsidR="00833943" w:rsidRDefault="00833943" w:rsidP="0063072C">
      <w:pPr>
        <w:shd w:val="clear" w:color="auto" w:fill="1F3864" w:themeFill="accent1" w:themeFillShade="80"/>
      </w:pPr>
      <w:r>
        <w:t xml:space="preserve">    t1.start()</w:t>
      </w:r>
    </w:p>
    <w:p w14:paraId="20C29D9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52569B9" w14:textId="77777777" w:rsidR="00833943" w:rsidRDefault="00833943" w:rsidP="0063072C">
      <w:pPr>
        <w:shd w:val="clear" w:color="auto" w:fill="1F3864" w:themeFill="accent1" w:themeFillShade="80"/>
      </w:pPr>
      <w:r>
        <w:t xml:space="preserve">    main = table()</w:t>
      </w:r>
    </w:p>
    <w:p w14:paraId="6755C84E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60F239F7" w14:textId="77777777" w:rsidR="00833943" w:rsidRDefault="00833943" w:rsidP="0063072C">
      <w:pPr>
        <w:shd w:val="clear" w:color="auto" w:fill="1F3864" w:themeFill="accent1" w:themeFillShade="80"/>
      </w:pPr>
      <w:r>
        <w:t xml:space="preserve">    </w:t>
      </w:r>
    </w:p>
    <w:p w14:paraId="1F83C72B" w14:textId="47A6AC92" w:rsidR="00D37791" w:rsidRPr="00D37791" w:rsidRDefault="00833943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9AE23BD" w14:textId="77777777" w:rsidR="00DC57E3" w:rsidRPr="00DC57E3" w:rsidRDefault="00DC57E3" w:rsidP="00DC57E3">
      <w:pPr>
        <w:pStyle w:val="Heading3"/>
      </w:pPr>
      <w:bookmarkStart w:id="33" w:name="_Toc124528137"/>
      <w:r>
        <w:t>Program QML</w:t>
      </w:r>
      <w:bookmarkEnd w:id="33"/>
    </w:p>
    <w:p w14:paraId="4E57FD06" w14:textId="2704A864" w:rsidR="00DC57E3" w:rsidRDefault="00DC57E3" w:rsidP="00DC57E3"/>
    <w:p w14:paraId="44CC4517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6B8352DA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280E6AAF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C1F8E3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719FE198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1D9E6999" w14:textId="77777777" w:rsidR="002D67A3" w:rsidRDefault="002D67A3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6145E347" w14:textId="77777777" w:rsidR="002D67A3" w:rsidRDefault="002D67A3" w:rsidP="0063072C">
      <w:pPr>
        <w:shd w:val="clear" w:color="auto" w:fill="70AD47" w:themeFill="accent6"/>
      </w:pPr>
    </w:p>
    <w:p w14:paraId="512D0CAF" w14:textId="77777777" w:rsidR="002D67A3" w:rsidRDefault="002D67A3" w:rsidP="0063072C">
      <w:pPr>
        <w:shd w:val="clear" w:color="auto" w:fill="70AD47" w:themeFill="accent6"/>
      </w:pPr>
    </w:p>
    <w:p w14:paraId="484C7302" w14:textId="77777777" w:rsidR="002D67A3" w:rsidRDefault="002D67A3" w:rsidP="0063072C">
      <w:pPr>
        <w:shd w:val="clear" w:color="auto" w:fill="70AD47" w:themeFill="accent6"/>
      </w:pPr>
      <w:r>
        <w:t>Window {</w:t>
      </w:r>
    </w:p>
    <w:p w14:paraId="37E500F9" w14:textId="77777777" w:rsidR="002D67A3" w:rsidRDefault="002D67A3" w:rsidP="0063072C">
      <w:pPr>
        <w:shd w:val="clear" w:color="auto" w:fill="70AD47" w:themeFill="accent6"/>
      </w:pPr>
      <w:r>
        <w:tab/>
        <w:t>id : root</w:t>
      </w:r>
    </w:p>
    <w:p w14:paraId="676323DA" w14:textId="77777777" w:rsidR="002D67A3" w:rsidRDefault="002D67A3" w:rsidP="0063072C">
      <w:pPr>
        <w:shd w:val="clear" w:color="auto" w:fill="70AD47" w:themeFill="accent6"/>
      </w:pPr>
      <w:r>
        <w:tab/>
        <w:t>width: 400</w:t>
      </w:r>
    </w:p>
    <w:p w14:paraId="61634267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37F74BF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25297DA6" w14:textId="09715951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height: 400</w:t>
      </w:r>
    </w:p>
    <w:p w14:paraId="43C61103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2087736A" w14:textId="77777777" w:rsidR="002D67A3" w:rsidRDefault="002D67A3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07635C63" w14:textId="77777777" w:rsidR="002D67A3" w:rsidRDefault="002D67A3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9DC0242" w14:textId="77777777" w:rsidR="002D67A3" w:rsidRDefault="002D67A3" w:rsidP="0063072C">
      <w:pPr>
        <w:shd w:val="clear" w:color="auto" w:fill="70AD47" w:themeFill="accent6"/>
      </w:pPr>
      <w:r>
        <w:lastRenderedPageBreak/>
        <w:tab/>
        <w:t>color : "#FF96C5"</w:t>
      </w:r>
    </w:p>
    <w:p w14:paraId="584F4B9B" w14:textId="5C7C38F0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>visible: true</w:t>
      </w:r>
    </w:p>
    <w:p w14:paraId="75146AE6" w14:textId="24A13817" w:rsidR="002D67A3" w:rsidRDefault="002D67A3" w:rsidP="0063072C">
      <w:pPr>
        <w:shd w:val="clear" w:color="auto" w:fill="70AD47" w:themeFill="accent6"/>
      </w:pPr>
      <w:r>
        <w:t xml:space="preserve">    </w:t>
      </w:r>
      <w:r w:rsidR="009A0CE7">
        <w:tab/>
      </w:r>
      <w:r>
        <w:t xml:space="preserve">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2B55E17B" w14:textId="77777777" w:rsidR="002D67A3" w:rsidRDefault="002D67A3" w:rsidP="0063072C">
      <w:pPr>
        <w:shd w:val="clear" w:color="auto" w:fill="70AD47" w:themeFill="accent6"/>
      </w:pPr>
      <w:r>
        <w:tab/>
      </w:r>
    </w:p>
    <w:p w14:paraId="18B80321" w14:textId="77777777" w:rsidR="002D67A3" w:rsidRDefault="002D67A3" w:rsidP="0063072C">
      <w:pPr>
        <w:shd w:val="clear" w:color="auto" w:fill="70AD47" w:themeFill="accent6"/>
      </w:pPr>
      <w:r>
        <w:tab/>
        <w:t>Button{</w:t>
      </w:r>
    </w:p>
    <w:p w14:paraId="665CBB7D" w14:textId="77777777" w:rsidR="002D67A3" w:rsidRDefault="002D67A3" w:rsidP="0063072C">
      <w:pPr>
        <w:shd w:val="clear" w:color="auto" w:fill="70AD47" w:themeFill="accent6"/>
      </w:pPr>
      <w:r>
        <w:tab/>
        <w:t>id : button1</w:t>
      </w:r>
    </w:p>
    <w:p w14:paraId="0E919496" w14:textId="77777777" w:rsidR="002D67A3" w:rsidRDefault="002D67A3" w:rsidP="0063072C">
      <w:pPr>
        <w:shd w:val="clear" w:color="auto" w:fill="70AD47" w:themeFill="accent6"/>
      </w:pPr>
      <w:r>
        <w:tab/>
        <w:t>x : 50</w:t>
      </w:r>
    </w:p>
    <w:p w14:paraId="01FE00BC" w14:textId="77777777" w:rsidR="002D67A3" w:rsidRDefault="002D67A3" w:rsidP="0063072C">
      <w:pPr>
        <w:shd w:val="clear" w:color="auto" w:fill="70AD47" w:themeFill="accent6"/>
      </w:pPr>
      <w:r>
        <w:tab/>
        <w:t>y : 150</w:t>
      </w:r>
    </w:p>
    <w:p w14:paraId="086ECF4B" w14:textId="77777777" w:rsidR="002D67A3" w:rsidRDefault="002D67A3" w:rsidP="0063072C">
      <w:pPr>
        <w:shd w:val="clear" w:color="auto" w:fill="70AD47" w:themeFill="accent6"/>
      </w:pPr>
      <w:r>
        <w:tab/>
        <w:t>width : 90</w:t>
      </w:r>
    </w:p>
    <w:p w14:paraId="1E131D0F" w14:textId="77777777" w:rsidR="002D67A3" w:rsidRDefault="002D67A3" w:rsidP="0063072C">
      <w:pPr>
        <w:shd w:val="clear" w:color="auto" w:fill="70AD47" w:themeFill="accent6"/>
      </w:pPr>
      <w:r>
        <w:tab/>
        <w:t>height : 90</w:t>
      </w:r>
    </w:p>
    <w:p w14:paraId="5E4E8462" w14:textId="77777777" w:rsidR="002D67A3" w:rsidRDefault="002D67A3" w:rsidP="0063072C">
      <w:pPr>
        <w:shd w:val="clear" w:color="auto" w:fill="70AD47" w:themeFill="accent6"/>
      </w:pPr>
      <w:r>
        <w:tab/>
        <w:t>checkable : true</w:t>
      </w:r>
    </w:p>
    <w:p w14:paraId="09111F51" w14:textId="682A1264" w:rsidR="002D67A3" w:rsidRDefault="002D67A3" w:rsidP="0063072C">
      <w:pPr>
        <w:shd w:val="clear" w:color="auto" w:fill="70AD47" w:themeFill="accent6"/>
      </w:pPr>
      <w:r>
        <w:tab/>
        <w:t>checked : false</w:t>
      </w:r>
      <w:r>
        <w:tab/>
      </w:r>
    </w:p>
    <w:p w14:paraId="70EB096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03D5210C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id : button1_color</w:t>
      </w:r>
    </w:p>
    <w:p w14:paraId="22616E7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width : </w:t>
      </w:r>
      <w:proofErr w:type="spellStart"/>
      <w:r>
        <w:t>parent.width</w:t>
      </w:r>
      <w:proofErr w:type="spellEnd"/>
    </w:p>
    <w:p w14:paraId="0ED7083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height : </w:t>
      </w:r>
      <w:proofErr w:type="spellStart"/>
      <w:r>
        <w:t>parent.height</w:t>
      </w:r>
      <w:proofErr w:type="spellEnd"/>
    </w:p>
    <w:p w14:paraId="6A6423E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color : "#340040"</w:t>
      </w:r>
    </w:p>
    <w:p w14:paraId="0843CC91" w14:textId="22BC9CAF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C0B811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Text{</w:t>
      </w:r>
    </w:p>
    <w:p w14:paraId="5063FB7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26B3C3B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y : 10</w:t>
      </w:r>
    </w:p>
    <w:p w14:paraId="59687DD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text : "button1"</w:t>
      </w:r>
    </w:p>
    <w:p w14:paraId="18AFFDE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r>
        <w:t>font.family</w:t>
      </w:r>
      <w:proofErr w:type="spellEnd"/>
      <w:r>
        <w:t xml:space="preserve"> : "Comic Sans"</w:t>
      </w:r>
    </w:p>
    <w:p w14:paraId="06A7635E" w14:textId="2F62E731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font.pixelSize</w:t>
      </w:r>
      <w:proofErr w:type="spellEnd"/>
      <w:r>
        <w:t xml:space="preserve"> : 15</w:t>
      </w:r>
    </w:p>
    <w:p w14:paraId="4264E817" w14:textId="42A9BFBD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4289099" w14:textId="77777777" w:rsidR="002D67A3" w:rsidRDefault="002D67A3" w:rsidP="0063072C">
      <w:pPr>
        <w:shd w:val="clear" w:color="auto" w:fill="70AD47" w:themeFill="accent6"/>
      </w:pPr>
      <w:r>
        <w:tab/>
        <w:t>}</w:t>
      </w:r>
    </w:p>
    <w:p w14:paraId="1D33F762" w14:textId="423CD846" w:rsidR="002D67A3" w:rsidRDefault="002D67A3" w:rsidP="0063072C">
      <w:pPr>
        <w:shd w:val="clear" w:color="auto" w:fill="70AD47" w:themeFill="accent6"/>
      </w:pPr>
      <w:r>
        <w:tab/>
      </w:r>
    </w:p>
    <w:p w14:paraId="6DA626D7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</w:p>
    <w:p w14:paraId="1A2D07CF" w14:textId="77777777" w:rsidR="002D67A3" w:rsidRDefault="002D67A3" w:rsidP="0063072C">
      <w:pPr>
        <w:shd w:val="clear" w:color="auto" w:fill="70AD47" w:themeFill="accent6"/>
      </w:pPr>
      <w:r>
        <w:tab/>
        <w:t>Button{</w:t>
      </w:r>
    </w:p>
    <w:p w14:paraId="4C9153DC" w14:textId="77777777" w:rsidR="002D67A3" w:rsidRDefault="002D67A3" w:rsidP="0063072C">
      <w:pPr>
        <w:shd w:val="clear" w:color="auto" w:fill="70AD47" w:themeFill="accent6"/>
      </w:pPr>
      <w:r>
        <w:tab/>
        <w:t>id : button2</w:t>
      </w:r>
    </w:p>
    <w:p w14:paraId="7E4AF995" w14:textId="77777777" w:rsidR="002D67A3" w:rsidRDefault="002D67A3" w:rsidP="0063072C">
      <w:pPr>
        <w:shd w:val="clear" w:color="auto" w:fill="70AD47" w:themeFill="accent6"/>
      </w:pPr>
      <w:r>
        <w:tab/>
        <w:t>x : 50</w:t>
      </w:r>
    </w:p>
    <w:p w14:paraId="1D55C117" w14:textId="77777777" w:rsidR="002D67A3" w:rsidRDefault="002D67A3" w:rsidP="0063072C">
      <w:pPr>
        <w:shd w:val="clear" w:color="auto" w:fill="70AD47" w:themeFill="accent6"/>
      </w:pPr>
      <w:r>
        <w:tab/>
        <w:t>y : 250</w:t>
      </w:r>
    </w:p>
    <w:p w14:paraId="7DDD61D9" w14:textId="77777777" w:rsidR="002D67A3" w:rsidRDefault="002D67A3" w:rsidP="0063072C">
      <w:pPr>
        <w:shd w:val="clear" w:color="auto" w:fill="70AD47" w:themeFill="accent6"/>
      </w:pPr>
      <w:r>
        <w:tab/>
        <w:t>width : 90</w:t>
      </w:r>
    </w:p>
    <w:p w14:paraId="30FFC183" w14:textId="77777777" w:rsidR="002D67A3" w:rsidRDefault="002D67A3" w:rsidP="0063072C">
      <w:pPr>
        <w:shd w:val="clear" w:color="auto" w:fill="70AD47" w:themeFill="accent6"/>
      </w:pPr>
      <w:r>
        <w:tab/>
        <w:t>height : 90</w:t>
      </w:r>
    </w:p>
    <w:p w14:paraId="5EAF85D8" w14:textId="77777777" w:rsidR="002D67A3" w:rsidRDefault="002D67A3" w:rsidP="0063072C">
      <w:pPr>
        <w:shd w:val="clear" w:color="auto" w:fill="70AD47" w:themeFill="accent6"/>
      </w:pPr>
      <w:r>
        <w:tab/>
        <w:t>checkable : true</w:t>
      </w:r>
    </w:p>
    <w:p w14:paraId="0EAEA5B5" w14:textId="77777777" w:rsidR="002D67A3" w:rsidRDefault="002D67A3" w:rsidP="0063072C">
      <w:pPr>
        <w:shd w:val="clear" w:color="auto" w:fill="70AD47" w:themeFill="accent6"/>
      </w:pPr>
      <w:r>
        <w:tab/>
        <w:t>checked : false</w:t>
      </w:r>
    </w:p>
    <w:p w14:paraId="5D17DC5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776D737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ctangle {</w:t>
      </w:r>
    </w:p>
    <w:p w14:paraId="3CF35EF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id : button2_color</w:t>
      </w:r>
    </w:p>
    <w:p w14:paraId="5F900A1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width : </w:t>
      </w:r>
      <w:proofErr w:type="spellStart"/>
      <w:r>
        <w:t>parent.width</w:t>
      </w:r>
      <w:proofErr w:type="spellEnd"/>
    </w:p>
    <w:p w14:paraId="33E1048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height : </w:t>
      </w:r>
      <w:proofErr w:type="spellStart"/>
      <w:r>
        <w:t>parent.height</w:t>
      </w:r>
      <w:proofErr w:type="spellEnd"/>
    </w:p>
    <w:p w14:paraId="5A78856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color : "#340040"</w:t>
      </w:r>
    </w:p>
    <w:p w14:paraId="5CA223F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5349D3DA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251435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Text{</w:t>
      </w:r>
    </w:p>
    <w:p w14:paraId="12911EB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x: 10</w:t>
      </w:r>
    </w:p>
    <w:p w14:paraId="645468E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y : 10</w:t>
      </w:r>
    </w:p>
    <w:p w14:paraId="154A8ED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text : "button2"</w:t>
      </w:r>
    </w:p>
    <w:p w14:paraId="685684C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//</w:t>
      </w:r>
      <w:proofErr w:type="spellStart"/>
      <w:r>
        <w:t>font.family</w:t>
      </w:r>
      <w:proofErr w:type="spellEnd"/>
      <w:r>
        <w:t xml:space="preserve"> : "Comic Sans"</w:t>
      </w:r>
    </w:p>
    <w:p w14:paraId="5A319D3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font.pixelSize</w:t>
      </w:r>
      <w:proofErr w:type="spellEnd"/>
      <w:r>
        <w:t xml:space="preserve"> : 15</w:t>
      </w:r>
    </w:p>
    <w:p w14:paraId="3C6A152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4CBAA43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2F3B3936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0E0E94E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0740670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</w:p>
    <w:p w14:paraId="2C5F6D06" w14:textId="7D55A13F" w:rsidR="002D67A3" w:rsidRDefault="002D67A3" w:rsidP="0063072C">
      <w:pPr>
        <w:shd w:val="clear" w:color="auto" w:fill="70AD47" w:themeFill="accent6"/>
      </w:pPr>
      <w:r>
        <w:tab/>
        <w:t>}</w:t>
      </w:r>
    </w:p>
    <w:p w14:paraId="63E64E9A" w14:textId="77777777" w:rsidR="002D67A3" w:rsidRDefault="002D67A3" w:rsidP="0063072C">
      <w:pPr>
        <w:shd w:val="clear" w:color="auto" w:fill="70AD47" w:themeFill="accent6"/>
      </w:pPr>
      <w:r>
        <w:tab/>
        <w:t>Timer{</w:t>
      </w:r>
    </w:p>
    <w:p w14:paraId="15625878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id:guitimer</w:t>
      </w:r>
      <w:proofErr w:type="spellEnd"/>
    </w:p>
    <w:p w14:paraId="78E8A3F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FE8548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EFF0E90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9DE968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6B40DE2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329771C9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f (button1.checked == true){</w:t>
      </w:r>
    </w:p>
    <w:p w14:paraId="76F4E9FB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color.color = "#F2055C"</w:t>
      </w:r>
    </w:p>
    <w:p w14:paraId="2CC14AB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ackend.button1("1")</w:t>
      </w:r>
    </w:p>
    <w:p w14:paraId="0E5BB3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6EFF6D35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580D79D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f (button1.checked == false){</w:t>
      </w:r>
    </w:p>
    <w:p w14:paraId="180758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1_color.color = "#340040"</w:t>
      </w:r>
    </w:p>
    <w:p w14:paraId="6CECAFE1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ackend.button1("0")</w:t>
      </w:r>
    </w:p>
    <w:p w14:paraId="4F2434C3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3B08F79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20EC154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6B1BA82D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f (button2.checked == true){</w:t>
      </w:r>
    </w:p>
    <w:p w14:paraId="1F0FBF6F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color.color = "#F2055C"</w:t>
      </w:r>
    </w:p>
    <w:p w14:paraId="3A2FCD2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ackend.button2("1")</w:t>
      </w:r>
    </w:p>
    <w:p w14:paraId="56DF3EF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4D7F8117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</w:p>
    <w:p w14:paraId="2F8836C2" w14:textId="77777777" w:rsidR="002D67A3" w:rsidRDefault="002D67A3" w:rsidP="0063072C">
      <w:pPr>
        <w:shd w:val="clear" w:color="auto" w:fill="70AD47" w:themeFill="accent6"/>
      </w:pPr>
      <w:r>
        <w:tab/>
      </w:r>
      <w:r>
        <w:tab/>
        <w:t>if (button2.checked == false){</w:t>
      </w:r>
    </w:p>
    <w:p w14:paraId="17A97D6E" w14:textId="77777777" w:rsidR="002D67A3" w:rsidRDefault="002D67A3" w:rsidP="0063072C">
      <w:pPr>
        <w:shd w:val="clear" w:color="auto" w:fill="70AD47" w:themeFill="accent6"/>
      </w:pPr>
      <w:r>
        <w:tab/>
      </w:r>
      <w:r>
        <w:tab/>
      </w:r>
      <w:r>
        <w:tab/>
        <w:t>button2_color.color = "#340040"</w:t>
      </w:r>
    </w:p>
    <w:p w14:paraId="5C3DAD57" w14:textId="77777777" w:rsidR="002D67A3" w:rsidRDefault="002D67A3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  <w:t>backend.button2("0")</w:t>
      </w:r>
    </w:p>
    <w:p w14:paraId="71E73F96" w14:textId="1852142E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</w:p>
    <w:p w14:paraId="05949476" w14:textId="336A3150" w:rsidR="002D67A3" w:rsidRDefault="002D67A3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750F217C" w14:textId="06BF528D" w:rsidR="002D67A3" w:rsidRDefault="002D67A3" w:rsidP="0063072C">
      <w:pPr>
        <w:shd w:val="clear" w:color="auto" w:fill="70AD47" w:themeFill="accent6"/>
      </w:pPr>
      <w:r>
        <w:tab/>
        <w:t>}</w:t>
      </w:r>
    </w:p>
    <w:p w14:paraId="60848B0E" w14:textId="77777777" w:rsidR="002D67A3" w:rsidRDefault="002D67A3" w:rsidP="0063072C">
      <w:pPr>
        <w:shd w:val="clear" w:color="auto" w:fill="70AD47" w:themeFill="accent6"/>
      </w:pPr>
      <w:r>
        <w:t>}</w:t>
      </w:r>
    </w:p>
    <w:p w14:paraId="57D77F69" w14:textId="77777777" w:rsidR="002D67A3" w:rsidRDefault="002D67A3" w:rsidP="002D67A3"/>
    <w:p w14:paraId="013FCB7F" w14:textId="77777777" w:rsidR="002D67A3" w:rsidRDefault="002D67A3" w:rsidP="002D67A3"/>
    <w:p w14:paraId="076E6D47" w14:textId="77777777" w:rsidR="002D67A3" w:rsidRDefault="002D67A3" w:rsidP="002D67A3"/>
    <w:p w14:paraId="326301BB" w14:textId="77777777" w:rsidR="002D67A3" w:rsidRDefault="002D67A3" w:rsidP="002D67A3"/>
    <w:p w14:paraId="1B46261C" w14:textId="77777777" w:rsidR="002D67A3" w:rsidRDefault="002D67A3" w:rsidP="002D67A3"/>
    <w:p w14:paraId="6D30C0B8" w14:textId="77777777" w:rsidR="002D67A3" w:rsidRDefault="002D67A3" w:rsidP="002D67A3"/>
    <w:p w14:paraId="025E526A" w14:textId="77777777" w:rsidR="002D67A3" w:rsidRDefault="002D67A3" w:rsidP="002D67A3"/>
    <w:p w14:paraId="778C563D" w14:textId="77777777" w:rsidR="002D67A3" w:rsidRDefault="002D67A3" w:rsidP="002D67A3"/>
    <w:p w14:paraId="78BCBDDF" w14:textId="77777777" w:rsidR="002D67A3" w:rsidRDefault="002D67A3" w:rsidP="00DC57E3"/>
    <w:p w14:paraId="2EBD7364" w14:textId="35008471" w:rsidR="009E1B97" w:rsidRDefault="009E1B97" w:rsidP="00DC57E3"/>
    <w:p w14:paraId="6FE5B6F8" w14:textId="5AA932B7" w:rsidR="009E1B97" w:rsidRDefault="009E1B97" w:rsidP="00DC57E3"/>
    <w:p w14:paraId="280B829B" w14:textId="5C9E2BE7" w:rsidR="009E1B97" w:rsidRDefault="009E1B97" w:rsidP="00DC57E3"/>
    <w:p w14:paraId="3B073494" w14:textId="1E78EEAE" w:rsidR="009E1B97" w:rsidRDefault="009E1B97" w:rsidP="00DC57E3"/>
    <w:p w14:paraId="206945AE" w14:textId="01A2EE18" w:rsidR="009E1B97" w:rsidRDefault="009E1B97" w:rsidP="00DC57E3"/>
    <w:p w14:paraId="6294C5F0" w14:textId="007A8360" w:rsidR="009E1B97" w:rsidRDefault="009E1B97" w:rsidP="00DC57E3"/>
    <w:p w14:paraId="70888741" w14:textId="3CE1A749" w:rsidR="009E1B97" w:rsidRDefault="009E1B97" w:rsidP="00DC57E3"/>
    <w:p w14:paraId="37DB7463" w14:textId="790CBDC6" w:rsidR="00414CEF" w:rsidRDefault="00414CEF" w:rsidP="00DC57E3"/>
    <w:p w14:paraId="78D93D87" w14:textId="3110A544" w:rsidR="00414CEF" w:rsidRDefault="00414CEF" w:rsidP="00DC57E3"/>
    <w:p w14:paraId="66A0E61C" w14:textId="44262353" w:rsidR="00414CEF" w:rsidRDefault="00414CEF" w:rsidP="00DC57E3"/>
    <w:p w14:paraId="30A73B9A" w14:textId="7DCC39E7" w:rsidR="00414CEF" w:rsidRDefault="00414CEF" w:rsidP="00DC57E3"/>
    <w:p w14:paraId="1ED65B11" w14:textId="77777777" w:rsidR="00E2313F" w:rsidRDefault="00E2313F" w:rsidP="00DC57E3"/>
    <w:p w14:paraId="5A093E5C" w14:textId="52A832F1" w:rsidR="009E1B97" w:rsidRDefault="009E1B97" w:rsidP="009E1B97">
      <w:pPr>
        <w:pStyle w:val="Heading1"/>
      </w:pPr>
      <w:bookmarkStart w:id="34" w:name="_Toc124528138"/>
      <w:proofErr w:type="spellStart"/>
      <w:r>
        <w:lastRenderedPageBreak/>
        <w:t>Jobsheet</w:t>
      </w:r>
      <w:proofErr w:type="spellEnd"/>
      <w:r>
        <w:t xml:space="preserve"> 2 : Digital Input</w:t>
      </w:r>
      <w:bookmarkEnd w:id="34"/>
    </w:p>
    <w:p w14:paraId="2FAA35DA" w14:textId="2F3AB439" w:rsidR="009E1B97" w:rsidRDefault="009E1B97" w:rsidP="009E1B97"/>
    <w:p w14:paraId="7A20BBE1" w14:textId="02A84FD7" w:rsidR="00D25DB5" w:rsidRDefault="00D25DB5" w:rsidP="009E1B97">
      <w:r>
        <w:t xml:space="preserve">Target :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</w:t>
      </w:r>
      <w:r>
        <w:t>mbaca</w:t>
      </w:r>
      <w:proofErr w:type="spellEnd"/>
      <w:r>
        <w:t xml:space="preserve"> </w:t>
      </w:r>
      <w:proofErr w:type="spellStart"/>
      <w:r>
        <w:t>tombol</w:t>
      </w:r>
      <w:proofErr w:type="spellEnd"/>
      <w:r>
        <w:t xml:space="preserve"> </w:t>
      </w:r>
      <w:proofErr w:type="spellStart"/>
      <w:r>
        <w:t>d</w:t>
      </w:r>
      <w:r w:rsidR="00120D36">
        <w:t>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2FE0AB49" w14:textId="3AE6BCCE" w:rsidR="009E1B97" w:rsidRDefault="009E1B97" w:rsidP="009E1B97">
      <w:pPr>
        <w:pStyle w:val="Heading2"/>
      </w:pPr>
      <w:bookmarkStart w:id="35" w:name="_Toc124528139"/>
      <w:r>
        <w:t>Single Input</w:t>
      </w:r>
      <w:bookmarkEnd w:id="35"/>
    </w:p>
    <w:p w14:paraId="40E5FA7C" w14:textId="77777777" w:rsidR="00120D36" w:rsidRPr="00120D36" w:rsidRDefault="00120D36" w:rsidP="00120D36"/>
    <w:p w14:paraId="5917E71C" w14:textId="6F4831F9" w:rsidR="009E1B97" w:rsidRDefault="009E1B97" w:rsidP="009E1B97">
      <w:pPr>
        <w:pStyle w:val="Heading3"/>
      </w:pPr>
      <w:bookmarkStart w:id="36" w:name="_Toc124528140"/>
      <w:r>
        <w:t>Program Ladder</w:t>
      </w:r>
      <w:bookmarkEnd w:id="36"/>
    </w:p>
    <w:p w14:paraId="3FB219B0" w14:textId="2BEB08F3" w:rsidR="000659FE" w:rsidRDefault="000659FE" w:rsidP="000659FE">
      <w:r w:rsidRPr="000659FE">
        <w:rPr>
          <w:noProof/>
        </w:rPr>
        <w:drawing>
          <wp:inline distT="0" distB="0" distL="0" distR="0" wp14:anchorId="1E5BA1A4" wp14:editId="3C54E180">
            <wp:extent cx="5734336" cy="1445712"/>
            <wp:effectExtent l="0" t="0" r="0" b="2540"/>
            <wp:docPr id="1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D450FBAF-EB35-4497-8550-A4F8C286D5A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D450FBAF-EB35-4497-8550-A4F8C286D5A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4336" cy="14457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361B83" w14:textId="77777777" w:rsidR="005F0E9C" w:rsidRPr="005F0E9C" w:rsidRDefault="005F0E9C" w:rsidP="005F0E9C">
      <w:r w:rsidRPr="005F0E9C">
        <w:t xml:space="preserve">R9 </w:t>
      </w:r>
      <w:proofErr w:type="spellStart"/>
      <w:r w:rsidRPr="005F0E9C">
        <w:t>mempunyai</w:t>
      </w:r>
      <w:proofErr w:type="spellEnd"/>
      <w:r w:rsidRPr="005F0E9C">
        <w:t xml:space="preserve"> </w:t>
      </w:r>
      <w:proofErr w:type="spellStart"/>
      <w:r w:rsidRPr="005F0E9C">
        <w:t>alamat</w:t>
      </w:r>
      <w:proofErr w:type="spellEnd"/>
      <w:r w:rsidRPr="005F0E9C">
        <w:t xml:space="preserve"> </w:t>
      </w:r>
      <w:proofErr w:type="spellStart"/>
      <w:r w:rsidRPr="005F0E9C">
        <w:t>modbus</w:t>
      </w:r>
      <w:proofErr w:type="spellEnd"/>
      <w:r w:rsidRPr="005F0E9C">
        <w:t xml:space="preserve"> 8 (coil). </w:t>
      </w:r>
      <w:proofErr w:type="spellStart"/>
      <w:r w:rsidRPr="005F0E9C">
        <w:t>jadi</w:t>
      </w:r>
      <w:proofErr w:type="spellEnd"/>
      <w:r w:rsidRPr="005F0E9C">
        <w:t xml:space="preserve"> S1 </w:t>
      </w:r>
      <w:proofErr w:type="spellStart"/>
      <w:r w:rsidRPr="005F0E9C">
        <w:t>mengendalikan</w:t>
      </w:r>
      <w:proofErr w:type="spellEnd"/>
      <w:r w:rsidRPr="005F0E9C">
        <w:t xml:space="preserve"> R9 </w:t>
      </w:r>
      <w:proofErr w:type="spellStart"/>
      <w:r w:rsidRPr="005F0E9C">
        <w:t>lalu</w:t>
      </w:r>
      <w:proofErr w:type="spellEnd"/>
      <w:r w:rsidRPr="005F0E9C">
        <w:t xml:space="preserve"> </w:t>
      </w:r>
      <w:proofErr w:type="spellStart"/>
      <w:r w:rsidRPr="005F0E9C">
        <w:t>datanya</w:t>
      </w:r>
      <w:proofErr w:type="spellEnd"/>
      <w:r w:rsidRPr="005F0E9C">
        <w:t xml:space="preserve"> </w:t>
      </w:r>
      <w:proofErr w:type="spellStart"/>
      <w:r w:rsidRPr="005F0E9C">
        <w:t>dibaca</w:t>
      </w:r>
      <w:proofErr w:type="spellEnd"/>
      <w:r w:rsidRPr="005F0E9C">
        <w:t xml:space="preserve"> pada </w:t>
      </w:r>
      <w:proofErr w:type="spellStart"/>
      <w:r w:rsidRPr="005F0E9C">
        <w:t>alamat</w:t>
      </w:r>
      <w:proofErr w:type="spellEnd"/>
      <w:r w:rsidRPr="005F0E9C">
        <w:t xml:space="preserve"> 8</w:t>
      </w:r>
    </w:p>
    <w:p w14:paraId="72C3285E" w14:textId="43F09309" w:rsidR="005F0E9C" w:rsidRDefault="005F0E9C" w:rsidP="000659FE"/>
    <w:p w14:paraId="7F45A7E4" w14:textId="6D2F36D1" w:rsidR="005F0E9C" w:rsidRDefault="005F0E9C" w:rsidP="005F0E9C">
      <w:pPr>
        <w:jc w:val="center"/>
      </w:pPr>
      <w:r w:rsidRPr="005F0E9C">
        <w:drawing>
          <wp:inline distT="0" distB="0" distL="0" distR="0" wp14:anchorId="03B60B7C" wp14:editId="79E3595A">
            <wp:extent cx="4719371" cy="3452519"/>
            <wp:effectExtent l="0" t="0" r="5080" b="0"/>
            <wp:docPr id="2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98F12A1-E594-4A85-BD17-42B94D11065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98F12A1-E594-4A85-BD17-42B94D11065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719371" cy="3452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6DE5F" w14:textId="693CDE97" w:rsidR="005F0E9C" w:rsidRDefault="005F0E9C" w:rsidP="005F0E9C">
      <w:pPr>
        <w:jc w:val="center"/>
      </w:pPr>
    </w:p>
    <w:p w14:paraId="5F343D77" w14:textId="77777777" w:rsidR="005F0E9C" w:rsidRPr="000659FE" w:rsidRDefault="005F0E9C" w:rsidP="005F0E9C">
      <w:pPr>
        <w:jc w:val="center"/>
      </w:pPr>
    </w:p>
    <w:p w14:paraId="050A03FA" w14:textId="38B9093C" w:rsidR="009E1B97" w:rsidRDefault="009E1B97" w:rsidP="009E1B97">
      <w:pPr>
        <w:pStyle w:val="Heading3"/>
      </w:pPr>
      <w:bookmarkStart w:id="37" w:name="_Toc124528141"/>
      <w:r>
        <w:lastRenderedPageBreak/>
        <w:t>Program Python</w:t>
      </w:r>
      <w:bookmarkEnd w:id="37"/>
    </w:p>
    <w:p w14:paraId="2DA42421" w14:textId="0D0ADDF5" w:rsidR="002426B5" w:rsidRDefault="002426B5" w:rsidP="002426B5"/>
    <w:p w14:paraId="4FE19300" w14:textId="77777777" w:rsidR="002426B5" w:rsidRDefault="002426B5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1BD1517A" w14:textId="77777777" w:rsidR="002426B5" w:rsidRDefault="002426B5" w:rsidP="0063072C">
      <w:pPr>
        <w:shd w:val="clear" w:color="auto" w:fill="1F3864" w:themeFill="accent1" w:themeFillShade="80"/>
      </w:pPr>
    </w:p>
    <w:p w14:paraId="482F6D11" w14:textId="77777777" w:rsidR="002426B5" w:rsidRDefault="002426B5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780468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4E04D0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751B8324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B82E547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27A2AF88" w14:textId="77777777" w:rsidR="002426B5" w:rsidRDefault="002426B5" w:rsidP="0063072C">
      <w:pPr>
        <w:shd w:val="clear" w:color="auto" w:fill="1F3864" w:themeFill="accent1" w:themeFillShade="80"/>
      </w:pPr>
      <w:r>
        <w:t>from PyQt5.QtWidgets import *</w:t>
      </w:r>
    </w:p>
    <w:p w14:paraId="2734CCF9" w14:textId="77777777" w:rsidR="002426B5" w:rsidRDefault="002426B5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FA83AC2" w14:textId="77777777" w:rsidR="002426B5" w:rsidRDefault="002426B5" w:rsidP="0063072C">
      <w:pPr>
        <w:shd w:val="clear" w:color="auto" w:fill="1F3864" w:themeFill="accent1" w:themeFillShade="80"/>
      </w:pPr>
      <w:r>
        <w:t>import sys</w:t>
      </w:r>
    </w:p>
    <w:p w14:paraId="63E2F732" w14:textId="77777777" w:rsidR="002426B5" w:rsidRDefault="002426B5" w:rsidP="0063072C">
      <w:pPr>
        <w:shd w:val="clear" w:color="auto" w:fill="1F3864" w:themeFill="accent1" w:themeFillShade="80"/>
      </w:pPr>
      <w:r>
        <w:t>import threading</w:t>
      </w:r>
    </w:p>
    <w:p w14:paraId="15322763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01DBBDC" w14:textId="77777777" w:rsidR="002426B5" w:rsidRDefault="002426B5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FBCB7E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15E899C6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7600DE2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B015F7B" w14:textId="77777777" w:rsidR="002426B5" w:rsidRDefault="002426B5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5EB8DD5B" w14:textId="77777777" w:rsidR="002426B5" w:rsidRDefault="002426B5" w:rsidP="0063072C">
      <w:pPr>
        <w:shd w:val="clear" w:color="auto" w:fill="1F3864" w:themeFill="accent1" w:themeFillShade="80"/>
      </w:pPr>
      <w:r>
        <w:t>import serial</w:t>
      </w:r>
    </w:p>
    <w:p w14:paraId="7510C692" w14:textId="77777777" w:rsidR="002426B5" w:rsidRDefault="002426B5" w:rsidP="0063072C">
      <w:pPr>
        <w:shd w:val="clear" w:color="auto" w:fill="1F3864" w:themeFill="accent1" w:themeFillShade="80"/>
      </w:pPr>
      <w:r>
        <w:t>import time</w:t>
      </w:r>
    </w:p>
    <w:p w14:paraId="1F9EB911" w14:textId="77777777" w:rsidR="002426B5" w:rsidRDefault="002426B5" w:rsidP="0063072C">
      <w:pPr>
        <w:shd w:val="clear" w:color="auto" w:fill="1F3864" w:themeFill="accent1" w:themeFillShade="80"/>
      </w:pPr>
      <w:r>
        <w:t>###############DECLARE VARIABLES#############</w:t>
      </w:r>
    </w:p>
    <w:p w14:paraId="272E758D" w14:textId="77777777" w:rsidR="002426B5" w:rsidRDefault="002426B5" w:rsidP="0063072C">
      <w:pPr>
        <w:shd w:val="clear" w:color="auto" w:fill="1F3864" w:themeFill="accent1" w:themeFillShade="80"/>
      </w:pPr>
      <w:r>
        <w:t>indicator1_status = ""</w:t>
      </w:r>
    </w:p>
    <w:p w14:paraId="5655BA7D" w14:textId="77777777" w:rsidR="002426B5" w:rsidRDefault="002426B5" w:rsidP="0063072C">
      <w:pPr>
        <w:shd w:val="clear" w:color="auto" w:fill="1F3864" w:themeFill="accent1" w:themeFillShade="80"/>
      </w:pPr>
    </w:p>
    <w:p w14:paraId="31E01E69" w14:textId="77777777" w:rsidR="002426B5" w:rsidRDefault="002426B5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DFB632E" w14:textId="77777777" w:rsidR="002426B5" w:rsidRDefault="002426B5" w:rsidP="0063072C">
      <w:pPr>
        <w:shd w:val="clear" w:color="auto" w:fill="1F3864" w:themeFill="accent1" w:themeFillShade="80"/>
      </w:pPr>
    </w:p>
    <w:p w14:paraId="3018CF0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42CB0800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</w:t>
      </w:r>
    </w:p>
    <w:p w14:paraId="01FEB448" w14:textId="77777777" w:rsidR="002426B5" w:rsidRDefault="002426B5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2356DE30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56969B79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6AD75F19" w14:textId="77777777" w:rsidR="002426B5" w:rsidRDefault="002426B5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636842BB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31D4FB7E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C0D867" w14:textId="77777777" w:rsidR="002426B5" w:rsidRDefault="002426B5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4B3ADA22" w14:textId="77777777" w:rsidR="002426B5" w:rsidRDefault="002426B5" w:rsidP="0063072C">
      <w:pPr>
        <w:shd w:val="clear" w:color="auto" w:fill="1F3864" w:themeFill="accent1" w:themeFillShade="80"/>
      </w:pPr>
      <w:r>
        <w:t xml:space="preserve">    else:</w:t>
      </w:r>
    </w:p>
    <w:p w14:paraId="2BCF27B7" w14:textId="77777777" w:rsidR="002426B5" w:rsidRDefault="002426B5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45335765" w14:textId="77777777" w:rsidR="002426B5" w:rsidRDefault="002426B5" w:rsidP="0063072C">
      <w:pPr>
        <w:shd w:val="clear" w:color="auto" w:fill="1F3864" w:themeFill="accent1" w:themeFillShade="80"/>
      </w:pPr>
    </w:p>
    <w:p w14:paraId="5DAC9535" w14:textId="77777777" w:rsidR="002426B5" w:rsidRDefault="002426B5" w:rsidP="0063072C">
      <w:pPr>
        <w:shd w:val="clear" w:color="auto" w:fill="1F3864" w:themeFill="accent1" w:themeFillShade="80"/>
      </w:pPr>
      <w:r>
        <w:t xml:space="preserve">    result = []</w:t>
      </w:r>
    </w:p>
    <w:p w14:paraId="40E4F216" w14:textId="77777777" w:rsidR="002426B5" w:rsidRDefault="002426B5" w:rsidP="0063072C">
      <w:pPr>
        <w:shd w:val="clear" w:color="auto" w:fill="1F3864" w:themeFill="accent1" w:themeFillShade="80"/>
      </w:pPr>
      <w:r>
        <w:t xml:space="preserve">    for port in ports:</w:t>
      </w:r>
    </w:p>
    <w:p w14:paraId="2A281C0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5FC8BAF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32B9A84B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177A03D0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3EF10FBD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40F5A2F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2A78FD39" w14:textId="77777777" w:rsidR="002426B5" w:rsidRDefault="002426B5" w:rsidP="0063072C">
      <w:pPr>
        <w:shd w:val="clear" w:color="auto" w:fill="1F3864" w:themeFill="accent1" w:themeFillShade="80"/>
      </w:pPr>
      <w:r>
        <w:t xml:space="preserve">    return result</w:t>
      </w:r>
    </w:p>
    <w:p w14:paraId="7E974F57" w14:textId="77777777" w:rsidR="002426B5" w:rsidRDefault="002426B5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0DCBC26E" w14:textId="77777777" w:rsidR="002426B5" w:rsidRDefault="002426B5" w:rsidP="0063072C">
      <w:pPr>
        <w:shd w:val="clear" w:color="auto" w:fill="1F3864" w:themeFill="accent1" w:themeFillShade="80"/>
      </w:pPr>
    </w:p>
    <w:p w14:paraId="5CEEB952" w14:textId="77777777" w:rsidR="002426B5" w:rsidRDefault="002426B5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4D4863F1" w14:textId="77777777" w:rsidR="002426B5" w:rsidRDefault="002426B5" w:rsidP="0063072C">
      <w:pPr>
        <w:shd w:val="clear" w:color="auto" w:fill="1F3864" w:themeFill="accent1" w:themeFillShade="80"/>
      </w:pPr>
    </w:p>
    <w:p w14:paraId="6D2EF6A1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DB875C6" w14:textId="77777777" w:rsidR="002426B5" w:rsidRDefault="002426B5" w:rsidP="0063072C">
      <w:pPr>
        <w:shd w:val="clear" w:color="auto" w:fill="1F3864" w:themeFill="accent1" w:themeFillShade="80"/>
      </w:pPr>
    </w:p>
    <w:p w14:paraId="688B0D5C" w14:textId="77777777" w:rsidR="002426B5" w:rsidRDefault="002426B5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398C79DC" w14:textId="77777777" w:rsidR="002426B5" w:rsidRDefault="002426B5" w:rsidP="0063072C">
      <w:pPr>
        <w:shd w:val="clear" w:color="auto" w:fill="1F3864" w:themeFill="accent1" w:themeFillShade="80"/>
      </w:pPr>
    </w:p>
    <w:p w14:paraId="5D2BB4ED" w14:textId="77777777" w:rsidR="002426B5" w:rsidRDefault="002426B5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70C8D74A" w14:textId="77777777" w:rsidR="002426B5" w:rsidRDefault="002426B5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63F82100" w14:textId="77777777" w:rsidR="002426B5" w:rsidRDefault="002426B5" w:rsidP="0063072C">
      <w:pPr>
        <w:shd w:val="clear" w:color="auto" w:fill="1F3864" w:themeFill="accent1" w:themeFillShade="80"/>
      </w:pPr>
    </w:p>
    <w:p w14:paraId="4116E53A" w14:textId="77777777" w:rsidR="002426B5" w:rsidRDefault="002426B5" w:rsidP="0063072C">
      <w:pPr>
        <w:shd w:val="clear" w:color="auto" w:fill="1F3864" w:themeFill="accent1" w:themeFillShade="80"/>
      </w:pPr>
    </w:p>
    <w:p w14:paraId="2664AEF3" w14:textId="77777777" w:rsidR="002426B5" w:rsidRDefault="002426B5" w:rsidP="0063072C">
      <w:pPr>
        <w:shd w:val="clear" w:color="auto" w:fill="1F3864" w:themeFill="accent1" w:themeFillShade="80"/>
      </w:pPr>
    </w:p>
    <w:p w14:paraId="7F9861B0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3E88CBC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B6BBC12" w14:textId="77777777" w:rsidR="002426B5" w:rsidRDefault="002426B5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4F1AEC15" w14:textId="77777777" w:rsidR="002426B5" w:rsidRDefault="002426B5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56DFD0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635DD74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2218A2D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62B3E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41A3F3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DF76257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76848323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</w:p>
    <w:p w14:paraId="54A7C642" w14:textId="77777777" w:rsidR="002426B5" w:rsidRDefault="002426B5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436DA539" w14:textId="77777777" w:rsidR="002426B5" w:rsidRDefault="002426B5" w:rsidP="0063072C">
      <w:pPr>
        <w:shd w:val="clear" w:color="auto" w:fill="1F3864" w:themeFill="accent1" w:themeFillShade="80"/>
      </w:pPr>
      <w:r>
        <w:t xml:space="preserve">    def indicator1_status(self):  return indicator1_status        </w:t>
      </w:r>
    </w:p>
    <w:p w14:paraId="60684DFA" w14:textId="77777777" w:rsid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C845A98" w14:textId="77777777" w:rsidR="002426B5" w:rsidRDefault="002426B5" w:rsidP="0063072C">
      <w:pPr>
        <w:shd w:val="clear" w:color="auto" w:fill="1F3864" w:themeFill="accent1" w:themeFillShade="80"/>
      </w:pPr>
    </w:p>
    <w:p w14:paraId="1C944CD7" w14:textId="77777777" w:rsidR="002426B5" w:rsidRDefault="002426B5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0054A2DC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request</w:t>
      </w:r>
    </w:p>
    <w:p w14:paraId="49F881BA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D959210" w14:textId="77777777" w:rsidR="002426B5" w:rsidRDefault="002426B5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4E1161B4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DE13D4" w14:textId="77777777" w:rsidR="002426B5" w:rsidRDefault="002426B5" w:rsidP="0063072C">
      <w:pPr>
        <w:shd w:val="clear" w:color="auto" w:fill="1F3864" w:themeFill="accent1" w:themeFillShade="80"/>
      </w:pPr>
      <w:r>
        <w:lastRenderedPageBreak/>
        <w:t xml:space="preserve">    while True:</w:t>
      </w:r>
    </w:p>
    <w:p w14:paraId="61AB72E5" w14:textId="77777777" w:rsidR="002426B5" w:rsidRDefault="002426B5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r>
        <w:t>client.read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963B4F4" w14:textId="77777777" w:rsidR="002426B5" w:rsidRDefault="002426B5" w:rsidP="0063072C">
      <w:pPr>
        <w:shd w:val="clear" w:color="auto" w:fill="1F3864" w:themeFill="accent1" w:themeFillShade="80"/>
      </w:pPr>
      <w:r>
        <w:t xml:space="preserve">        request = client.read_holding_registers(address=0,count=0x7,unit=int(slave_id))</w:t>
      </w:r>
    </w:p>
    <w:p w14:paraId="5121AE7C" w14:textId="77777777" w:rsidR="002426B5" w:rsidRDefault="002426B5" w:rsidP="0063072C">
      <w:pPr>
        <w:shd w:val="clear" w:color="auto" w:fill="1F3864" w:themeFill="accent1" w:themeFillShade="80"/>
      </w:pPr>
      <w:r>
        <w:t xml:space="preserve">        try:</w:t>
      </w:r>
    </w:p>
    <w:p w14:paraId="142FAD95" w14:textId="77777777" w:rsidR="002426B5" w:rsidRDefault="002426B5" w:rsidP="0063072C">
      <w:pPr>
        <w:shd w:val="clear" w:color="auto" w:fill="1F3864" w:themeFill="accent1" w:themeFillShade="80"/>
      </w:pPr>
    </w:p>
    <w:p w14:paraId="0422DB2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r>
        <w:t>request.registers</w:t>
      </w:r>
      <w:proofErr w:type="spellEnd"/>
      <w:r>
        <w:t>)</w:t>
      </w:r>
    </w:p>
    <w:p w14:paraId="483D956C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</w:t>
      </w:r>
    </w:p>
    <w:p w14:paraId="7D9A238D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#print(request_coil.bits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1D52D7D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coil.bits</w:t>
      </w:r>
      <w:proofErr w:type="spellEnd"/>
      <w:r>
        <w:t>[8] == 0):</w:t>
      </w:r>
    </w:p>
    <w:p w14:paraId="0E2EA062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2DCB8434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else:</w:t>
      </w:r>
    </w:p>
    <w:p w14:paraId="739B85FF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    indicator1_status = "on" </w:t>
      </w:r>
    </w:p>
    <w:p w14:paraId="30706FF0" w14:textId="77777777" w:rsidR="002426B5" w:rsidRDefault="002426B5" w:rsidP="0063072C">
      <w:pPr>
        <w:shd w:val="clear" w:color="auto" w:fill="1F3864" w:themeFill="accent1" w:themeFillShade="80"/>
      </w:pPr>
      <w:r>
        <w:t xml:space="preserve">        except:</w:t>
      </w:r>
    </w:p>
    <w:p w14:paraId="64831E08" w14:textId="77777777" w:rsidR="002426B5" w:rsidRDefault="002426B5" w:rsidP="0063072C">
      <w:pPr>
        <w:shd w:val="clear" w:color="auto" w:fill="1F3864" w:themeFill="accent1" w:themeFillShade="80"/>
      </w:pPr>
      <w:r>
        <w:t xml:space="preserve">            pass</w:t>
      </w:r>
    </w:p>
    <w:p w14:paraId="1523FC90" w14:textId="77777777" w:rsidR="002426B5" w:rsidRDefault="002426B5" w:rsidP="0063072C">
      <w:pPr>
        <w:shd w:val="clear" w:color="auto" w:fill="1F3864" w:themeFill="accent1" w:themeFillShade="80"/>
      </w:pPr>
    </w:p>
    <w:p w14:paraId="209CEA1E" w14:textId="77777777" w:rsidR="002426B5" w:rsidRDefault="002426B5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3ECE5784" w14:textId="77777777" w:rsidR="002426B5" w:rsidRDefault="002426B5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0D003BE5" w14:textId="77777777" w:rsidR="002426B5" w:rsidRDefault="002426B5" w:rsidP="0063072C">
      <w:pPr>
        <w:shd w:val="clear" w:color="auto" w:fill="1F3864" w:themeFill="accent1" w:themeFillShade="80"/>
      </w:pPr>
      <w:r>
        <w:t>if __name__ == "__main__":</w:t>
      </w:r>
    </w:p>
    <w:p w14:paraId="5D068AF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5F0E3092" w14:textId="77777777" w:rsidR="002426B5" w:rsidRDefault="002426B5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E6A4122" w14:textId="77777777" w:rsidR="002426B5" w:rsidRDefault="002426B5" w:rsidP="0063072C">
      <w:pPr>
        <w:shd w:val="clear" w:color="auto" w:fill="1F3864" w:themeFill="accent1" w:themeFillShade="80"/>
      </w:pPr>
      <w:r>
        <w:t xml:space="preserve">    t1.start()</w:t>
      </w:r>
    </w:p>
    <w:p w14:paraId="0D518501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0B682E11" w14:textId="77777777" w:rsidR="002426B5" w:rsidRDefault="002426B5" w:rsidP="0063072C">
      <w:pPr>
        <w:shd w:val="clear" w:color="auto" w:fill="1F3864" w:themeFill="accent1" w:themeFillShade="80"/>
      </w:pPr>
      <w:r>
        <w:t xml:space="preserve">    main = table()</w:t>
      </w:r>
    </w:p>
    <w:p w14:paraId="36BBE638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617BB3FB" w14:textId="77777777" w:rsidR="002426B5" w:rsidRDefault="002426B5" w:rsidP="0063072C">
      <w:pPr>
        <w:shd w:val="clear" w:color="auto" w:fill="1F3864" w:themeFill="accent1" w:themeFillShade="80"/>
      </w:pPr>
      <w:r>
        <w:t xml:space="preserve">    </w:t>
      </w:r>
    </w:p>
    <w:p w14:paraId="74F1BCEB" w14:textId="61B48284" w:rsidR="002426B5" w:rsidRPr="002426B5" w:rsidRDefault="002426B5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C474963" w14:textId="77777777" w:rsidR="009E1B97" w:rsidRDefault="009E1B97" w:rsidP="009E1B97">
      <w:pPr>
        <w:pStyle w:val="Heading3"/>
      </w:pPr>
      <w:bookmarkStart w:id="38" w:name="_Toc124528142"/>
      <w:r>
        <w:lastRenderedPageBreak/>
        <w:t>Program QML</w:t>
      </w:r>
      <w:bookmarkEnd w:id="38"/>
    </w:p>
    <w:p w14:paraId="05D74451" w14:textId="6ABEF211" w:rsidR="009E1B97" w:rsidRDefault="009E1B97" w:rsidP="009E1B97"/>
    <w:p w14:paraId="5F45EEDB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8E93CD3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46CF2865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4D77F2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7AFF3CCD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2CCC8606" w14:textId="77777777" w:rsidR="00D2214E" w:rsidRDefault="00D2214E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3D3E7044" w14:textId="77777777" w:rsidR="00D2214E" w:rsidRDefault="00D2214E" w:rsidP="0063072C">
      <w:pPr>
        <w:shd w:val="clear" w:color="auto" w:fill="70AD47" w:themeFill="accent6"/>
      </w:pPr>
    </w:p>
    <w:p w14:paraId="1F65C39C" w14:textId="77777777" w:rsidR="00D2214E" w:rsidRDefault="00D2214E" w:rsidP="0063072C">
      <w:pPr>
        <w:shd w:val="clear" w:color="auto" w:fill="70AD47" w:themeFill="accent6"/>
      </w:pPr>
    </w:p>
    <w:p w14:paraId="1E0E0886" w14:textId="77777777" w:rsidR="00D2214E" w:rsidRDefault="00D2214E" w:rsidP="0063072C">
      <w:pPr>
        <w:shd w:val="clear" w:color="auto" w:fill="70AD47" w:themeFill="accent6"/>
      </w:pPr>
      <w:r>
        <w:t>Window {</w:t>
      </w:r>
    </w:p>
    <w:p w14:paraId="1B69AFC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id : root</w:t>
      </w:r>
    </w:p>
    <w:p w14:paraId="408960DA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width: 400</w:t>
      </w:r>
    </w:p>
    <w:p w14:paraId="715552D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71575B5D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3F590296" w14:textId="77777777" w:rsidR="00D2214E" w:rsidRDefault="00D2214E" w:rsidP="0063072C">
      <w:pPr>
        <w:shd w:val="clear" w:color="auto" w:fill="70AD47" w:themeFill="accent6"/>
      </w:pPr>
      <w:r>
        <w:t xml:space="preserve">    height: 400</w:t>
      </w:r>
    </w:p>
    <w:p w14:paraId="54C4FB73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23EF4525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2D3C522B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E28F829" w14:textId="77777777" w:rsidR="00D2214E" w:rsidRDefault="00D2214E" w:rsidP="0063072C">
      <w:pPr>
        <w:shd w:val="clear" w:color="auto" w:fill="70AD47" w:themeFill="accent6"/>
        <w:tabs>
          <w:tab w:val="left" w:pos="180"/>
        </w:tabs>
      </w:pPr>
      <w:r>
        <w:tab/>
        <w:t>color : "#FF96C5"</w:t>
      </w:r>
    </w:p>
    <w:p w14:paraId="04C5341C" w14:textId="77777777" w:rsidR="00D2214E" w:rsidRDefault="00D2214E" w:rsidP="0063072C">
      <w:pPr>
        <w:shd w:val="clear" w:color="auto" w:fill="70AD47" w:themeFill="accent6"/>
      </w:pPr>
      <w:r>
        <w:t xml:space="preserve">    visible: true</w:t>
      </w:r>
    </w:p>
    <w:p w14:paraId="1C6CC95A" w14:textId="77777777" w:rsidR="00D2214E" w:rsidRDefault="00D2214E" w:rsidP="0063072C">
      <w:pPr>
        <w:shd w:val="clear" w:color="auto" w:fill="70AD47" w:themeFill="accent6"/>
      </w:pPr>
      <w:r>
        <w:t xml:space="preserve">    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1475377F" w14:textId="77777777" w:rsidR="00D2214E" w:rsidRDefault="00D2214E" w:rsidP="0063072C">
      <w:pPr>
        <w:shd w:val="clear" w:color="auto" w:fill="70AD47" w:themeFill="accent6"/>
      </w:pPr>
      <w:r>
        <w:tab/>
      </w:r>
    </w:p>
    <w:p w14:paraId="6FDEC6A5" w14:textId="77777777" w:rsidR="00D2214E" w:rsidRDefault="00D2214E" w:rsidP="0063072C">
      <w:pPr>
        <w:shd w:val="clear" w:color="auto" w:fill="70AD47" w:themeFill="accent6"/>
      </w:pPr>
      <w:r>
        <w:tab/>
        <w:t>Rectangle {</w:t>
      </w:r>
    </w:p>
    <w:p w14:paraId="50779B0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d : indicator1_color</w:t>
      </w:r>
    </w:p>
    <w:p w14:paraId="17835BC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x: 50</w:t>
      </w:r>
    </w:p>
    <w:p w14:paraId="2563800F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y : 100</w:t>
      </w:r>
    </w:p>
    <w:p w14:paraId="753498D6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</w:r>
    </w:p>
    <w:p w14:paraId="7DD83E5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width : 250</w:t>
      </w:r>
    </w:p>
    <w:p w14:paraId="6BDC0EA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height : 40</w:t>
      </w:r>
    </w:p>
    <w:p w14:paraId="742A28E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color : "#340040"</w:t>
      </w:r>
    </w:p>
    <w:p w14:paraId="10700DD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35CFEEE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Text {</w:t>
      </w:r>
    </w:p>
    <w:p w14:paraId="050D398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d : indicator1</w:t>
      </w:r>
    </w:p>
    <w:p w14:paraId="67641A6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anchors.horizontalCenter</w:t>
      </w:r>
      <w:proofErr w:type="spellEnd"/>
      <w:r>
        <w:t xml:space="preserve">: </w:t>
      </w:r>
      <w:proofErr w:type="spellStart"/>
      <w:r>
        <w:t>parent.horizontalCenter</w:t>
      </w:r>
      <w:proofErr w:type="spellEnd"/>
    </w:p>
    <w:p w14:paraId="0655A3A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anchors.verticalCenter</w:t>
      </w:r>
      <w:proofErr w:type="spellEnd"/>
      <w:r>
        <w:t xml:space="preserve">: </w:t>
      </w:r>
      <w:proofErr w:type="spellStart"/>
      <w:r>
        <w:t>parent.verticalCenter</w:t>
      </w:r>
      <w:proofErr w:type="spellEnd"/>
    </w:p>
    <w:p w14:paraId="1E742D63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font.family</w:t>
      </w:r>
      <w:proofErr w:type="spellEnd"/>
      <w:r>
        <w:t xml:space="preserve"> : "HarmoniaSansW01-Bold"</w:t>
      </w:r>
    </w:p>
    <w:p w14:paraId="69FE022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font.pixelSize</w:t>
      </w:r>
      <w:proofErr w:type="spellEnd"/>
      <w:r>
        <w:t xml:space="preserve"> : 20</w:t>
      </w:r>
    </w:p>
    <w:p w14:paraId="50A4C40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text : "R9"</w:t>
      </w:r>
    </w:p>
    <w:p w14:paraId="5C00BC5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color : "#07F2F2"</w:t>
      </w:r>
    </w:p>
    <w:p w14:paraId="2346759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119810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A78210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98769D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090A79A5" w14:textId="77777777" w:rsidR="00474960" w:rsidRDefault="00474960" w:rsidP="0063072C">
      <w:pPr>
        <w:shd w:val="clear" w:color="auto" w:fill="70AD47" w:themeFill="accent6"/>
      </w:pPr>
    </w:p>
    <w:p w14:paraId="652E2D28" w14:textId="387203D9" w:rsidR="00D2214E" w:rsidRDefault="00D2214E" w:rsidP="0063072C">
      <w:pPr>
        <w:shd w:val="clear" w:color="auto" w:fill="70AD47" w:themeFill="accent6"/>
      </w:pPr>
      <w:r>
        <w:tab/>
        <w:t>Timer{</w:t>
      </w:r>
    </w:p>
    <w:p w14:paraId="378750B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id:guitimer</w:t>
      </w:r>
      <w:proofErr w:type="spellEnd"/>
    </w:p>
    <w:p w14:paraId="5D2F6520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7E4759C2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124B5F37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0907EA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2576C96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EED9F0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backend.indicator1_status() == "off"){</w:t>
      </w:r>
    </w:p>
    <w:p w14:paraId="1CFA4548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9 : 0"</w:t>
      </w:r>
    </w:p>
    <w:p w14:paraId="4840930D" w14:textId="77777777" w:rsidR="00D2214E" w:rsidRDefault="00D2214E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  <w:t>indicator1_color.color = "#340040"</w:t>
      </w:r>
    </w:p>
    <w:p w14:paraId="705646E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38EA8B9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18FB10B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if (backend.indicator1_status() == "on"){</w:t>
      </w:r>
    </w:p>
    <w:p w14:paraId="72BD91B9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9 : 1"</w:t>
      </w:r>
    </w:p>
    <w:p w14:paraId="6D8C6475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  <w:r>
        <w:tab/>
        <w:t>indicator1_color.color = "#F2055C"</w:t>
      </w:r>
    </w:p>
    <w:p w14:paraId="3DF6DF41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53726E14" w14:textId="77777777" w:rsidR="00D2214E" w:rsidRDefault="00D2214E" w:rsidP="0063072C">
      <w:pPr>
        <w:shd w:val="clear" w:color="auto" w:fill="70AD47" w:themeFill="accent6"/>
      </w:pPr>
      <w:r>
        <w:tab/>
      </w:r>
      <w:r>
        <w:tab/>
        <w:t>}</w:t>
      </w:r>
    </w:p>
    <w:p w14:paraId="67F5DACB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5DD77C4E" w14:textId="77777777" w:rsidR="00D2214E" w:rsidRDefault="00D2214E" w:rsidP="0063072C">
      <w:pPr>
        <w:shd w:val="clear" w:color="auto" w:fill="70AD47" w:themeFill="accent6"/>
      </w:pPr>
      <w:r>
        <w:tab/>
      </w:r>
      <w:r>
        <w:tab/>
      </w:r>
    </w:p>
    <w:p w14:paraId="2EC89F05" w14:textId="77777777" w:rsidR="00D2214E" w:rsidRDefault="00D2214E" w:rsidP="0063072C">
      <w:pPr>
        <w:shd w:val="clear" w:color="auto" w:fill="70AD47" w:themeFill="accent6"/>
      </w:pPr>
      <w:r>
        <w:tab/>
        <w:t>}</w:t>
      </w:r>
    </w:p>
    <w:p w14:paraId="61893EC2" w14:textId="77777777" w:rsidR="00D2214E" w:rsidRDefault="00D2214E" w:rsidP="0063072C">
      <w:pPr>
        <w:shd w:val="clear" w:color="auto" w:fill="70AD47" w:themeFill="accent6"/>
      </w:pPr>
      <w:r>
        <w:tab/>
      </w:r>
    </w:p>
    <w:p w14:paraId="69397E4D" w14:textId="77777777" w:rsidR="00D2214E" w:rsidRDefault="00D2214E" w:rsidP="0063072C">
      <w:pPr>
        <w:shd w:val="clear" w:color="auto" w:fill="70AD47" w:themeFill="accent6"/>
      </w:pPr>
      <w:r>
        <w:t>}</w:t>
      </w:r>
    </w:p>
    <w:p w14:paraId="5DAF4A67" w14:textId="77777777" w:rsidR="00D2214E" w:rsidRDefault="00D2214E" w:rsidP="00D2214E"/>
    <w:p w14:paraId="28C649FB" w14:textId="77777777" w:rsidR="00D2214E" w:rsidRDefault="00D2214E" w:rsidP="00D2214E"/>
    <w:p w14:paraId="5A10DFA0" w14:textId="77777777" w:rsidR="00D2214E" w:rsidRDefault="00D2214E" w:rsidP="00D2214E"/>
    <w:p w14:paraId="545FD4DD" w14:textId="77777777" w:rsidR="00D2214E" w:rsidRDefault="00D2214E" w:rsidP="00D2214E"/>
    <w:p w14:paraId="7B761705" w14:textId="77777777" w:rsidR="00D2214E" w:rsidRDefault="00D2214E" w:rsidP="00D2214E"/>
    <w:p w14:paraId="7C5E1ADE" w14:textId="77777777" w:rsidR="00D2214E" w:rsidRDefault="00D2214E" w:rsidP="00D2214E"/>
    <w:p w14:paraId="4139A0D2" w14:textId="77777777" w:rsidR="00D2214E" w:rsidRDefault="00D2214E" w:rsidP="00D2214E"/>
    <w:p w14:paraId="5ADB80F6" w14:textId="77777777" w:rsidR="00D2214E" w:rsidRDefault="00D2214E" w:rsidP="00D2214E"/>
    <w:p w14:paraId="31EF540E" w14:textId="77777777" w:rsidR="00D2214E" w:rsidRDefault="00D2214E" w:rsidP="00D2214E"/>
    <w:p w14:paraId="45786C23" w14:textId="77777777" w:rsidR="00D2214E" w:rsidRDefault="00D2214E" w:rsidP="00D2214E"/>
    <w:p w14:paraId="37D94665" w14:textId="77777777" w:rsidR="00D2214E" w:rsidRDefault="00D2214E" w:rsidP="00D2214E"/>
    <w:p w14:paraId="256E55B4" w14:textId="77777777" w:rsidR="00D2214E" w:rsidRDefault="00D2214E" w:rsidP="00D2214E"/>
    <w:p w14:paraId="3A595A21" w14:textId="77777777" w:rsidR="00D2214E" w:rsidRDefault="00D2214E" w:rsidP="009E1B97"/>
    <w:p w14:paraId="2E6499E3" w14:textId="77777777" w:rsidR="009E1B97" w:rsidRDefault="009E1B97" w:rsidP="009E1B97"/>
    <w:p w14:paraId="647077B9" w14:textId="400AD4D9" w:rsidR="009E1B97" w:rsidRDefault="009E1B97" w:rsidP="009E1B97">
      <w:pPr>
        <w:pStyle w:val="Heading2"/>
      </w:pPr>
      <w:bookmarkStart w:id="39" w:name="_Toc124528143"/>
      <w:r>
        <w:lastRenderedPageBreak/>
        <w:t>Multiple Input</w:t>
      </w:r>
      <w:bookmarkEnd w:id="39"/>
    </w:p>
    <w:p w14:paraId="49ADE161" w14:textId="4628ACAC" w:rsidR="009E1B97" w:rsidRDefault="009E1B97" w:rsidP="009E1B97">
      <w:pPr>
        <w:pStyle w:val="Heading3"/>
      </w:pPr>
      <w:bookmarkStart w:id="40" w:name="_Toc124528144"/>
      <w:r>
        <w:t>Program Ladder</w:t>
      </w:r>
      <w:bookmarkEnd w:id="40"/>
    </w:p>
    <w:p w14:paraId="21752072" w14:textId="7B4876E2" w:rsidR="007429B5" w:rsidRPr="007429B5" w:rsidRDefault="00CE5E27" w:rsidP="007429B5">
      <w:r>
        <w:rPr>
          <w:noProof/>
        </w:rPr>
        <w:drawing>
          <wp:inline distT="0" distB="0" distL="0" distR="0" wp14:anchorId="2605C0E0" wp14:editId="45C5261E">
            <wp:extent cx="5591175" cy="1609725"/>
            <wp:effectExtent l="0" t="0" r="9525" b="9525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591175" cy="16097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AC12AB" w14:textId="7FF10744" w:rsidR="009E1B97" w:rsidRDefault="009E1B97" w:rsidP="009E1B97">
      <w:pPr>
        <w:pStyle w:val="Heading3"/>
      </w:pPr>
      <w:bookmarkStart w:id="41" w:name="_Toc124528145"/>
      <w:r>
        <w:t>Program Python</w:t>
      </w:r>
      <w:bookmarkEnd w:id="41"/>
    </w:p>
    <w:p w14:paraId="42F155C3" w14:textId="77777777" w:rsidR="00C73EAB" w:rsidRDefault="00C73EAB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3F73E884" w14:textId="77777777" w:rsidR="00C73EAB" w:rsidRDefault="00C73EAB" w:rsidP="0063072C">
      <w:pPr>
        <w:shd w:val="clear" w:color="auto" w:fill="1F3864" w:themeFill="accent1" w:themeFillShade="80"/>
      </w:pPr>
    </w:p>
    <w:p w14:paraId="5CABDF27" w14:textId="77777777" w:rsidR="00C73EAB" w:rsidRDefault="00C73EA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489CB4C8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ED03FC9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62BE7C5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D676407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2755D3A" w14:textId="77777777" w:rsidR="00C73EAB" w:rsidRDefault="00C73EAB" w:rsidP="0063072C">
      <w:pPr>
        <w:shd w:val="clear" w:color="auto" w:fill="1F3864" w:themeFill="accent1" w:themeFillShade="80"/>
      </w:pPr>
      <w:r>
        <w:t>from PyQt5.QtWidgets import *</w:t>
      </w:r>
    </w:p>
    <w:p w14:paraId="5B863723" w14:textId="77777777" w:rsidR="00C73EAB" w:rsidRDefault="00C73EA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6FE14FA" w14:textId="77777777" w:rsidR="00C73EAB" w:rsidRDefault="00C73EAB" w:rsidP="0063072C">
      <w:pPr>
        <w:shd w:val="clear" w:color="auto" w:fill="1F3864" w:themeFill="accent1" w:themeFillShade="80"/>
      </w:pPr>
      <w:r>
        <w:t>import sys</w:t>
      </w:r>
    </w:p>
    <w:p w14:paraId="1C779DCE" w14:textId="77777777" w:rsidR="00C73EAB" w:rsidRDefault="00C73EAB" w:rsidP="0063072C">
      <w:pPr>
        <w:shd w:val="clear" w:color="auto" w:fill="1F3864" w:themeFill="accent1" w:themeFillShade="80"/>
      </w:pPr>
      <w:r>
        <w:t>import threading</w:t>
      </w:r>
    </w:p>
    <w:p w14:paraId="33ED994A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3D1E813A" w14:textId="77777777" w:rsidR="00C73EAB" w:rsidRDefault="00C73EAB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65063A3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650B4EB0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7DD6940B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2BFA6F98" w14:textId="77777777" w:rsidR="00C73EAB" w:rsidRDefault="00C73EA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4197EEF6" w14:textId="77777777" w:rsidR="00C73EAB" w:rsidRDefault="00C73EAB" w:rsidP="0063072C">
      <w:pPr>
        <w:shd w:val="clear" w:color="auto" w:fill="1F3864" w:themeFill="accent1" w:themeFillShade="80"/>
      </w:pPr>
      <w:r>
        <w:t>import serial</w:t>
      </w:r>
    </w:p>
    <w:p w14:paraId="7CB73DE9" w14:textId="77777777" w:rsidR="00C73EAB" w:rsidRDefault="00C73EAB" w:rsidP="0063072C">
      <w:pPr>
        <w:shd w:val="clear" w:color="auto" w:fill="1F3864" w:themeFill="accent1" w:themeFillShade="80"/>
      </w:pPr>
      <w:r>
        <w:t>import time</w:t>
      </w:r>
    </w:p>
    <w:p w14:paraId="1CCF1F17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>###############DECLARE VARIABLES#############</w:t>
      </w:r>
    </w:p>
    <w:p w14:paraId="50E86A2E" w14:textId="77777777" w:rsidR="00C73EAB" w:rsidRDefault="00C73EAB" w:rsidP="0063072C">
      <w:pPr>
        <w:shd w:val="clear" w:color="auto" w:fill="1F3864" w:themeFill="accent1" w:themeFillShade="80"/>
      </w:pPr>
      <w:r>
        <w:t>indicator1_status = ""</w:t>
      </w:r>
    </w:p>
    <w:p w14:paraId="7F3E42B8" w14:textId="77777777" w:rsidR="00C73EAB" w:rsidRDefault="00C73EAB" w:rsidP="0063072C">
      <w:pPr>
        <w:shd w:val="clear" w:color="auto" w:fill="1F3864" w:themeFill="accent1" w:themeFillShade="80"/>
      </w:pPr>
      <w:r>
        <w:t>indicator2_status = ""</w:t>
      </w:r>
    </w:p>
    <w:p w14:paraId="12928F26" w14:textId="77777777" w:rsidR="00C73EAB" w:rsidRDefault="00C73EAB" w:rsidP="0063072C">
      <w:pPr>
        <w:shd w:val="clear" w:color="auto" w:fill="1F3864" w:themeFill="accent1" w:themeFillShade="80"/>
      </w:pPr>
    </w:p>
    <w:p w14:paraId="1B8A537D" w14:textId="77777777" w:rsidR="00C73EAB" w:rsidRDefault="00C73EAB" w:rsidP="0063072C">
      <w:pPr>
        <w:shd w:val="clear" w:color="auto" w:fill="1F3864" w:themeFill="accent1" w:themeFillShade="80"/>
      </w:pPr>
    </w:p>
    <w:p w14:paraId="24B19C1B" w14:textId="77777777" w:rsidR="00C73EAB" w:rsidRDefault="00C73EAB" w:rsidP="0063072C">
      <w:pPr>
        <w:shd w:val="clear" w:color="auto" w:fill="1F3864" w:themeFill="accent1" w:themeFillShade="80"/>
      </w:pPr>
    </w:p>
    <w:p w14:paraId="4CBE8C67" w14:textId="77777777" w:rsidR="00C73EAB" w:rsidRDefault="00C73EAB" w:rsidP="0063072C">
      <w:pPr>
        <w:shd w:val="clear" w:color="auto" w:fill="1F3864" w:themeFill="accent1" w:themeFillShade="80"/>
      </w:pPr>
    </w:p>
    <w:p w14:paraId="451D2808" w14:textId="77777777" w:rsidR="00C73EAB" w:rsidRDefault="00C73EAB" w:rsidP="0063072C">
      <w:pPr>
        <w:shd w:val="clear" w:color="auto" w:fill="1F3864" w:themeFill="accent1" w:themeFillShade="80"/>
      </w:pPr>
    </w:p>
    <w:p w14:paraId="0A9581DE" w14:textId="77777777" w:rsidR="00C73EAB" w:rsidRDefault="00C73EA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4A3D5A7" w14:textId="77777777" w:rsidR="00C73EAB" w:rsidRDefault="00C73EAB" w:rsidP="0063072C">
      <w:pPr>
        <w:shd w:val="clear" w:color="auto" w:fill="1F3864" w:themeFill="accent1" w:themeFillShade="80"/>
      </w:pPr>
    </w:p>
    <w:p w14:paraId="3C481D64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359C683C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4C5796A5" w14:textId="77777777" w:rsidR="00C73EAB" w:rsidRDefault="00C73EA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573B1168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101797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42E1973" w14:textId="77777777" w:rsidR="00C73EAB" w:rsidRDefault="00C73EAB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279343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57911635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40DDC7F" w14:textId="77777777" w:rsidR="00C73EAB" w:rsidRDefault="00C73EA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52D0EDE5" w14:textId="77777777" w:rsidR="00C73EAB" w:rsidRDefault="00C73EAB" w:rsidP="0063072C">
      <w:pPr>
        <w:shd w:val="clear" w:color="auto" w:fill="1F3864" w:themeFill="accent1" w:themeFillShade="80"/>
      </w:pPr>
      <w:r>
        <w:t xml:space="preserve">    else:</w:t>
      </w:r>
    </w:p>
    <w:p w14:paraId="34434A7A" w14:textId="77777777" w:rsidR="00C73EAB" w:rsidRDefault="00C73EA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148CED76" w14:textId="77777777" w:rsidR="00C73EAB" w:rsidRDefault="00C73EAB" w:rsidP="0063072C">
      <w:pPr>
        <w:shd w:val="clear" w:color="auto" w:fill="1F3864" w:themeFill="accent1" w:themeFillShade="80"/>
      </w:pPr>
    </w:p>
    <w:p w14:paraId="7D7E71C0" w14:textId="77777777" w:rsidR="00C73EAB" w:rsidRDefault="00C73EAB" w:rsidP="0063072C">
      <w:pPr>
        <w:shd w:val="clear" w:color="auto" w:fill="1F3864" w:themeFill="accent1" w:themeFillShade="80"/>
      </w:pPr>
      <w:r>
        <w:t xml:space="preserve">    result = []</w:t>
      </w:r>
    </w:p>
    <w:p w14:paraId="76DEC131" w14:textId="77777777" w:rsidR="00C73EAB" w:rsidRDefault="00C73EAB" w:rsidP="0063072C">
      <w:pPr>
        <w:shd w:val="clear" w:color="auto" w:fill="1F3864" w:themeFill="accent1" w:themeFillShade="80"/>
      </w:pPr>
      <w:r>
        <w:t xml:space="preserve">    for port in ports:</w:t>
      </w:r>
    </w:p>
    <w:p w14:paraId="5AA66B1C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3D680A2E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5B5B6DF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5D965BBE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6C4A7F02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00F75AA7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2C5D73F0" w14:textId="77777777" w:rsidR="00C73EAB" w:rsidRDefault="00C73EAB" w:rsidP="0063072C">
      <w:pPr>
        <w:shd w:val="clear" w:color="auto" w:fill="1F3864" w:themeFill="accent1" w:themeFillShade="80"/>
      </w:pPr>
      <w:r>
        <w:t xml:space="preserve">    return result</w:t>
      </w:r>
    </w:p>
    <w:p w14:paraId="18358BAB" w14:textId="77777777" w:rsidR="00C73EAB" w:rsidRDefault="00C73EA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593BD70E" w14:textId="77777777" w:rsidR="00C73EAB" w:rsidRDefault="00C73EAB" w:rsidP="0063072C">
      <w:pPr>
        <w:shd w:val="clear" w:color="auto" w:fill="1F3864" w:themeFill="accent1" w:themeFillShade="80"/>
      </w:pPr>
    </w:p>
    <w:p w14:paraId="67B6118F" w14:textId="77777777" w:rsidR="00C73EAB" w:rsidRDefault="00C73EAB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4ECC7876" w14:textId="77777777" w:rsidR="00C73EAB" w:rsidRDefault="00C73EAB" w:rsidP="0063072C">
      <w:pPr>
        <w:shd w:val="clear" w:color="auto" w:fill="1F3864" w:themeFill="accent1" w:themeFillShade="80"/>
      </w:pPr>
    </w:p>
    <w:p w14:paraId="153614B8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6C5A61E" w14:textId="77777777" w:rsidR="00C73EAB" w:rsidRDefault="00C73EAB" w:rsidP="0063072C">
      <w:pPr>
        <w:shd w:val="clear" w:color="auto" w:fill="1F3864" w:themeFill="accent1" w:themeFillShade="80"/>
      </w:pPr>
    </w:p>
    <w:p w14:paraId="7782AD7A" w14:textId="77777777" w:rsidR="00C73EAB" w:rsidRDefault="00C73EA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6B4626B1" w14:textId="77777777" w:rsidR="00C73EAB" w:rsidRDefault="00C73EAB" w:rsidP="0063072C">
      <w:pPr>
        <w:shd w:val="clear" w:color="auto" w:fill="1F3864" w:themeFill="accent1" w:themeFillShade="80"/>
      </w:pPr>
    </w:p>
    <w:p w14:paraId="7D473A6D" w14:textId="77777777" w:rsidR="00C73EAB" w:rsidRDefault="00C73EA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9579E" w14:textId="77777777" w:rsidR="00C73EAB" w:rsidRDefault="00C73EA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05C31128" w14:textId="77777777" w:rsidR="00C73EAB" w:rsidRDefault="00C73EAB" w:rsidP="0063072C">
      <w:pPr>
        <w:shd w:val="clear" w:color="auto" w:fill="1F3864" w:themeFill="accent1" w:themeFillShade="80"/>
      </w:pPr>
    </w:p>
    <w:p w14:paraId="2775ED52" w14:textId="77777777" w:rsidR="00C73EAB" w:rsidRDefault="00C73EAB" w:rsidP="0063072C">
      <w:pPr>
        <w:shd w:val="clear" w:color="auto" w:fill="1F3864" w:themeFill="accent1" w:themeFillShade="80"/>
      </w:pPr>
    </w:p>
    <w:p w14:paraId="721E28B2" w14:textId="77777777" w:rsidR="00C73EAB" w:rsidRDefault="00C73EAB" w:rsidP="0063072C">
      <w:pPr>
        <w:shd w:val="clear" w:color="auto" w:fill="1F3864" w:themeFill="accent1" w:themeFillShade="80"/>
      </w:pPr>
    </w:p>
    <w:p w14:paraId="0A0C2090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0E49FD5F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89DCCF" w14:textId="77777777" w:rsidR="00C73EAB" w:rsidRDefault="00C73EAB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0EE8CCFD" w14:textId="77777777" w:rsidR="00C73EAB" w:rsidRDefault="00C73EA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140CCCF2" w14:textId="77777777" w:rsidR="00C73EAB" w:rsidRDefault="00C73EAB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4A1F1AE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265728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78A8F774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052A10D5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9D4803D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28487B3B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</w:p>
    <w:p w14:paraId="7FAC3C74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0D982CEC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1_status(self):  return indicator1_status</w:t>
      </w:r>
    </w:p>
    <w:p w14:paraId="22001A1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78F60C0B" w14:textId="77777777" w:rsidR="00C73EAB" w:rsidRDefault="00C73EAB" w:rsidP="0063072C">
      <w:pPr>
        <w:shd w:val="clear" w:color="auto" w:fill="1F3864" w:themeFill="accent1" w:themeFillShade="80"/>
      </w:pPr>
      <w:r>
        <w:t xml:space="preserve">    @pyqtSlot(result=str)</w:t>
      </w:r>
    </w:p>
    <w:p w14:paraId="1238EF78" w14:textId="77777777" w:rsidR="00C73EAB" w:rsidRDefault="00C73EAB" w:rsidP="0063072C">
      <w:pPr>
        <w:shd w:val="clear" w:color="auto" w:fill="1F3864" w:themeFill="accent1" w:themeFillShade="80"/>
      </w:pPr>
      <w:r>
        <w:t xml:space="preserve">    def indicator2_status(self):  return indicator2_status</w:t>
      </w:r>
    </w:p>
    <w:p w14:paraId="2D47909B" w14:textId="77777777" w:rsid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D836520" w14:textId="77777777" w:rsidR="00C73EAB" w:rsidRDefault="00C73EAB" w:rsidP="0063072C">
      <w:pPr>
        <w:shd w:val="clear" w:color="auto" w:fill="1F3864" w:themeFill="accent1" w:themeFillShade="80"/>
      </w:pPr>
    </w:p>
    <w:p w14:paraId="24CB35CC" w14:textId="77777777" w:rsidR="00C73EAB" w:rsidRDefault="00C73EA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22DB9D4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request</w:t>
      </w:r>
    </w:p>
    <w:p w14:paraId="5E2DF2FA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23CF4B85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1_status</w:t>
      </w:r>
    </w:p>
    <w:p w14:paraId="6290F9F7" w14:textId="77777777" w:rsidR="00C73EAB" w:rsidRDefault="00C73EAB" w:rsidP="0063072C">
      <w:pPr>
        <w:shd w:val="clear" w:color="auto" w:fill="1F3864" w:themeFill="accent1" w:themeFillShade="80"/>
      </w:pPr>
      <w:r>
        <w:t xml:space="preserve">    global indicator2_status</w:t>
      </w:r>
    </w:p>
    <w:p w14:paraId="6ED271F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1A6AE687" w14:textId="77777777" w:rsidR="00C73EAB" w:rsidRDefault="00C73EAB" w:rsidP="0063072C">
      <w:pPr>
        <w:shd w:val="clear" w:color="auto" w:fill="1F3864" w:themeFill="accent1" w:themeFillShade="80"/>
      </w:pPr>
      <w:r>
        <w:t xml:space="preserve">    while True:</w:t>
      </w:r>
    </w:p>
    <w:p w14:paraId="121A7BC6" w14:textId="77777777" w:rsidR="00C73EAB" w:rsidRDefault="00C73EA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r>
        <w:t>client.read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D0B0D49" w14:textId="77777777" w:rsidR="00C73EAB" w:rsidRDefault="00C73EAB" w:rsidP="0063072C">
      <w:pPr>
        <w:shd w:val="clear" w:color="auto" w:fill="1F3864" w:themeFill="accent1" w:themeFillShade="80"/>
      </w:pPr>
      <w:r>
        <w:t xml:space="preserve">        request = client.read_holding_registers(address=0,count=0x7,unit=int(slave_id))</w:t>
      </w:r>
    </w:p>
    <w:p w14:paraId="4C095F64" w14:textId="77777777" w:rsidR="00C73EAB" w:rsidRDefault="00C73EAB" w:rsidP="0063072C">
      <w:pPr>
        <w:shd w:val="clear" w:color="auto" w:fill="1F3864" w:themeFill="accent1" w:themeFillShade="80"/>
      </w:pPr>
      <w:r>
        <w:t xml:space="preserve">        try:</w:t>
      </w:r>
    </w:p>
    <w:p w14:paraId="1E9D702C" w14:textId="77777777" w:rsidR="00C73EAB" w:rsidRDefault="00C73EAB" w:rsidP="0063072C">
      <w:pPr>
        <w:shd w:val="clear" w:color="auto" w:fill="1F3864" w:themeFill="accent1" w:themeFillShade="80"/>
      </w:pPr>
    </w:p>
    <w:p w14:paraId="18E5109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rint(</w:t>
      </w:r>
      <w:proofErr w:type="spellStart"/>
      <w:r>
        <w:t>request.registers</w:t>
      </w:r>
      <w:proofErr w:type="spellEnd"/>
      <w:r>
        <w:t>)</w:t>
      </w:r>
    </w:p>
    <w:p w14:paraId="26BA4B12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53DEBFB0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#print(request_coil.bits[8], </w:t>
      </w:r>
      <w:proofErr w:type="spellStart"/>
      <w:r>
        <w:t>request_coil.bits</w:t>
      </w:r>
      <w:proofErr w:type="spellEnd"/>
      <w:r>
        <w:t xml:space="preserve">[9], </w:t>
      </w:r>
      <w:proofErr w:type="spellStart"/>
      <w:r>
        <w:t>request_coil.bits</w:t>
      </w:r>
      <w:proofErr w:type="spellEnd"/>
      <w:r>
        <w:t xml:space="preserve">[10], </w:t>
      </w:r>
      <w:proofErr w:type="spellStart"/>
      <w:r>
        <w:t>request_coil.bits</w:t>
      </w:r>
      <w:proofErr w:type="spellEnd"/>
      <w:r>
        <w:t>[11])</w:t>
      </w:r>
    </w:p>
    <w:p w14:paraId="236CAE1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coil.bits</w:t>
      </w:r>
      <w:proofErr w:type="spellEnd"/>
      <w:r>
        <w:t>[8] == 0):</w:t>
      </w:r>
    </w:p>
    <w:p w14:paraId="1B5F521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1_status = "off"</w:t>
      </w:r>
    </w:p>
    <w:p w14:paraId="32DD1CDD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67A92253" w14:textId="77777777" w:rsidR="00C73EAB" w:rsidRDefault="00C73EAB" w:rsidP="0063072C">
      <w:pPr>
        <w:shd w:val="clear" w:color="auto" w:fill="1F3864" w:themeFill="accent1" w:themeFillShade="80"/>
      </w:pPr>
      <w:r>
        <w:lastRenderedPageBreak/>
        <w:t xml:space="preserve">                indicator1_status = "on"</w:t>
      </w:r>
    </w:p>
    <w:p w14:paraId="5E96B466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56939C9F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</w:t>
      </w:r>
    </w:p>
    <w:p w14:paraId="77EC6B5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if (</w:t>
      </w:r>
      <w:proofErr w:type="spellStart"/>
      <w:r>
        <w:t>request_coil.bits</w:t>
      </w:r>
      <w:proofErr w:type="spellEnd"/>
      <w:r>
        <w:t>[9] == 0):</w:t>
      </w:r>
    </w:p>
    <w:p w14:paraId="43DF7BF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ff"</w:t>
      </w:r>
    </w:p>
    <w:p w14:paraId="6FA3A0F3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else:</w:t>
      </w:r>
    </w:p>
    <w:p w14:paraId="73626B88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indicator2_status = "on"</w:t>
      </w:r>
    </w:p>
    <w:p w14:paraId="21C437EB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    </w:t>
      </w:r>
    </w:p>
    <w:p w14:paraId="7FA2016B" w14:textId="77777777" w:rsidR="00C73EAB" w:rsidRDefault="00C73EAB" w:rsidP="0063072C">
      <w:pPr>
        <w:shd w:val="clear" w:color="auto" w:fill="1F3864" w:themeFill="accent1" w:themeFillShade="80"/>
      </w:pPr>
      <w:r>
        <w:t xml:space="preserve">        except:</w:t>
      </w:r>
    </w:p>
    <w:p w14:paraId="051D57EA" w14:textId="77777777" w:rsidR="00C73EAB" w:rsidRDefault="00C73EAB" w:rsidP="0063072C">
      <w:pPr>
        <w:shd w:val="clear" w:color="auto" w:fill="1F3864" w:themeFill="accent1" w:themeFillShade="80"/>
      </w:pPr>
      <w:r>
        <w:t xml:space="preserve">            pass</w:t>
      </w:r>
    </w:p>
    <w:p w14:paraId="51C2712A" w14:textId="77777777" w:rsidR="00C73EAB" w:rsidRDefault="00C73EAB" w:rsidP="0063072C">
      <w:pPr>
        <w:shd w:val="clear" w:color="auto" w:fill="1F3864" w:themeFill="accent1" w:themeFillShade="80"/>
      </w:pPr>
    </w:p>
    <w:p w14:paraId="2B7C4B33" w14:textId="77777777" w:rsidR="00C73EAB" w:rsidRDefault="00C73EA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5A5DAF6E" w14:textId="77777777" w:rsidR="00C73EAB" w:rsidRDefault="00C73EA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571FE8E0" w14:textId="77777777" w:rsidR="00C73EAB" w:rsidRDefault="00C73EAB" w:rsidP="0063072C">
      <w:pPr>
        <w:shd w:val="clear" w:color="auto" w:fill="1F3864" w:themeFill="accent1" w:themeFillShade="80"/>
      </w:pPr>
      <w:r>
        <w:t>if __name__ == "__main__":</w:t>
      </w:r>
    </w:p>
    <w:p w14:paraId="7E35B203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CFB18B8" w14:textId="77777777" w:rsidR="00C73EAB" w:rsidRDefault="00C73EA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77F03FF4" w14:textId="77777777" w:rsidR="00C73EAB" w:rsidRDefault="00C73EAB" w:rsidP="0063072C">
      <w:pPr>
        <w:shd w:val="clear" w:color="auto" w:fill="1F3864" w:themeFill="accent1" w:themeFillShade="80"/>
      </w:pPr>
      <w:r>
        <w:t xml:space="preserve">    t1.start()</w:t>
      </w:r>
    </w:p>
    <w:p w14:paraId="56D2703F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6228FD6C" w14:textId="77777777" w:rsidR="00C73EAB" w:rsidRDefault="00C73EAB" w:rsidP="0063072C">
      <w:pPr>
        <w:shd w:val="clear" w:color="auto" w:fill="1F3864" w:themeFill="accent1" w:themeFillShade="80"/>
      </w:pPr>
      <w:r>
        <w:t xml:space="preserve">    main = table()</w:t>
      </w:r>
    </w:p>
    <w:p w14:paraId="598EFE96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DC99EFA" w14:textId="77777777" w:rsidR="00C73EAB" w:rsidRDefault="00C73EAB" w:rsidP="0063072C">
      <w:pPr>
        <w:shd w:val="clear" w:color="auto" w:fill="1F3864" w:themeFill="accent1" w:themeFillShade="80"/>
      </w:pPr>
      <w:r>
        <w:t xml:space="preserve">    </w:t>
      </w:r>
    </w:p>
    <w:p w14:paraId="5CB0B16A" w14:textId="1AE4B889" w:rsidR="00C73EAB" w:rsidRPr="00C73EAB" w:rsidRDefault="00C73EA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A54E817" w14:textId="77777777" w:rsidR="009E1B97" w:rsidRPr="00DC57E3" w:rsidRDefault="009E1B97" w:rsidP="009E1B97">
      <w:pPr>
        <w:pStyle w:val="Heading3"/>
      </w:pPr>
      <w:bookmarkStart w:id="42" w:name="_Toc124528146"/>
      <w:r>
        <w:t>Program QML</w:t>
      </w:r>
      <w:bookmarkEnd w:id="42"/>
    </w:p>
    <w:p w14:paraId="0DD310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53BE812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642F44D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21A2E7E5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01A6FF55" w14:textId="77777777" w:rsidR="00655D18" w:rsidRDefault="00655D18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7E9E09C3" w14:textId="77777777" w:rsidR="00655D18" w:rsidRDefault="00655D18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0FE96C4A" w14:textId="77777777" w:rsidR="00655D18" w:rsidRDefault="00655D18" w:rsidP="0063072C">
      <w:pPr>
        <w:shd w:val="clear" w:color="auto" w:fill="70AD47" w:themeFill="accent6"/>
      </w:pPr>
    </w:p>
    <w:p w14:paraId="08EC07DC" w14:textId="77777777" w:rsidR="00655D18" w:rsidRDefault="00655D18" w:rsidP="0063072C">
      <w:pPr>
        <w:shd w:val="clear" w:color="auto" w:fill="70AD47" w:themeFill="accent6"/>
      </w:pPr>
    </w:p>
    <w:p w14:paraId="61F64681" w14:textId="77777777" w:rsidR="00655D18" w:rsidRDefault="00655D18" w:rsidP="0063072C">
      <w:pPr>
        <w:shd w:val="clear" w:color="auto" w:fill="70AD47" w:themeFill="accent6"/>
      </w:pPr>
      <w:r>
        <w:t>Window {</w:t>
      </w:r>
    </w:p>
    <w:p w14:paraId="3FFBBCEC" w14:textId="77777777" w:rsidR="00655D18" w:rsidRDefault="00655D18" w:rsidP="0063072C">
      <w:pPr>
        <w:shd w:val="clear" w:color="auto" w:fill="70AD47" w:themeFill="accent6"/>
      </w:pPr>
      <w:r>
        <w:tab/>
        <w:t>id : root</w:t>
      </w:r>
    </w:p>
    <w:p w14:paraId="378B7F74" w14:textId="77777777" w:rsidR="00655D18" w:rsidRDefault="00655D18" w:rsidP="0063072C">
      <w:pPr>
        <w:shd w:val="clear" w:color="auto" w:fill="70AD47" w:themeFill="accent6"/>
      </w:pPr>
      <w:r>
        <w:tab/>
        <w:t>width: 400</w:t>
      </w:r>
    </w:p>
    <w:p w14:paraId="7DA5572F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4B0EA24E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0B756A79" w14:textId="5BD99549" w:rsidR="00655D18" w:rsidRDefault="00655D18" w:rsidP="0063072C">
      <w:pPr>
        <w:shd w:val="clear" w:color="auto" w:fill="70AD47" w:themeFill="accent6"/>
      </w:pPr>
      <w:r>
        <w:t xml:space="preserve">   </w:t>
      </w:r>
      <w:r w:rsidR="00D95255">
        <w:tab/>
      </w:r>
      <w:r>
        <w:t xml:space="preserve"> height: 400</w:t>
      </w:r>
    </w:p>
    <w:p w14:paraId="32825928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4DA32C05" w14:textId="77777777" w:rsidR="00655D18" w:rsidRDefault="00655D18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07DCA984" w14:textId="77777777" w:rsidR="00655D18" w:rsidRDefault="00655D18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375FDD6F" w14:textId="77777777" w:rsidR="00655D18" w:rsidRDefault="00655D18" w:rsidP="0063072C">
      <w:pPr>
        <w:shd w:val="clear" w:color="auto" w:fill="70AD47" w:themeFill="accent6"/>
      </w:pPr>
      <w:r>
        <w:tab/>
        <w:t>color : "#FF96C5"</w:t>
      </w:r>
    </w:p>
    <w:p w14:paraId="73BEB2CE" w14:textId="4540E61D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>visible: true</w:t>
      </w:r>
    </w:p>
    <w:p w14:paraId="75DE6D9D" w14:textId="65C8C325" w:rsidR="00655D18" w:rsidRDefault="00655D18" w:rsidP="0063072C">
      <w:pPr>
        <w:shd w:val="clear" w:color="auto" w:fill="70AD47" w:themeFill="accent6"/>
      </w:pPr>
      <w:r>
        <w:t xml:space="preserve">    </w:t>
      </w:r>
      <w:r w:rsidR="00D95255">
        <w:tab/>
      </w:r>
      <w:r>
        <w:t xml:space="preserve">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712005B6" w14:textId="77777777" w:rsidR="00655D18" w:rsidRDefault="00655D18" w:rsidP="0063072C">
      <w:pPr>
        <w:shd w:val="clear" w:color="auto" w:fill="70AD47" w:themeFill="accent6"/>
      </w:pPr>
      <w:r>
        <w:tab/>
      </w:r>
    </w:p>
    <w:p w14:paraId="748803A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2102586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d : indicator1_color</w:t>
      </w:r>
    </w:p>
    <w:p w14:paraId="7206E6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0DD2F4D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y : 100</w:t>
      </w:r>
    </w:p>
    <w:p w14:paraId="7107A60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D7A720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width : 250</w:t>
      </w:r>
    </w:p>
    <w:p w14:paraId="6D74613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height : 40</w:t>
      </w:r>
    </w:p>
    <w:p w14:paraId="24C22E1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color : "#340040"</w:t>
      </w:r>
    </w:p>
    <w:p w14:paraId="486EB0F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88160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54C1CEA7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  <w:t>id : indicator1</w:t>
      </w:r>
    </w:p>
    <w:p w14:paraId="2A21BAC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anchors.horizontalCenter</w:t>
      </w:r>
      <w:proofErr w:type="spellEnd"/>
      <w:r>
        <w:t xml:space="preserve">: </w:t>
      </w:r>
      <w:proofErr w:type="spellStart"/>
      <w:r>
        <w:t>parent.horizontalCenter</w:t>
      </w:r>
      <w:proofErr w:type="spellEnd"/>
    </w:p>
    <w:p w14:paraId="6B0743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anchors.verticalCenter</w:t>
      </w:r>
      <w:proofErr w:type="spellEnd"/>
      <w:r>
        <w:t xml:space="preserve">: </w:t>
      </w:r>
      <w:proofErr w:type="spellStart"/>
      <w:r>
        <w:t>parent.verticalCenter</w:t>
      </w:r>
      <w:proofErr w:type="spellEnd"/>
    </w:p>
    <w:p w14:paraId="10B666B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font.family</w:t>
      </w:r>
      <w:proofErr w:type="spellEnd"/>
      <w:r>
        <w:t xml:space="preserve"> : "HarmoniaSansW01-Bold"</w:t>
      </w:r>
    </w:p>
    <w:p w14:paraId="408F37D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font.pixelSize</w:t>
      </w:r>
      <w:proofErr w:type="spellEnd"/>
      <w:r>
        <w:t xml:space="preserve"> : 20</w:t>
      </w:r>
    </w:p>
    <w:p w14:paraId="515E509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text : "R9"</w:t>
      </w:r>
    </w:p>
    <w:p w14:paraId="2A471C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color : "#07F2F2"</w:t>
      </w:r>
    </w:p>
    <w:p w14:paraId="0528E42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C5736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0DE9EC7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221A98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4072B75A" w14:textId="77777777" w:rsidR="00655D18" w:rsidRDefault="00655D18" w:rsidP="0063072C">
      <w:pPr>
        <w:shd w:val="clear" w:color="auto" w:fill="70AD47" w:themeFill="accent6"/>
      </w:pPr>
      <w:r>
        <w:tab/>
      </w:r>
    </w:p>
    <w:p w14:paraId="0BF0E0D3" w14:textId="77777777" w:rsidR="00655D18" w:rsidRDefault="00655D18" w:rsidP="0063072C">
      <w:pPr>
        <w:shd w:val="clear" w:color="auto" w:fill="70AD47" w:themeFill="accent6"/>
      </w:pPr>
      <w:r>
        <w:tab/>
      </w:r>
    </w:p>
    <w:p w14:paraId="32EDAC0F" w14:textId="77777777" w:rsidR="00655D18" w:rsidRDefault="00655D18" w:rsidP="0063072C">
      <w:pPr>
        <w:shd w:val="clear" w:color="auto" w:fill="70AD47" w:themeFill="accent6"/>
      </w:pPr>
      <w:r>
        <w:tab/>
        <w:t>Rectangle {</w:t>
      </w:r>
    </w:p>
    <w:p w14:paraId="62EE98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d : indicator2_color</w:t>
      </w:r>
    </w:p>
    <w:p w14:paraId="764F44A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x: 50</w:t>
      </w:r>
    </w:p>
    <w:p w14:paraId="5A091DD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y : 160</w:t>
      </w:r>
    </w:p>
    <w:p w14:paraId="2AC9DDD4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1D4FCE0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width : 250</w:t>
      </w:r>
    </w:p>
    <w:p w14:paraId="199EDAD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height : 40</w:t>
      </w:r>
    </w:p>
    <w:p w14:paraId="7E3E928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color : "#340040"</w:t>
      </w:r>
    </w:p>
    <w:p w14:paraId="4188C4EC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36F7774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Text {</w:t>
      </w:r>
    </w:p>
    <w:p w14:paraId="4EA723E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d : indicator2</w:t>
      </w:r>
    </w:p>
    <w:p w14:paraId="7D19113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anchors.horizontalCenter</w:t>
      </w:r>
      <w:proofErr w:type="spellEnd"/>
      <w:r>
        <w:t xml:space="preserve">: </w:t>
      </w:r>
      <w:proofErr w:type="spellStart"/>
      <w:r>
        <w:t>parent.horizontalCenter</w:t>
      </w:r>
      <w:proofErr w:type="spellEnd"/>
    </w:p>
    <w:p w14:paraId="45B70D1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anchors.verticalCenter</w:t>
      </w:r>
      <w:proofErr w:type="spellEnd"/>
      <w:r>
        <w:t xml:space="preserve">: </w:t>
      </w:r>
      <w:proofErr w:type="spellStart"/>
      <w:r>
        <w:t>parent.verticalCenter</w:t>
      </w:r>
      <w:proofErr w:type="spellEnd"/>
    </w:p>
    <w:p w14:paraId="1A7E844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font.family</w:t>
      </w:r>
      <w:proofErr w:type="spellEnd"/>
      <w:r>
        <w:t xml:space="preserve"> : "HarmoniaSansW01-Bold"</w:t>
      </w:r>
    </w:p>
    <w:p w14:paraId="02A54581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</w:r>
      <w:proofErr w:type="spellStart"/>
      <w:r>
        <w:t>font.pixelSize</w:t>
      </w:r>
      <w:proofErr w:type="spellEnd"/>
      <w:r>
        <w:t xml:space="preserve"> : 20</w:t>
      </w:r>
    </w:p>
    <w:p w14:paraId="196811B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text : "R10"</w:t>
      </w:r>
    </w:p>
    <w:p w14:paraId="487BBD7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color : "#07F2F2"</w:t>
      </w:r>
    </w:p>
    <w:p w14:paraId="4E20935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2C135E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93E2C85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413ED457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521EEE1E" w14:textId="1099D594" w:rsidR="00655D18" w:rsidRDefault="00655D18" w:rsidP="0063072C">
      <w:pPr>
        <w:shd w:val="clear" w:color="auto" w:fill="70AD47" w:themeFill="accent6"/>
      </w:pPr>
      <w:r>
        <w:tab/>
      </w:r>
    </w:p>
    <w:p w14:paraId="07A1D5DC" w14:textId="77777777" w:rsidR="00655D18" w:rsidRDefault="00655D18" w:rsidP="0063072C">
      <w:pPr>
        <w:shd w:val="clear" w:color="auto" w:fill="70AD47" w:themeFill="accent6"/>
      </w:pPr>
      <w:r>
        <w:tab/>
        <w:t>Timer{</w:t>
      </w:r>
    </w:p>
    <w:p w14:paraId="66960E0B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id:guitimer</w:t>
      </w:r>
      <w:proofErr w:type="spellEnd"/>
    </w:p>
    <w:p w14:paraId="25A5B3E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0F2B08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96C0E0D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2163FA17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37E17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753A19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backend.indicator1_status() == "off"){</w:t>
      </w:r>
    </w:p>
    <w:p w14:paraId="0E6B881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9 : 0"</w:t>
      </w:r>
    </w:p>
    <w:p w14:paraId="4E50602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color.color = "#340040"</w:t>
      </w:r>
    </w:p>
    <w:p w14:paraId="7C8484F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2ECD8D0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53464D2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backend.indicator1_status() == "on"){</w:t>
      </w:r>
    </w:p>
    <w:p w14:paraId="4B0A7D6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.text = "R9 : 1"</w:t>
      </w:r>
    </w:p>
    <w:p w14:paraId="6C78C329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1_color.color = "#F2055C"</w:t>
      </w:r>
    </w:p>
    <w:p w14:paraId="6FE3DC53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138853AA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FFE6FCE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backend.indicator2_status() == "off"){</w:t>
      </w:r>
    </w:p>
    <w:p w14:paraId="0F1423E1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10 : 0"</w:t>
      </w:r>
    </w:p>
    <w:p w14:paraId="12B133E6" w14:textId="77777777" w:rsidR="00655D18" w:rsidRDefault="00655D18" w:rsidP="0063072C">
      <w:pPr>
        <w:shd w:val="clear" w:color="auto" w:fill="70AD47" w:themeFill="accent6"/>
      </w:pPr>
      <w:r>
        <w:lastRenderedPageBreak/>
        <w:tab/>
      </w:r>
      <w:r>
        <w:tab/>
      </w:r>
      <w:r>
        <w:tab/>
        <w:t>indicator2_color.color = "#340040"</w:t>
      </w:r>
    </w:p>
    <w:p w14:paraId="3320CB2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0C1DA342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</w:p>
    <w:p w14:paraId="680CCE86" w14:textId="77777777" w:rsidR="00655D18" w:rsidRDefault="00655D18" w:rsidP="0063072C">
      <w:pPr>
        <w:shd w:val="clear" w:color="auto" w:fill="70AD47" w:themeFill="accent6"/>
      </w:pPr>
      <w:r>
        <w:tab/>
      </w:r>
      <w:r>
        <w:tab/>
        <w:t>if (backend.indicator2_status() == "on"){</w:t>
      </w:r>
    </w:p>
    <w:p w14:paraId="4E5BE9AF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.text = "R10 : 1"</w:t>
      </w:r>
    </w:p>
    <w:p w14:paraId="3720B3D8" w14:textId="77777777" w:rsidR="00655D18" w:rsidRDefault="00655D18" w:rsidP="0063072C">
      <w:pPr>
        <w:shd w:val="clear" w:color="auto" w:fill="70AD47" w:themeFill="accent6"/>
      </w:pPr>
      <w:r>
        <w:tab/>
      </w:r>
      <w:r>
        <w:tab/>
      </w:r>
      <w:r>
        <w:tab/>
        <w:t>indicator2_color.color = "#F2055C"</w:t>
      </w:r>
    </w:p>
    <w:p w14:paraId="16FB612E" w14:textId="5B180E13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5145976F" w14:textId="6639880C" w:rsidR="00655D18" w:rsidRDefault="00655D18" w:rsidP="0063072C">
      <w:pPr>
        <w:shd w:val="clear" w:color="auto" w:fill="70AD47" w:themeFill="accent6"/>
      </w:pPr>
      <w:r>
        <w:tab/>
      </w:r>
      <w:r>
        <w:tab/>
        <w:t>}</w:t>
      </w:r>
    </w:p>
    <w:p w14:paraId="75CF56EF" w14:textId="77777777" w:rsidR="00655D18" w:rsidRDefault="00655D18" w:rsidP="0063072C">
      <w:pPr>
        <w:shd w:val="clear" w:color="auto" w:fill="70AD47" w:themeFill="accent6"/>
      </w:pPr>
      <w:r>
        <w:tab/>
        <w:t>}</w:t>
      </w:r>
    </w:p>
    <w:p w14:paraId="2E471852" w14:textId="77777777" w:rsidR="00655D18" w:rsidRDefault="00655D18" w:rsidP="0063072C">
      <w:pPr>
        <w:shd w:val="clear" w:color="auto" w:fill="70AD47" w:themeFill="accent6"/>
      </w:pPr>
      <w:r>
        <w:tab/>
      </w:r>
    </w:p>
    <w:p w14:paraId="787CC140" w14:textId="77777777" w:rsidR="00655D18" w:rsidRDefault="00655D18" w:rsidP="0063072C">
      <w:pPr>
        <w:shd w:val="clear" w:color="auto" w:fill="70AD47" w:themeFill="accent6"/>
      </w:pPr>
      <w:r>
        <w:t>}</w:t>
      </w:r>
    </w:p>
    <w:p w14:paraId="650EAEAE" w14:textId="77777777" w:rsidR="00655D18" w:rsidRDefault="00655D18" w:rsidP="00655D18"/>
    <w:p w14:paraId="7F5041EB" w14:textId="77777777" w:rsidR="00655D18" w:rsidRDefault="00655D18" w:rsidP="00655D18"/>
    <w:p w14:paraId="44FDC61D" w14:textId="77777777" w:rsidR="00655D18" w:rsidRDefault="00655D18" w:rsidP="00655D18"/>
    <w:p w14:paraId="56A6162F" w14:textId="77777777" w:rsidR="00655D18" w:rsidRDefault="00655D18" w:rsidP="00655D18"/>
    <w:p w14:paraId="3CADE623" w14:textId="77777777" w:rsidR="00655D18" w:rsidRDefault="00655D18" w:rsidP="00655D18"/>
    <w:p w14:paraId="7662971E" w14:textId="77777777" w:rsidR="00655D18" w:rsidRDefault="00655D18" w:rsidP="00655D18"/>
    <w:p w14:paraId="3F4C41E6" w14:textId="77777777" w:rsidR="00655D18" w:rsidRDefault="00655D18" w:rsidP="00655D18"/>
    <w:p w14:paraId="6B88F2E3" w14:textId="77777777" w:rsidR="00655D18" w:rsidRDefault="00655D18" w:rsidP="00655D18"/>
    <w:p w14:paraId="7FDAE29A" w14:textId="77777777" w:rsidR="00655D18" w:rsidRDefault="00655D18" w:rsidP="00655D18"/>
    <w:p w14:paraId="0B341CC5" w14:textId="77777777" w:rsidR="00655D18" w:rsidRDefault="00655D18" w:rsidP="00655D18"/>
    <w:p w14:paraId="6940578E" w14:textId="77777777" w:rsidR="00655D18" w:rsidRDefault="00655D18" w:rsidP="00655D18"/>
    <w:p w14:paraId="646BBFF2" w14:textId="77777777" w:rsidR="00655D18" w:rsidRDefault="00655D18" w:rsidP="00655D18"/>
    <w:p w14:paraId="2E99B6DE" w14:textId="50AAC0CC" w:rsidR="009E1B97" w:rsidRDefault="009E1B97" w:rsidP="00DC57E3"/>
    <w:p w14:paraId="41B33C82" w14:textId="14251E5F" w:rsidR="004B60E4" w:rsidRDefault="004B60E4" w:rsidP="00DC57E3"/>
    <w:p w14:paraId="25E44E01" w14:textId="42915454" w:rsidR="004B60E4" w:rsidRDefault="004B60E4" w:rsidP="00DC57E3"/>
    <w:p w14:paraId="7681486F" w14:textId="7F3B4759" w:rsidR="004B60E4" w:rsidRDefault="004B60E4" w:rsidP="004B60E4">
      <w:pPr>
        <w:pStyle w:val="Heading1"/>
      </w:pPr>
      <w:bookmarkStart w:id="43" w:name="_Toc124528147"/>
      <w:proofErr w:type="spellStart"/>
      <w:r>
        <w:lastRenderedPageBreak/>
        <w:t>Jobsheet</w:t>
      </w:r>
      <w:proofErr w:type="spellEnd"/>
      <w:r>
        <w:t xml:space="preserve"> 3 : Analog Input</w:t>
      </w:r>
      <w:bookmarkEnd w:id="43"/>
    </w:p>
    <w:p w14:paraId="58C4B58C" w14:textId="077FBE30" w:rsidR="004B60E4" w:rsidRDefault="00E2313F" w:rsidP="004B60E4">
      <w:r>
        <w:t xml:space="preserve">Target :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>
        <w:t>potensiomete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0D759301" w14:textId="1C9B884E" w:rsidR="004B60E4" w:rsidRDefault="004B60E4" w:rsidP="004B60E4">
      <w:pPr>
        <w:pStyle w:val="Heading2"/>
      </w:pPr>
      <w:bookmarkStart w:id="44" w:name="_Toc124528148"/>
      <w:r>
        <w:t>Basic</w:t>
      </w:r>
      <w:bookmarkEnd w:id="44"/>
    </w:p>
    <w:p w14:paraId="72954A5A" w14:textId="256A86B7" w:rsidR="004B60E4" w:rsidRDefault="004B60E4" w:rsidP="004B60E4">
      <w:pPr>
        <w:pStyle w:val="Heading3"/>
      </w:pPr>
      <w:bookmarkStart w:id="45" w:name="_Toc124528149"/>
      <w:r>
        <w:t>Program Ladder</w:t>
      </w:r>
      <w:bookmarkEnd w:id="45"/>
    </w:p>
    <w:p w14:paraId="02BED108" w14:textId="71E9724D" w:rsidR="007429B5" w:rsidRDefault="007429B5" w:rsidP="007429B5">
      <w:r w:rsidRPr="007429B5">
        <w:rPr>
          <w:noProof/>
        </w:rPr>
        <w:drawing>
          <wp:inline distT="0" distB="0" distL="0" distR="0" wp14:anchorId="37B0F92B" wp14:editId="5C36E505">
            <wp:extent cx="5943600" cy="2986405"/>
            <wp:effectExtent l="0" t="0" r="0" b="4445"/>
            <wp:docPr id="2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5A5ED7" w14:textId="77777777" w:rsidR="00474960" w:rsidRPr="00474960" w:rsidRDefault="00474960" w:rsidP="00474960">
      <w:r w:rsidRPr="00474960">
        <w:t xml:space="preserve">I.1 </w:t>
      </w:r>
      <w:proofErr w:type="spellStart"/>
      <w:r w:rsidRPr="00474960">
        <w:t>mempunyai</w:t>
      </w:r>
      <w:proofErr w:type="spellEnd"/>
      <w:r w:rsidRPr="00474960">
        <w:t xml:space="preserve"> </w:t>
      </w:r>
      <w:proofErr w:type="spellStart"/>
      <w:r w:rsidRPr="00474960">
        <w:t>alamat</w:t>
      </w:r>
      <w:proofErr w:type="spellEnd"/>
      <w:r w:rsidRPr="00474960">
        <w:t xml:space="preserve"> </w:t>
      </w:r>
      <w:proofErr w:type="spellStart"/>
      <w:r w:rsidRPr="00474960">
        <w:t>modbus</w:t>
      </w:r>
      <w:proofErr w:type="spellEnd"/>
      <w:r w:rsidRPr="00474960">
        <w:t xml:space="preserve"> 0 (holding register). Jadi data </w:t>
      </w:r>
      <w:proofErr w:type="spellStart"/>
      <w:r w:rsidRPr="00474960">
        <w:t>potensiometer</w:t>
      </w:r>
      <w:proofErr w:type="spellEnd"/>
      <w:r w:rsidRPr="00474960">
        <w:t xml:space="preserve"> </w:t>
      </w:r>
      <w:proofErr w:type="spellStart"/>
      <w:r w:rsidRPr="00474960">
        <w:t>dimasukkan</w:t>
      </w:r>
      <w:proofErr w:type="spellEnd"/>
      <w:r w:rsidRPr="00474960">
        <w:t xml:space="preserve"> </w:t>
      </w:r>
      <w:proofErr w:type="spellStart"/>
      <w:r w:rsidRPr="00474960">
        <w:t>ke</w:t>
      </w:r>
      <w:proofErr w:type="spellEnd"/>
      <w:r w:rsidRPr="00474960">
        <w:t xml:space="preserve"> I.1</w:t>
      </w:r>
    </w:p>
    <w:p w14:paraId="23D2D921" w14:textId="177DB2F6" w:rsidR="00474960" w:rsidRPr="007429B5" w:rsidRDefault="00474960" w:rsidP="00474960">
      <w:pPr>
        <w:jc w:val="center"/>
      </w:pPr>
      <w:r w:rsidRPr="00474960">
        <w:drawing>
          <wp:inline distT="0" distB="0" distL="0" distR="0" wp14:anchorId="4C474243" wp14:editId="0F956870">
            <wp:extent cx="4631184" cy="3375498"/>
            <wp:effectExtent l="0" t="0" r="0" b="0"/>
            <wp:docPr id="25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35695AB6-5FEA-4F34-9CEB-EA14A33D1326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35695AB6-5FEA-4F34-9CEB-EA14A33D1326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637545" cy="33801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52595A" w14:textId="18CF1BCA" w:rsidR="004B60E4" w:rsidRDefault="004B60E4" w:rsidP="004B60E4">
      <w:pPr>
        <w:pStyle w:val="Heading3"/>
      </w:pPr>
      <w:bookmarkStart w:id="46" w:name="_Toc124528150"/>
      <w:r>
        <w:lastRenderedPageBreak/>
        <w:t>Program Python</w:t>
      </w:r>
      <w:bookmarkEnd w:id="46"/>
    </w:p>
    <w:p w14:paraId="596DCA72" w14:textId="77777777" w:rsidR="00AF6889" w:rsidRDefault="00AF6889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63FC51C7" w14:textId="77777777" w:rsidR="00AF6889" w:rsidRDefault="00AF6889" w:rsidP="0063072C">
      <w:pPr>
        <w:shd w:val="clear" w:color="auto" w:fill="1F3864" w:themeFill="accent1" w:themeFillShade="80"/>
      </w:pPr>
    </w:p>
    <w:p w14:paraId="61DA1B61" w14:textId="77777777" w:rsidR="00AF6889" w:rsidRDefault="00AF6889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7593B2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53ECB4B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509AF59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6F98BE86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1D208AC" w14:textId="77777777" w:rsidR="00AF6889" w:rsidRDefault="00AF6889" w:rsidP="0063072C">
      <w:pPr>
        <w:shd w:val="clear" w:color="auto" w:fill="1F3864" w:themeFill="accent1" w:themeFillShade="80"/>
      </w:pPr>
      <w:r>
        <w:t>from PyQt5.QtWidgets import *</w:t>
      </w:r>
    </w:p>
    <w:p w14:paraId="01A3A134" w14:textId="77777777" w:rsidR="00AF6889" w:rsidRDefault="00AF6889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D6BFEE2" w14:textId="77777777" w:rsidR="00AF6889" w:rsidRDefault="00AF6889" w:rsidP="0063072C">
      <w:pPr>
        <w:shd w:val="clear" w:color="auto" w:fill="1F3864" w:themeFill="accent1" w:themeFillShade="80"/>
      </w:pPr>
      <w:r>
        <w:t>import sys</w:t>
      </w:r>
    </w:p>
    <w:p w14:paraId="331E30BF" w14:textId="77777777" w:rsidR="00AF6889" w:rsidRDefault="00AF6889" w:rsidP="0063072C">
      <w:pPr>
        <w:shd w:val="clear" w:color="auto" w:fill="1F3864" w:themeFill="accent1" w:themeFillShade="80"/>
      </w:pPr>
      <w:r>
        <w:t>import threading</w:t>
      </w:r>
    </w:p>
    <w:p w14:paraId="2840CC28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8E4D9EB" w14:textId="77777777" w:rsidR="00AF6889" w:rsidRDefault="00AF6889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5E88FFD6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48CB8B0F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3A2A1E1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51291000" w14:textId="77777777" w:rsidR="00AF6889" w:rsidRDefault="00AF6889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2F57B2FB" w14:textId="77777777" w:rsidR="00AF6889" w:rsidRDefault="00AF6889" w:rsidP="0063072C">
      <w:pPr>
        <w:shd w:val="clear" w:color="auto" w:fill="1F3864" w:themeFill="accent1" w:themeFillShade="80"/>
      </w:pPr>
      <w:r>
        <w:t>import serial</w:t>
      </w:r>
    </w:p>
    <w:p w14:paraId="527A1F00" w14:textId="77777777" w:rsidR="00AF6889" w:rsidRDefault="00AF6889" w:rsidP="0063072C">
      <w:pPr>
        <w:shd w:val="clear" w:color="auto" w:fill="1F3864" w:themeFill="accent1" w:themeFillShade="80"/>
      </w:pPr>
      <w:r>
        <w:t>import time</w:t>
      </w:r>
    </w:p>
    <w:p w14:paraId="32041858" w14:textId="77777777" w:rsidR="00AF6889" w:rsidRDefault="00AF6889" w:rsidP="0063072C">
      <w:pPr>
        <w:shd w:val="clear" w:color="auto" w:fill="1F3864" w:themeFill="accent1" w:themeFillShade="80"/>
      </w:pPr>
      <w:r>
        <w:t>##########################################</w:t>
      </w:r>
    </w:p>
    <w:p w14:paraId="6226BD89" w14:textId="77777777" w:rsidR="00AF6889" w:rsidRDefault="00AF6889" w:rsidP="0063072C">
      <w:pPr>
        <w:shd w:val="clear" w:color="auto" w:fill="1F3864" w:themeFill="accent1" w:themeFillShade="80"/>
      </w:pPr>
      <w:r>
        <w:t>analog = 0</w:t>
      </w:r>
    </w:p>
    <w:p w14:paraId="03421B3F" w14:textId="77777777" w:rsidR="00AF6889" w:rsidRDefault="00AF6889" w:rsidP="0063072C">
      <w:pPr>
        <w:shd w:val="clear" w:color="auto" w:fill="1F3864" w:themeFill="accent1" w:themeFillShade="80"/>
      </w:pPr>
    </w:p>
    <w:p w14:paraId="1A1BF7A3" w14:textId="77777777" w:rsidR="00AF6889" w:rsidRDefault="00AF6889" w:rsidP="0063072C">
      <w:pPr>
        <w:shd w:val="clear" w:color="auto" w:fill="1F3864" w:themeFill="accent1" w:themeFillShade="80"/>
      </w:pPr>
    </w:p>
    <w:p w14:paraId="3DF7E117" w14:textId="77777777" w:rsidR="00AF6889" w:rsidRDefault="00AF6889" w:rsidP="0063072C">
      <w:pPr>
        <w:shd w:val="clear" w:color="auto" w:fill="1F3864" w:themeFill="accent1" w:themeFillShade="80"/>
      </w:pPr>
    </w:p>
    <w:p w14:paraId="6982F4A9" w14:textId="77777777" w:rsidR="00AF6889" w:rsidRDefault="00AF6889" w:rsidP="0063072C">
      <w:pPr>
        <w:shd w:val="clear" w:color="auto" w:fill="1F3864" w:themeFill="accent1" w:themeFillShade="80"/>
      </w:pPr>
    </w:p>
    <w:p w14:paraId="5FF0F845" w14:textId="77777777" w:rsidR="00AF6889" w:rsidRDefault="00AF6889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3A715917" w14:textId="77777777" w:rsidR="00AF6889" w:rsidRDefault="00AF6889" w:rsidP="0063072C">
      <w:pPr>
        <w:shd w:val="clear" w:color="auto" w:fill="1F3864" w:themeFill="accent1" w:themeFillShade="80"/>
      </w:pPr>
    </w:p>
    <w:p w14:paraId="2973A205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541B6B6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F493EE" w14:textId="77777777" w:rsidR="00AF6889" w:rsidRDefault="00AF6889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53DBE3CE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35BF4794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629C845" w14:textId="77777777" w:rsidR="00AF6889" w:rsidRDefault="00AF6889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0BF4A7D5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43D742A9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42534A6" w14:textId="77777777" w:rsidR="00AF6889" w:rsidRDefault="00AF6889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12618353" w14:textId="77777777" w:rsidR="00AF6889" w:rsidRDefault="00AF6889" w:rsidP="0063072C">
      <w:pPr>
        <w:shd w:val="clear" w:color="auto" w:fill="1F3864" w:themeFill="accent1" w:themeFillShade="80"/>
      </w:pPr>
      <w:r>
        <w:t xml:space="preserve">    else:</w:t>
      </w:r>
    </w:p>
    <w:p w14:paraId="41F7B16A" w14:textId="77777777" w:rsidR="00AF6889" w:rsidRDefault="00AF6889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565DF411" w14:textId="77777777" w:rsidR="00AF6889" w:rsidRDefault="00AF6889" w:rsidP="0063072C">
      <w:pPr>
        <w:shd w:val="clear" w:color="auto" w:fill="1F3864" w:themeFill="accent1" w:themeFillShade="80"/>
      </w:pPr>
    </w:p>
    <w:p w14:paraId="6D6911BB" w14:textId="77777777" w:rsidR="00AF6889" w:rsidRDefault="00AF6889" w:rsidP="0063072C">
      <w:pPr>
        <w:shd w:val="clear" w:color="auto" w:fill="1F3864" w:themeFill="accent1" w:themeFillShade="80"/>
      </w:pPr>
      <w:r>
        <w:t xml:space="preserve">    result = []</w:t>
      </w:r>
    </w:p>
    <w:p w14:paraId="72DA1FCD" w14:textId="77777777" w:rsidR="00AF6889" w:rsidRDefault="00AF6889" w:rsidP="0063072C">
      <w:pPr>
        <w:shd w:val="clear" w:color="auto" w:fill="1F3864" w:themeFill="accent1" w:themeFillShade="80"/>
      </w:pPr>
      <w:r>
        <w:t xml:space="preserve">    for port in ports:</w:t>
      </w:r>
    </w:p>
    <w:p w14:paraId="3502F8D4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4E10B282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719D08B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3064D02A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2692BA32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65FDC8F5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54135311" w14:textId="77777777" w:rsidR="00AF6889" w:rsidRDefault="00AF6889" w:rsidP="0063072C">
      <w:pPr>
        <w:shd w:val="clear" w:color="auto" w:fill="1F3864" w:themeFill="accent1" w:themeFillShade="80"/>
      </w:pPr>
      <w:r>
        <w:t xml:space="preserve">    return result</w:t>
      </w:r>
    </w:p>
    <w:p w14:paraId="04669AE1" w14:textId="77777777" w:rsidR="00AF6889" w:rsidRDefault="00AF6889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6F506C32" w14:textId="77777777" w:rsidR="00AF6889" w:rsidRDefault="00AF6889" w:rsidP="0063072C">
      <w:pPr>
        <w:shd w:val="clear" w:color="auto" w:fill="1F3864" w:themeFill="accent1" w:themeFillShade="80"/>
      </w:pPr>
    </w:p>
    <w:p w14:paraId="7B53BEC9" w14:textId="77777777" w:rsidR="00AF6889" w:rsidRDefault="00AF6889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56CB1257" w14:textId="77777777" w:rsidR="00AF6889" w:rsidRDefault="00AF6889" w:rsidP="0063072C">
      <w:pPr>
        <w:shd w:val="clear" w:color="auto" w:fill="1F3864" w:themeFill="accent1" w:themeFillShade="80"/>
      </w:pPr>
    </w:p>
    <w:p w14:paraId="478B6E0B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B097F0D" w14:textId="77777777" w:rsidR="00AF6889" w:rsidRDefault="00AF6889" w:rsidP="0063072C">
      <w:pPr>
        <w:shd w:val="clear" w:color="auto" w:fill="1F3864" w:themeFill="accent1" w:themeFillShade="80"/>
      </w:pPr>
    </w:p>
    <w:p w14:paraId="465BF482" w14:textId="77777777" w:rsidR="00AF6889" w:rsidRDefault="00AF6889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50BFF073" w14:textId="77777777" w:rsidR="00AF6889" w:rsidRDefault="00AF6889" w:rsidP="0063072C">
      <w:pPr>
        <w:shd w:val="clear" w:color="auto" w:fill="1F3864" w:themeFill="accent1" w:themeFillShade="80"/>
      </w:pPr>
    </w:p>
    <w:p w14:paraId="6E7841B8" w14:textId="77777777" w:rsidR="00AF6889" w:rsidRDefault="00AF6889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67E16CC" w14:textId="77777777" w:rsidR="00AF6889" w:rsidRDefault="00AF6889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7E3D59C3" w14:textId="77777777" w:rsidR="00AF6889" w:rsidRDefault="00AF6889" w:rsidP="0063072C">
      <w:pPr>
        <w:shd w:val="clear" w:color="auto" w:fill="1F3864" w:themeFill="accent1" w:themeFillShade="80"/>
      </w:pPr>
    </w:p>
    <w:p w14:paraId="12A97CE3" w14:textId="77777777" w:rsidR="00AF6889" w:rsidRDefault="00AF6889" w:rsidP="0063072C">
      <w:pPr>
        <w:shd w:val="clear" w:color="auto" w:fill="1F3864" w:themeFill="accent1" w:themeFillShade="80"/>
      </w:pPr>
    </w:p>
    <w:p w14:paraId="0B28CB70" w14:textId="77777777" w:rsidR="00AF6889" w:rsidRDefault="00AF6889" w:rsidP="0063072C">
      <w:pPr>
        <w:shd w:val="clear" w:color="auto" w:fill="1F3864" w:themeFill="accent1" w:themeFillShade="80"/>
      </w:pPr>
    </w:p>
    <w:p w14:paraId="3711394A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2ACFAF2A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C7FAB95" w14:textId="77777777" w:rsidR="00AF6889" w:rsidRDefault="00AF6889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48E65E5A" w14:textId="77777777" w:rsidR="00AF6889" w:rsidRDefault="00AF6889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48BE79D6" w14:textId="77777777" w:rsidR="00AF6889" w:rsidRDefault="00AF6889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4E54EA19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2AA5956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2D606AFA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6F4D04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58E67334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1BDE7C11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414A5A6A" w14:textId="77777777" w:rsidR="00AF6889" w:rsidRDefault="00AF6889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5C7B5DDC" w14:textId="77777777" w:rsidR="00AF6889" w:rsidRDefault="00AF6889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03CCBA76" w14:textId="77777777" w:rsid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019E5CE" w14:textId="77777777" w:rsidR="00AF6889" w:rsidRDefault="00AF6889" w:rsidP="0063072C">
      <w:pPr>
        <w:shd w:val="clear" w:color="auto" w:fill="1F3864" w:themeFill="accent1" w:themeFillShade="80"/>
      </w:pPr>
    </w:p>
    <w:p w14:paraId="5C91FEBA" w14:textId="77777777" w:rsidR="00AF6889" w:rsidRDefault="00AF6889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67E61F2D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request</w:t>
      </w:r>
    </w:p>
    <w:p w14:paraId="0246F9FC" w14:textId="77777777" w:rsidR="00AF6889" w:rsidRDefault="00AF6889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7F0FCF4" w14:textId="77777777" w:rsidR="00AF6889" w:rsidRDefault="00AF6889" w:rsidP="0063072C">
      <w:pPr>
        <w:shd w:val="clear" w:color="auto" w:fill="1F3864" w:themeFill="accent1" w:themeFillShade="80"/>
      </w:pPr>
      <w:r>
        <w:lastRenderedPageBreak/>
        <w:t xml:space="preserve">    global analog</w:t>
      </w:r>
    </w:p>
    <w:p w14:paraId="732516A0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70E1DDF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240CADCA" w14:textId="77777777" w:rsidR="00AF6889" w:rsidRDefault="00AF6889" w:rsidP="0063072C">
      <w:pPr>
        <w:shd w:val="clear" w:color="auto" w:fill="1F3864" w:themeFill="accent1" w:themeFillShade="80"/>
      </w:pPr>
      <w:r>
        <w:t xml:space="preserve">    while True:</w:t>
      </w:r>
    </w:p>
    <w:p w14:paraId="1573D143" w14:textId="77777777" w:rsidR="00AF6889" w:rsidRDefault="00AF6889" w:rsidP="0063072C">
      <w:pPr>
        <w:shd w:val="clear" w:color="auto" w:fill="1F3864" w:themeFill="accent1" w:themeFillShade="80"/>
      </w:pPr>
      <w:r>
        <w:t xml:space="preserve">        request = client.read_holding_registers(address=0,count=0x7,unit=int(slave_id))</w:t>
      </w:r>
    </w:p>
    <w:p w14:paraId="172FB7A2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r>
        <w:t>client.read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CA46F7C" w14:textId="77777777" w:rsidR="00AF6889" w:rsidRDefault="00AF6889" w:rsidP="0063072C">
      <w:pPr>
        <w:shd w:val="clear" w:color="auto" w:fill="1F3864" w:themeFill="accent1" w:themeFillShade="80"/>
      </w:pPr>
      <w:r>
        <w:t xml:space="preserve">        </w:t>
      </w:r>
    </w:p>
    <w:p w14:paraId="6B55B346" w14:textId="77777777" w:rsidR="00AF6889" w:rsidRDefault="00AF6889" w:rsidP="0063072C">
      <w:pPr>
        <w:shd w:val="clear" w:color="auto" w:fill="1F3864" w:themeFill="accent1" w:themeFillShade="80"/>
      </w:pPr>
      <w:r>
        <w:t xml:space="preserve">        try:</w:t>
      </w:r>
    </w:p>
    <w:p w14:paraId="51CB6C5B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r>
        <w:t>request.registers</w:t>
      </w:r>
      <w:proofErr w:type="spellEnd"/>
      <w:r>
        <w:t>[0]</w:t>
      </w:r>
    </w:p>
    <w:p w14:paraId="0408B681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</w:t>
      </w:r>
    </w:p>
    <w:p w14:paraId="5D4E255D" w14:textId="77777777" w:rsidR="00AF6889" w:rsidRDefault="00AF6889" w:rsidP="0063072C">
      <w:pPr>
        <w:shd w:val="clear" w:color="auto" w:fill="1F3864" w:themeFill="accent1" w:themeFillShade="80"/>
      </w:pPr>
      <w:r>
        <w:t xml:space="preserve">        except:</w:t>
      </w:r>
    </w:p>
    <w:p w14:paraId="19FC4AF6" w14:textId="77777777" w:rsidR="00AF6889" w:rsidRDefault="00AF6889" w:rsidP="0063072C">
      <w:pPr>
        <w:shd w:val="clear" w:color="auto" w:fill="1F3864" w:themeFill="accent1" w:themeFillShade="80"/>
      </w:pPr>
      <w:r>
        <w:t xml:space="preserve">            pass</w:t>
      </w:r>
    </w:p>
    <w:p w14:paraId="7ED4819A" w14:textId="77777777" w:rsidR="00AF6889" w:rsidRDefault="00AF6889" w:rsidP="0063072C">
      <w:pPr>
        <w:shd w:val="clear" w:color="auto" w:fill="1F3864" w:themeFill="accent1" w:themeFillShade="80"/>
      </w:pPr>
    </w:p>
    <w:p w14:paraId="397CE0AA" w14:textId="77777777" w:rsidR="00AF6889" w:rsidRDefault="00AF6889" w:rsidP="0063072C">
      <w:pPr>
        <w:shd w:val="clear" w:color="auto" w:fill="1F3864" w:themeFill="accent1" w:themeFillShade="80"/>
      </w:pPr>
    </w:p>
    <w:p w14:paraId="06C3AD02" w14:textId="77777777" w:rsidR="00AF6889" w:rsidRDefault="00AF6889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BD0D1A3" w14:textId="77777777" w:rsidR="00AF6889" w:rsidRDefault="00AF6889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5071EA0" w14:textId="77777777" w:rsidR="00AF6889" w:rsidRDefault="00AF6889" w:rsidP="0063072C">
      <w:pPr>
        <w:shd w:val="clear" w:color="auto" w:fill="1F3864" w:themeFill="accent1" w:themeFillShade="80"/>
      </w:pPr>
      <w:r>
        <w:t>if __name__ == "__main__":</w:t>
      </w:r>
    </w:p>
    <w:p w14:paraId="6D2EB3BE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3B27523" w14:textId="77777777" w:rsidR="00AF6889" w:rsidRDefault="00AF6889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04495F5" w14:textId="77777777" w:rsidR="00AF6889" w:rsidRDefault="00AF6889" w:rsidP="0063072C">
      <w:pPr>
        <w:shd w:val="clear" w:color="auto" w:fill="1F3864" w:themeFill="accent1" w:themeFillShade="80"/>
      </w:pPr>
      <w:r>
        <w:t xml:space="preserve">    t1.start()</w:t>
      </w:r>
    </w:p>
    <w:p w14:paraId="4239B477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3ACD189D" w14:textId="77777777" w:rsidR="00AF6889" w:rsidRDefault="00AF6889" w:rsidP="0063072C">
      <w:pPr>
        <w:shd w:val="clear" w:color="auto" w:fill="1F3864" w:themeFill="accent1" w:themeFillShade="80"/>
      </w:pPr>
      <w:r>
        <w:t xml:space="preserve">    main = table()</w:t>
      </w:r>
    </w:p>
    <w:p w14:paraId="693621A3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B56BEA" w14:textId="77777777" w:rsidR="00AF6889" w:rsidRDefault="00AF6889" w:rsidP="0063072C">
      <w:pPr>
        <w:shd w:val="clear" w:color="auto" w:fill="1F3864" w:themeFill="accent1" w:themeFillShade="80"/>
      </w:pPr>
      <w:r>
        <w:t xml:space="preserve">    </w:t>
      </w:r>
    </w:p>
    <w:p w14:paraId="5C69C862" w14:textId="36F9D9F5" w:rsidR="00AF6889" w:rsidRPr="00AF6889" w:rsidRDefault="00AF6889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63AB8DF" w14:textId="77777777" w:rsidR="004B60E4" w:rsidRDefault="004B60E4" w:rsidP="004B60E4">
      <w:pPr>
        <w:pStyle w:val="Heading3"/>
      </w:pPr>
      <w:bookmarkStart w:id="47" w:name="_Toc124528151"/>
      <w:r>
        <w:t>Program QML</w:t>
      </w:r>
      <w:bookmarkEnd w:id="47"/>
    </w:p>
    <w:p w14:paraId="6AD9ED7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5776876" w14:textId="77777777" w:rsidR="00622961" w:rsidRDefault="00622961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10EF514F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80F0064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028EDB1E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3D78B8C2" w14:textId="77777777" w:rsidR="00622961" w:rsidRDefault="00622961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5B54C06C" w14:textId="77777777" w:rsidR="00622961" w:rsidRDefault="00622961" w:rsidP="0063072C">
      <w:pPr>
        <w:shd w:val="clear" w:color="auto" w:fill="70AD47" w:themeFill="accent6"/>
      </w:pPr>
    </w:p>
    <w:p w14:paraId="5D66C6D3" w14:textId="77777777" w:rsidR="00622961" w:rsidRDefault="00622961" w:rsidP="0063072C">
      <w:pPr>
        <w:shd w:val="clear" w:color="auto" w:fill="70AD47" w:themeFill="accent6"/>
      </w:pPr>
    </w:p>
    <w:p w14:paraId="4AE67374" w14:textId="77777777" w:rsidR="00622961" w:rsidRDefault="00622961" w:rsidP="0063072C">
      <w:pPr>
        <w:shd w:val="clear" w:color="auto" w:fill="70AD47" w:themeFill="accent6"/>
      </w:pPr>
      <w:r>
        <w:t>Window {</w:t>
      </w:r>
    </w:p>
    <w:p w14:paraId="05E80B13" w14:textId="77777777" w:rsidR="00622961" w:rsidRDefault="00622961" w:rsidP="0063072C">
      <w:pPr>
        <w:shd w:val="clear" w:color="auto" w:fill="70AD47" w:themeFill="accent6"/>
      </w:pPr>
      <w:r>
        <w:tab/>
        <w:t>id : root</w:t>
      </w:r>
    </w:p>
    <w:p w14:paraId="31FD9AE4" w14:textId="77777777" w:rsidR="00622961" w:rsidRDefault="00622961" w:rsidP="0063072C">
      <w:pPr>
        <w:shd w:val="clear" w:color="auto" w:fill="70AD47" w:themeFill="accent6"/>
      </w:pPr>
      <w:r>
        <w:tab/>
        <w:t>width: 400</w:t>
      </w:r>
    </w:p>
    <w:p w14:paraId="692BDF23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531C386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7CAC9677" w14:textId="77777777" w:rsidR="00622961" w:rsidRDefault="00622961" w:rsidP="0063072C">
      <w:pPr>
        <w:shd w:val="clear" w:color="auto" w:fill="70AD47" w:themeFill="accent6"/>
      </w:pPr>
      <w:r>
        <w:t xml:space="preserve">    height: 400</w:t>
      </w:r>
    </w:p>
    <w:p w14:paraId="04154546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3F0F5397" w14:textId="77777777" w:rsidR="00622961" w:rsidRDefault="00622961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4A06946F" w14:textId="77777777" w:rsidR="00622961" w:rsidRDefault="00622961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79793239" w14:textId="77777777" w:rsidR="00622961" w:rsidRDefault="00622961" w:rsidP="0063072C">
      <w:pPr>
        <w:shd w:val="clear" w:color="auto" w:fill="70AD47" w:themeFill="accent6"/>
      </w:pPr>
      <w:r>
        <w:tab/>
        <w:t>color : "black"</w:t>
      </w:r>
    </w:p>
    <w:p w14:paraId="3988B4FC" w14:textId="77777777" w:rsidR="00622961" w:rsidRDefault="00622961" w:rsidP="0063072C">
      <w:pPr>
        <w:shd w:val="clear" w:color="auto" w:fill="70AD47" w:themeFill="accent6"/>
      </w:pPr>
      <w:r>
        <w:t xml:space="preserve">    visible: true</w:t>
      </w:r>
    </w:p>
    <w:p w14:paraId="4C940030" w14:textId="77777777" w:rsidR="00622961" w:rsidRDefault="00622961" w:rsidP="0063072C">
      <w:pPr>
        <w:shd w:val="clear" w:color="auto" w:fill="70AD47" w:themeFill="accent6"/>
      </w:pPr>
      <w:r>
        <w:t xml:space="preserve">    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64D806B4" w14:textId="77777777" w:rsidR="00622961" w:rsidRDefault="00622961" w:rsidP="0063072C">
      <w:pPr>
        <w:shd w:val="clear" w:color="auto" w:fill="70AD47" w:themeFill="accent6"/>
      </w:pPr>
      <w:r>
        <w:tab/>
      </w:r>
    </w:p>
    <w:p w14:paraId="4E861C5A" w14:textId="77777777" w:rsidR="00622961" w:rsidRDefault="00622961" w:rsidP="0063072C">
      <w:pPr>
        <w:shd w:val="clear" w:color="auto" w:fill="70AD47" w:themeFill="accent6"/>
      </w:pPr>
      <w:r>
        <w:tab/>
      </w:r>
      <w:proofErr w:type="spellStart"/>
      <w:r>
        <w:t>CircularGauge</w:t>
      </w:r>
      <w:proofErr w:type="spellEnd"/>
      <w:r>
        <w:t xml:space="preserve"> {</w:t>
      </w:r>
    </w:p>
    <w:p w14:paraId="09FA974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d : gauge</w:t>
      </w:r>
    </w:p>
    <w:p w14:paraId="6D8ACF9E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x: 10</w:t>
      </w:r>
    </w:p>
    <w:p w14:paraId="014BC32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y: 70</w:t>
      </w:r>
    </w:p>
    <w:p w14:paraId="528A989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height : 250</w:t>
      </w:r>
    </w:p>
    <w:p w14:paraId="2A0CC88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width : 250</w:t>
      </w:r>
    </w:p>
    <w:p w14:paraId="4774AE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24A6F07" w14:textId="77777777" w:rsidR="00622961" w:rsidRDefault="00622961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spellStart"/>
      <w:r>
        <w:t>minimumValue</w:t>
      </w:r>
      <w:proofErr w:type="spellEnd"/>
      <w:r>
        <w:t>: 0</w:t>
      </w:r>
    </w:p>
    <w:p w14:paraId="5C923D5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maximumValue</w:t>
      </w:r>
      <w:proofErr w:type="spellEnd"/>
      <w:r>
        <w:t>: 100</w:t>
      </w:r>
    </w:p>
    <w:p w14:paraId="71488F6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07B2E1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 xml:space="preserve">style: </w:t>
      </w:r>
      <w:proofErr w:type="spellStart"/>
      <w:r>
        <w:t>CircularGaugeStyle</w:t>
      </w:r>
      <w:proofErr w:type="spellEnd"/>
      <w:r>
        <w:t xml:space="preserve"> {</w:t>
      </w:r>
    </w:p>
    <w:p w14:paraId="746F8568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labelStepSize</w:t>
      </w:r>
      <w:proofErr w:type="spellEnd"/>
      <w:r>
        <w:t>: 10</w:t>
      </w:r>
    </w:p>
    <w:p w14:paraId="755DEC00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2F33BAB5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6E8E6B39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68B44FC2" w14:textId="77777777" w:rsidR="00622961" w:rsidRDefault="00622961" w:rsidP="0063072C">
      <w:pPr>
        <w:shd w:val="clear" w:color="auto" w:fill="70AD47" w:themeFill="accent6"/>
      </w:pPr>
      <w:r>
        <w:tab/>
      </w:r>
    </w:p>
    <w:p w14:paraId="6864AE99" w14:textId="77777777" w:rsidR="00622961" w:rsidRDefault="00622961" w:rsidP="0063072C">
      <w:pPr>
        <w:shd w:val="clear" w:color="auto" w:fill="70AD47" w:themeFill="accent6"/>
      </w:pPr>
      <w:r>
        <w:tab/>
        <w:t>Timer{</w:t>
      </w:r>
    </w:p>
    <w:p w14:paraId="798B1DB6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id:tmgauge</w:t>
      </w:r>
      <w:proofErr w:type="spellEnd"/>
    </w:p>
    <w:p w14:paraId="68FFD22A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392E899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496275F9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154A9CC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0802D6DF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r>
        <w:t>backend.sensor</w:t>
      </w:r>
      <w:proofErr w:type="spellEnd"/>
      <w:r>
        <w:t>()</w:t>
      </w:r>
    </w:p>
    <w:p w14:paraId="6FF9E1BB" w14:textId="77777777" w:rsidR="00622961" w:rsidRDefault="00622961" w:rsidP="0063072C">
      <w:pPr>
        <w:shd w:val="clear" w:color="auto" w:fill="70AD47" w:themeFill="accent6"/>
      </w:pPr>
      <w:r>
        <w:tab/>
      </w:r>
      <w:r>
        <w:tab/>
        <w:t>}</w:t>
      </w:r>
    </w:p>
    <w:p w14:paraId="6055B007" w14:textId="77777777" w:rsidR="00622961" w:rsidRDefault="00622961" w:rsidP="0063072C">
      <w:pPr>
        <w:shd w:val="clear" w:color="auto" w:fill="70AD47" w:themeFill="accent6"/>
      </w:pPr>
      <w:r>
        <w:tab/>
      </w:r>
      <w:r>
        <w:tab/>
      </w:r>
    </w:p>
    <w:p w14:paraId="524EE85D" w14:textId="77777777" w:rsidR="00622961" w:rsidRDefault="00622961" w:rsidP="0063072C">
      <w:pPr>
        <w:shd w:val="clear" w:color="auto" w:fill="70AD47" w:themeFill="accent6"/>
      </w:pPr>
      <w:r>
        <w:tab/>
        <w:t>}</w:t>
      </w:r>
    </w:p>
    <w:p w14:paraId="3835203C" w14:textId="77777777" w:rsidR="00622961" w:rsidRDefault="00622961" w:rsidP="0063072C">
      <w:pPr>
        <w:shd w:val="clear" w:color="auto" w:fill="70AD47" w:themeFill="accent6"/>
      </w:pPr>
      <w:r>
        <w:tab/>
      </w:r>
    </w:p>
    <w:p w14:paraId="69227F93" w14:textId="77777777" w:rsidR="00622961" w:rsidRDefault="00622961" w:rsidP="0063072C">
      <w:pPr>
        <w:shd w:val="clear" w:color="auto" w:fill="70AD47" w:themeFill="accent6"/>
      </w:pPr>
      <w:r>
        <w:tab/>
      </w:r>
    </w:p>
    <w:p w14:paraId="6B852C2D" w14:textId="77777777" w:rsidR="00622961" w:rsidRDefault="00622961" w:rsidP="0063072C">
      <w:pPr>
        <w:shd w:val="clear" w:color="auto" w:fill="70AD47" w:themeFill="accent6"/>
      </w:pPr>
      <w:r>
        <w:t>}</w:t>
      </w:r>
    </w:p>
    <w:p w14:paraId="6EFCAB43" w14:textId="77777777" w:rsidR="00622961" w:rsidRDefault="00622961" w:rsidP="00622961"/>
    <w:p w14:paraId="6E431F59" w14:textId="77777777" w:rsidR="00622961" w:rsidRDefault="00622961" w:rsidP="00622961"/>
    <w:p w14:paraId="20169CD5" w14:textId="77777777" w:rsidR="00622961" w:rsidRDefault="00622961" w:rsidP="00622961"/>
    <w:p w14:paraId="1E8B68D4" w14:textId="77777777" w:rsidR="00622961" w:rsidRDefault="00622961" w:rsidP="00622961"/>
    <w:p w14:paraId="65415180" w14:textId="77777777" w:rsidR="00622961" w:rsidRDefault="00622961" w:rsidP="00622961"/>
    <w:p w14:paraId="55D3216C" w14:textId="77777777" w:rsidR="004B60E4" w:rsidRDefault="004B60E4" w:rsidP="004B60E4"/>
    <w:p w14:paraId="1FB600FB" w14:textId="77777777" w:rsidR="004B60E4" w:rsidRDefault="004B60E4" w:rsidP="004B60E4"/>
    <w:p w14:paraId="2450615F" w14:textId="08F46C1C" w:rsidR="004B60E4" w:rsidRDefault="004B60E4" w:rsidP="004B60E4">
      <w:pPr>
        <w:pStyle w:val="Heading2"/>
      </w:pPr>
      <w:bookmarkStart w:id="48" w:name="_Toc124528152"/>
      <w:r>
        <w:t>Customize</w:t>
      </w:r>
      <w:bookmarkEnd w:id="48"/>
    </w:p>
    <w:p w14:paraId="3AB4383A" w14:textId="52A09C7A" w:rsidR="004B60E4" w:rsidRDefault="004B60E4" w:rsidP="004B60E4">
      <w:pPr>
        <w:pStyle w:val="Heading3"/>
      </w:pPr>
      <w:bookmarkStart w:id="49" w:name="_Toc124528153"/>
      <w:r>
        <w:t>Program Ladder</w:t>
      </w:r>
      <w:bookmarkEnd w:id="49"/>
    </w:p>
    <w:p w14:paraId="769FC7A3" w14:textId="35448BD3" w:rsidR="00EA2F4D" w:rsidRPr="00EA2F4D" w:rsidRDefault="00EA2F4D" w:rsidP="00EA2F4D">
      <w:r w:rsidRPr="00EA2F4D">
        <w:rPr>
          <w:noProof/>
        </w:rPr>
        <w:drawing>
          <wp:inline distT="0" distB="0" distL="0" distR="0" wp14:anchorId="21B4F027" wp14:editId="69D39C67">
            <wp:extent cx="5943600" cy="2986405"/>
            <wp:effectExtent l="0" t="0" r="0" b="4445"/>
            <wp:docPr id="3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EDDE42F" w14:textId="19B7E4FE" w:rsidR="004B60E4" w:rsidRDefault="004B60E4" w:rsidP="004B60E4">
      <w:pPr>
        <w:pStyle w:val="Heading3"/>
      </w:pPr>
      <w:bookmarkStart w:id="50" w:name="_Toc124528154"/>
      <w:r>
        <w:t>Program Python</w:t>
      </w:r>
      <w:bookmarkEnd w:id="50"/>
    </w:p>
    <w:p w14:paraId="3ED89760" w14:textId="16341312" w:rsidR="00F549C0" w:rsidRDefault="00F549C0" w:rsidP="00F549C0"/>
    <w:p w14:paraId="20EC549B" w14:textId="77777777" w:rsidR="00F549C0" w:rsidRDefault="00F549C0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257692FB" w14:textId="77777777" w:rsidR="00F549C0" w:rsidRDefault="00F549C0" w:rsidP="0063072C">
      <w:pPr>
        <w:shd w:val="clear" w:color="auto" w:fill="1F3864" w:themeFill="accent1" w:themeFillShade="80"/>
      </w:pPr>
    </w:p>
    <w:p w14:paraId="50F16466" w14:textId="77777777" w:rsidR="00F549C0" w:rsidRDefault="00F549C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7A58641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41C465B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4BC3C34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3026AFA4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572CF94C" w14:textId="77777777" w:rsidR="00F549C0" w:rsidRDefault="00F549C0" w:rsidP="0063072C">
      <w:pPr>
        <w:shd w:val="clear" w:color="auto" w:fill="1F3864" w:themeFill="accent1" w:themeFillShade="80"/>
      </w:pPr>
      <w:r>
        <w:t>from PyQt5.QtWidgets import *</w:t>
      </w:r>
    </w:p>
    <w:p w14:paraId="7364C6D3" w14:textId="77777777" w:rsidR="00F549C0" w:rsidRDefault="00F549C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7C2C9445" w14:textId="77777777" w:rsidR="00F549C0" w:rsidRDefault="00F549C0" w:rsidP="0063072C">
      <w:pPr>
        <w:shd w:val="clear" w:color="auto" w:fill="1F3864" w:themeFill="accent1" w:themeFillShade="80"/>
      </w:pPr>
      <w:r>
        <w:t>import sys</w:t>
      </w:r>
    </w:p>
    <w:p w14:paraId="55411293" w14:textId="77777777" w:rsidR="00F549C0" w:rsidRDefault="00F549C0" w:rsidP="0063072C">
      <w:pPr>
        <w:shd w:val="clear" w:color="auto" w:fill="1F3864" w:themeFill="accent1" w:themeFillShade="80"/>
      </w:pPr>
      <w:r>
        <w:t>import threading</w:t>
      </w:r>
    </w:p>
    <w:p w14:paraId="3C7286D1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10AACB9B" w14:textId="77777777" w:rsidR="00F549C0" w:rsidRDefault="00F549C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0351BE52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1FF0E6D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60D9661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0F2F09FB" w14:textId="77777777" w:rsidR="00F549C0" w:rsidRDefault="00F549C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1A9E9271" w14:textId="77777777" w:rsidR="00F549C0" w:rsidRDefault="00F549C0" w:rsidP="0063072C">
      <w:pPr>
        <w:shd w:val="clear" w:color="auto" w:fill="1F3864" w:themeFill="accent1" w:themeFillShade="80"/>
      </w:pPr>
      <w:r>
        <w:t>import serial</w:t>
      </w:r>
    </w:p>
    <w:p w14:paraId="5064ABA0" w14:textId="77777777" w:rsidR="00F549C0" w:rsidRDefault="00F549C0" w:rsidP="0063072C">
      <w:pPr>
        <w:shd w:val="clear" w:color="auto" w:fill="1F3864" w:themeFill="accent1" w:themeFillShade="80"/>
      </w:pPr>
      <w:r>
        <w:t>import time</w:t>
      </w:r>
    </w:p>
    <w:p w14:paraId="41190A44" w14:textId="77777777" w:rsidR="00F549C0" w:rsidRDefault="00F549C0" w:rsidP="0063072C">
      <w:pPr>
        <w:shd w:val="clear" w:color="auto" w:fill="1F3864" w:themeFill="accent1" w:themeFillShade="80"/>
      </w:pPr>
      <w:r>
        <w:t>##########################################</w:t>
      </w:r>
    </w:p>
    <w:p w14:paraId="78ABB72E" w14:textId="77777777" w:rsidR="00F549C0" w:rsidRDefault="00F549C0" w:rsidP="0063072C">
      <w:pPr>
        <w:shd w:val="clear" w:color="auto" w:fill="1F3864" w:themeFill="accent1" w:themeFillShade="80"/>
      </w:pPr>
      <w:r>
        <w:t>analog = 0</w:t>
      </w:r>
    </w:p>
    <w:p w14:paraId="6E9F4FCD" w14:textId="77777777" w:rsidR="00F549C0" w:rsidRDefault="00F549C0" w:rsidP="0063072C">
      <w:pPr>
        <w:shd w:val="clear" w:color="auto" w:fill="1F3864" w:themeFill="accent1" w:themeFillShade="80"/>
      </w:pPr>
    </w:p>
    <w:p w14:paraId="70C5617B" w14:textId="77777777" w:rsidR="00F549C0" w:rsidRDefault="00F549C0" w:rsidP="0063072C">
      <w:pPr>
        <w:shd w:val="clear" w:color="auto" w:fill="1F3864" w:themeFill="accent1" w:themeFillShade="80"/>
      </w:pPr>
    </w:p>
    <w:p w14:paraId="5F39AF2E" w14:textId="77777777" w:rsidR="00F549C0" w:rsidRDefault="00F549C0" w:rsidP="0063072C">
      <w:pPr>
        <w:shd w:val="clear" w:color="auto" w:fill="1F3864" w:themeFill="accent1" w:themeFillShade="80"/>
      </w:pPr>
    </w:p>
    <w:p w14:paraId="43026F85" w14:textId="77777777" w:rsidR="00F549C0" w:rsidRDefault="00F549C0" w:rsidP="0063072C">
      <w:pPr>
        <w:shd w:val="clear" w:color="auto" w:fill="1F3864" w:themeFill="accent1" w:themeFillShade="80"/>
      </w:pPr>
    </w:p>
    <w:p w14:paraId="4F7D2C2A" w14:textId="77777777" w:rsidR="00F549C0" w:rsidRDefault="00F549C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01421D9" w14:textId="77777777" w:rsidR="00F549C0" w:rsidRDefault="00F549C0" w:rsidP="0063072C">
      <w:pPr>
        <w:shd w:val="clear" w:color="auto" w:fill="1F3864" w:themeFill="accent1" w:themeFillShade="80"/>
      </w:pPr>
    </w:p>
    <w:p w14:paraId="6F634C75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4F792169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5038B30" w14:textId="77777777" w:rsidR="00F549C0" w:rsidRDefault="00F549C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23FFAC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228FFC4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08CD252E" w14:textId="77777777" w:rsidR="00F549C0" w:rsidRDefault="00F549C0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411807D7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51F18A70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3A58C188" w14:textId="77777777" w:rsidR="00F549C0" w:rsidRDefault="00F549C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7A0545E2" w14:textId="77777777" w:rsidR="00F549C0" w:rsidRDefault="00F549C0" w:rsidP="0063072C">
      <w:pPr>
        <w:shd w:val="clear" w:color="auto" w:fill="1F3864" w:themeFill="accent1" w:themeFillShade="80"/>
      </w:pPr>
      <w:r>
        <w:t xml:space="preserve">    else:</w:t>
      </w:r>
    </w:p>
    <w:p w14:paraId="3756FA3F" w14:textId="77777777" w:rsidR="00F549C0" w:rsidRDefault="00F549C0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1ECB0234" w14:textId="77777777" w:rsidR="00F549C0" w:rsidRDefault="00F549C0" w:rsidP="0063072C">
      <w:pPr>
        <w:shd w:val="clear" w:color="auto" w:fill="1F3864" w:themeFill="accent1" w:themeFillShade="80"/>
      </w:pPr>
    </w:p>
    <w:p w14:paraId="6D204B05" w14:textId="77777777" w:rsidR="00F549C0" w:rsidRDefault="00F549C0" w:rsidP="0063072C">
      <w:pPr>
        <w:shd w:val="clear" w:color="auto" w:fill="1F3864" w:themeFill="accent1" w:themeFillShade="80"/>
      </w:pPr>
      <w:r>
        <w:t xml:space="preserve">    result = []</w:t>
      </w:r>
    </w:p>
    <w:p w14:paraId="0AEAFF9F" w14:textId="77777777" w:rsidR="00F549C0" w:rsidRDefault="00F549C0" w:rsidP="0063072C">
      <w:pPr>
        <w:shd w:val="clear" w:color="auto" w:fill="1F3864" w:themeFill="accent1" w:themeFillShade="80"/>
      </w:pPr>
      <w:r>
        <w:t xml:space="preserve">    for port in ports:</w:t>
      </w:r>
    </w:p>
    <w:p w14:paraId="745D338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368EA7CC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19C80A5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2A424FAD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4CF77B09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4D37E448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743D7A17" w14:textId="77777777" w:rsidR="00F549C0" w:rsidRDefault="00F549C0" w:rsidP="0063072C">
      <w:pPr>
        <w:shd w:val="clear" w:color="auto" w:fill="1F3864" w:themeFill="accent1" w:themeFillShade="80"/>
      </w:pPr>
      <w:r>
        <w:t xml:space="preserve">    return result</w:t>
      </w:r>
    </w:p>
    <w:p w14:paraId="7581BFAF" w14:textId="77777777" w:rsidR="00F549C0" w:rsidRDefault="00F549C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0DA39C2E" w14:textId="77777777" w:rsidR="00F549C0" w:rsidRDefault="00F549C0" w:rsidP="0063072C">
      <w:pPr>
        <w:shd w:val="clear" w:color="auto" w:fill="1F3864" w:themeFill="accent1" w:themeFillShade="80"/>
      </w:pPr>
    </w:p>
    <w:p w14:paraId="58AB5113" w14:textId="77777777" w:rsidR="00F549C0" w:rsidRDefault="00F549C0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3F5220DE" w14:textId="77777777" w:rsidR="00F549C0" w:rsidRDefault="00F549C0" w:rsidP="0063072C">
      <w:pPr>
        <w:shd w:val="clear" w:color="auto" w:fill="1F3864" w:themeFill="accent1" w:themeFillShade="80"/>
      </w:pPr>
    </w:p>
    <w:p w14:paraId="4CC3ABC1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09A0F36B" w14:textId="77777777" w:rsidR="00F549C0" w:rsidRDefault="00F549C0" w:rsidP="0063072C">
      <w:pPr>
        <w:shd w:val="clear" w:color="auto" w:fill="1F3864" w:themeFill="accent1" w:themeFillShade="80"/>
      </w:pPr>
    </w:p>
    <w:p w14:paraId="7EA6FD59" w14:textId="77777777" w:rsidR="00F549C0" w:rsidRDefault="00F549C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67524959" w14:textId="77777777" w:rsidR="00F549C0" w:rsidRDefault="00F549C0" w:rsidP="0063072C">
      <w:pPr>
        <w:shd w:val="clear" w:color="auto" w:fill="1F3864" w:themeFill="accent1" w:themeFillShade="80"/>
      </w:pPr>
    </w:p>
    <w:p w14:paraId="5AD4CBA6" w14:textId="77777777" w:rsidR="00F549C0" w:rsidRDefault="00F549C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309583DC" w14:textId="77777777" w:rsidR="00F549C0" w:rsidRDefault="00F549C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72F05F9E" w14:textId="77777777" w:rsidR="00F549C0" w:rsidRDefault="00F549C0" w:rsidP="0063072C">
      <w:pPr>
        <w:shd w:val="clear" w:color="auto" w:fill="1F3864" w:themeFill="accent1" w:themeFillShade="80"/>
      </w:pPr>
    </w:p>
    <w:p w14:paraId="0A91224B" w14:textId="77777777" w:rsidR="00F549C0" w:rsidRDefault="00F549C0" w:rsidP="0063072C">
      <w:pPr>
        <w:shd w:val="clear" w:color="auto" w:fill="1F3864" w:themeFill="accent1" w:themeFillShade="80"/>
      </w:pPr>
    </w:p>
    <w:p w14:paraId="7CDD4E51" w14:textId="77777777" w:rsidR="00F549C0" w:rsidRDefault="00F549C0" w:rsidP="0063072C">
      <w:pPr>
        <w:shd w:val="clear" w:color="auto" w:fill="1F3864" w:themeFill="accent1" w:themeFillShade="80"/>
      </w:pPr>
    </w:p>
    <w:p w14:paraId="511266AC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49F9A807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9B002B1" w14:textId="77777777" w:rsidR="00F549C0" w:rsidRDefault="00F549C0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4063F43A" w14:textId="77777777" w:rsidR="00F549C0" w:rsidRDefault="00F549C0" w:rsidP="0063072C">
      <w:pPr>
        <w:shd w:val="clear" w:color="auto" w:fill="1F3864" w:themeFill="accent1" w:themeFillShade="80"/>
      </w:pPr>
      <w:r>
        <w:lastRenderedPageBreak/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559D2A30" w14:textId="77777777" w:rsidR="00F549C0" w:rsidRDefault="00F549C0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09685A78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036357B5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52871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4B9259AC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4887079B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7F3BA344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DF35F5D" w14:textId="77777777" w:rsidR="00F549C0" w:rsidRDefault="00F549C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C9E4FC5" w14:textId="77777777" w:rsidR="00F549C0" w:rsidRDefault="00F549C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1067225E" w14:textId="77777777" w:rsidR="00F549C0" w:rsidRDefault="00F549C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F9E35E8" w14:textId="77777777" w:rsidR="00F549C0" w:rsidRDefault="00F549C0" w:rsidP="0063072C">
      <w:pPr>
        <w:shd w:val="clear" w:color="auto" w:fill="1F3864" w:themeFill="accent1" w:themeFillShade="80"/>
      </w:pPr>
    </w:p>
    <w:p w14:paraId="5386E33E" w14:textId="77777777" w:rsidR="00F549C0" w:rsidRDefault="00F549C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78C892D1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request</w:t>
      </w:r>
    </w:p>
    <w:p w14:paraId="41B55F33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66120A5B" w14:textId="77777777" w:rsidR="00F549C0" w:rsidRDefault="00F549C0" w:rsidP="0063072C">
      <w:pPr>
        <w:shd w:val="clear" w:color="auto" w:fill="1F3864" w:themeFill="accent1" w:themeFillShade="80"/>
      </w:pPr>
      <w:r>
        <w:t xml:space="preserve">    global analog</w:t>
      </w:r>
    </w:p>
    <w:p w14:paraId="5D24354D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11DA88F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79D84AC4" w14:textId="77777777" w:rsidR="00F549C0" w:rsidRDefault="00F549C0" w:rsidP="0063072C">
      <w:pPr>
        <w:shd w:val="clear" w:color="auto" w:fill="1F3864" w:themeFill="accent1" w:themeFillShade="80"/>
      </w:pPr>
      <w:r>
        <w:t xml:space="preserve">    while True:</w:t>
      </w:r>
    </w:p>
    <w:p w14:paraId="79B932B7" w14:textId="77777777" w:rsidR="00F549C0" w:rsidRDefault="00F549C0" w:rsidP="0063072C">
      <w:pPr>
        <w:shd w:val="clear" w:color="auto" w:fill="1F3864" w:themeFill="accent1" w:themeFillShade="80"/>
      </w:pPr>
      <w:r>
        <w:t xml:space="preserve">        request = client.read_holding_registers(address=0,count=0x7,unit=int(slave_id))</w:t>
      </w:r>
    </w:p>
    <w:p w14:paraId="50DB9DE0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r>
        <w:t>client.read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4447CE9" w14:textId="77777777" w:rsidR="00F549C0" w:rsidRDefault="00F549C0" w:rsidP="0063072C">
      <w:pPr>
        <w:shd w:val="clear" w:color="auto" w:fill="1F3864" w:themeFill="accent1" w:themeFillShade="80"/>
      </w:pPr>
      <w:r>
        <w:t xml:space="preserve">        </w:t>
      </w:r>
    </w:p>
    <w:p w14:paraId="2278A4A7" w14:textId="77777777" w:rsidR="00F549C0" w:rsidRDefault="00F549C0" w:rsidP="0063072C">
      <w:pPr>
        <w:shd w:val="clear" w:color="auto" w:fill="1F3864" w:themeFill="accent1" w:themeFillShade="80"/>
      </w:pPr>
      <w:r>
        <w:t xml:space="preserve">        try:</w:t>
      </w:r>
    </w:p>
    <w:p w14:paraId="09516261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r>
        <w:t>request.registers</w:t>
      </w:r>
      <w:proofErr w:type="spellEnd"/>
      <w:r>
        <w:t>[0]</w:t>
      </w:r>
    </w:p>
    <w:p w14:paraId="1237D033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</w:t>
      </w:r>
    </w:p>
    <w:p w14:paraId="023AE768" w14:textId="77777777" w:rsidR="00F549C0" w:rsidRDefault="00F549C0" w:rsidP="0063072C">
      <w:pPr>
        <w:shd w:val="clear" w:color="auto" w:fill="1F3864" w:themeFill="accent1" w:themeFillShade="80"/>
      </w:pPr>
      <w:r>
        <w:t xml:space="preserve">        except:</w:t>
      </w:r>
    </w:p>
    <w:p w14:paraId="28CC4112" w14:textId="77777777" w:rsidR="00F549C0" w:rsidRDefault="00F549C0" w:rsidP="0063072C">
      <w:pPr>
        <w:shd w:val="clear" w:color="auto" w:fill="1F3864" w:themeFill="accent1" w:themeFillShade="80"/>
      </w:pPr>
      <w:r>
        <w:t xml:space="preserve">            pass</w:t>
      </w:r>
    </w:p>
    <w:p w14:paraId="3EE92389" w14:textId="77777777" w:rsidR="00F549C0" w:rsidRDefault="00F549C0" w:rsidP="0063072C">
      <w:pPr>
        <w:shd w:val="clear" w:color="auto" w:fill="1F3864" w:themeFill="accent1" w:themeFillShade="80"/>
      </w:pPr>
    </w:p>
    <w:p w14:paraId="11052101" w14:textId="77777777" w:rsidR="00F549C0" w:rsidRDefault="00F549C0" w:rsidP="0063072C">
      <w:pPr>
        <w:shd w:val="clear" w:color="auto" w:fill="1F3864" w:themeFill="accent1" w:themeFillShade="80"/>
      </w:pPr>
    </w:p>
    <w:p w14:paraId="0CCFDBDD" w14:textId="77777777" w:rsidR="00F549C0" w:rsidRDefault="00F549C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1D325F1D" w14:textId="77777777" w:rsidR="00F549C0" w:rsidRDefault="00F549C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3077AD5C" w14:textId="77777777" w:rsidR="00F549C0" w:rsidRDefault="00F549C0" w:rsidP="0063072C">
      <w:pPr>
        <w:shd w:val="clear" w:color="auto" w:fill="1F3864" w:themeFill="accent1" w:themeFillShade="80"/>
      </w:pPr>
      <w:r>
        <w:t>if __name__ == "__main__":</w:t>
      </w:r>
    </w:p>
    <w:p w14:paraId="7A426362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5FEB92F2" w14:textId="77777777" w:rsidR="00F549C0" w:rsidRDefault="00F549C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6B7140ED" w14:textId="77777777" w:rsidR="00F549C0" w:rsidRDefault="00F549C0" w:rsidP="0063072C">
      <w:pPr>
        <w:shd w:val="clear" w:color="auto" w:fill="1F3864" w:themeFill="accent1" w:themeFillShade="80"/>
      </w:pPr>
      <w:r>
        <w:t xml:space="preserve">    t1.start()</w:t>
      </w:r>
    </w:p>
    <w:p w14:paraId="72D4BD54" w14:textId="77777777" w:rsidR="00F549C0" w:rsidRDefault="00F549C0" w:rsidP="0063072C">
      <w:pPr>
        <w:shd w:val="clear" w:color="auto" w:fill="1F3864" w:themeFill="accent1" w:themeFillShade="80"/>
      </w:pPr>
      <w:r>
        <w:t xml:space="preserve">    </w:t>
      </w:r>
    </w:p>
    <w:p w14:paraId="66703BD2" w14:textId="77777777" w:rsidR="00F549C0" w:rsidRDefault="00F549C0" w:rsidP="0063072C">
      <w:pPr>
        <w:shd w:val="clear" w:color="auto" w:fill="1F3864" w:themeFill="accent1" w:themeFillShade="80"/>
      </w:pPr>
      <w:r>
        <w:t xml:space="preserve">    main = table()</w:t>
      </w:r>
    </w:p>
    <w:p w14:paraId="7AB3CE50" w14:textId="77777777" w:rsidR="00F549C0" w:rsidRDefault="00F549C0" w:rsidP="00F549C0">
      <w:r>
        <w:t xml:space="preserve">    </w:t>
      </w:r>
    </w:p>
    <w:p w14:paraId="5EFEC9E6" w14:textId="77777777" w:rsidR="00F549C0" w:rsidRDefault="00F549C0" w:rsidP="00F549C0">
      <w:r>
        <w:t xml:space="preserve">    </w:t>
      </w:r>
    </w:p>
    <w:p w14:paraId="66CC612B" w14:textId="6F9459B0" w:rsidR="00F549C0" w:rsidRPr="00F549C0" w:rsidRDefault="00F549C0" w:rsidP="00F549C0">
      <w:r>
        <w:t>#----------------------------------------------------------------#</w:t>
      </w:r>
    </w:p>
    <w:p w14:paraId="1187B41F" w14:textId="77777777" w:rsidR="004B60E4" w:rsidRPr="00DC57E3" w:rsidRDefault="004B60E4" w:rsidP="004B60E4">
      <w:pPr>
        <w:pStyle w:val="Heading3"/>
      </w:pPr>
      <w:bookmarkStart w:id="51" w:name="_Toc124528155"/>
      <w:r>
        <w:t>Program QML</w:t>
      </w:r>
      <w:bookmarkEnd w:id="51"/>
    </w:p>
    <w:p w14:paraId="5C5CFDCB" w14:textId="2B00AB01" w:rsidR="004B60E4" w:rsidRDefault="004B60E4" w:rsidP="00DC57E3"/>
    <w:p w14:paraId="0437094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E6A8C21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88EAA73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442DDD29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2E8A5080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B3F19D7" w14:textId="77777777" w:rsidR="00CC1EC2" w:rsidRDefault="00CC1EC2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0ECF10B2" w14:textId="77777777" w:rsidR="00CC1EC2" w:rsidRDefault="00CC1EC2" w:rsidP="0063072C">
      <w:pPr>
        <w:shd w:val="clear" w:color="auto" w:fill="70AD47" w:themeFill="accent6"/>
      </w:pPr>
    </w:p>
    <w:p w14:paraId="38C029FF" w14:textId="77777777" w:rsidR="00CC1EC2" w:rsidRDefault="00CC1EC2" w:rsidP="0063072C">
      <w:pPr>
        <w:shd w:val="clear" w:color="auto" w:fill="70AD47" w:themeFill="accent6"/>
      </w:pPr>
      <w:r>
        <w:t>import "controls"</w:t>
      </w:r>
    </w:p>
    <w:p w14:paraId="3F17F15B" w14:textId="77777777" w:rsidR="00CC1EC2" w:rsidRDefault="00CC1EC2" w:rsidP="0063072C">
      <w:pPr>
        <w:shd w:val="clear" w:color="auto" w:fill="70AD47" w:themeFill="accent6"/>
      </w:pPr>
    </w:p>
    <w:p w14:paraId="1493021C" w14:textId="77777777" w:rsidR="00CC1EC2" w:rsidRDefault="00CC1EC2" w:rsidP="0063072C">
      <w:pPr>
        <w:shd w:val="clear" w:color="auto" w:fill="70AD47" w:themeFill="accent6"/>
      </w:pPr>
      <w:r>
        <w:t>Window {</w:t>
      </w:r>
    </w:p>
    <w:p w14:paraId="66C49BAD" w14:textId="77777777" w:rsidR="00CC1EC2" w:rsidRDefault="00CC1EC2" w:rsidP="0063072C">
      <w:pPr>
        <w:shd w:val="clear" w:color="auto" w:fill="70AD47" w:themeFill="accent6"/>
      </w:pPr>
      <w:r>
        <w:tab/>
        <w:t>id : root</w:t>
      </w:r>
    </w:p>
    <w:p w14:paraId="1F951BD5" w14:textId="77777777" w:rsidR="00CC1EC2" w:rsidRDefault="00CC1EC2" w:rsidP="0063072C">
      <w:pPr>
        <w:shd w:val="clear" w:color="auto" w:fill="70AD47" w:themeFill="accent6"/>
      </w:pPr>
      <w:r>
        <w:tab/>
        <w:t>width: 800</w:t>
      </w:r>
    </w:p>
    <w:p w14:paraId="36598801" w14:textId="77777777" w:rsidR="00CC1EC2" w:rsidRDefault="00CC1EC2" w:rsidP="0063072C">
      <w:pPr>
        <w:shd w:val="clear" w:color="auto" w:fill="70AD47" w:themeFill="accent6"/>
      </w:pPr>
      <w:r>
        <w:lastRenderedPageBreak/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23C36F19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1B89D8AB" w14:textId="77777777" w:rsidR="00CC1EC2" w:rsidRDefault="00CC1EC2" w:rsidP="0063072C">
      <w:pPr>
        <w:shd w:val="clear" w:color="auto" w:fill="70AD47" w:themeFill="accent6"/>
      </w:pPr>
      <w:r>
        <w:t xml:space="preserve">    height: 400</w:t>
      </w:r>
    </w:p>
    <w:p w14:paraId="1249CFA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34AFB745" w14:textId="77777777" w:rsidR="00CC1EC2" w:rsidRDefault="00CC1EC2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5416B319" w14:textId="77777777" w:rsidR="00CC1EC2" w:rsidRDefault="00CC1EC2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5E1A88B" w14:textId="77777777" w:rsidR="00CC1EC2" w:rsidRDefault="00CC1EC2" w:rsidP="0063072C">
      <w:pPr>
        <w:shd w:val="clear" w:color="auto" w:fill="70AD47" w:themeFill="accent6"/>
      </w:pPr>
      <w:r>
        <w:tab/>
        <w:t>color : "black"</w:t>
      </w:r>
    </w:p>
    <w:p w14:paraId="3D0B8389" w14:textId="77777777" w:rsidR="00CC1EC2" w:rsidRDefault="00CC1EC2" w:rsidP="0063072C">
      <w:pPr>
        <w:shd w:val="clear" w:color="auto" w:fill="70AD47" w:themeFill="accent6"/>
      </w:pPr>
      <w:r>
        <w:t xml:space="preserve">    visible: true</w:t>
      </w:r>
    </w:p>
    <w:p w14:paraId="7DC1EA98" w14:textId="77777777" w:rsidR="00CC1EC2" w:rsidRDefault="00CC1EC2" w:rsidP="0063072C">
      <w:pPr>
        <w:shd w:val="clear" w:color="auto" w:fill="70AD47" w:themeFill="accent6"/>
      </w:pPr>
      <w:r>
        <w:t xml:space="preserve">    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1351C288" w14:textId="77777777" w:rsidR="00CC1EC2" w:rsidRDefault="00CC1EC2" w:rsidP="0063072C">
      <w:pPr>
        <w:shd w:val="clear" w:color="auto" w:fill="70AD47" w:themeFill="accent6"/>
      </w:pPr>
      <w:r>
        <w:tab/>
      </w:r>
    </w:p>
    <w:p w14:paraId="42A091E1" w14:textId="77777777" w:rsidR="00CC1EC2" w:rsidRDefault="00CC1EC2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2509409A" w14:textId="77777777" w:rsidR="00CC1EC2" w:rsidRDefault="00CC1EC2" w:rsidP="0063072C">
      <w:pPr>
        <w:shd w:val="clear" w:color="auto" w:fill="70AD47" w:themeFill="accent6"/>
      </w:pPr>
      <w:r>
        <w:t xml:space="preserve">                id: gauge</w:t>
      </w:r>
    </w:p>
    <w:p w14:paraId="6F0021F1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73231E1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254789F8" w14:textId="77777777" w:rsidR="00CC1EC2" w:rsidRDefault="00CC1EC2" w:rsidP="0063072C">
      <w:pPr>
        <w:shd w:val="clear" w:color="auto" w:fill="70AD47" w:themeFill="accent6"/>
      </w:pPr>
      <w:r>
        <w:t xml:space="preserve">                width: 300</w:t>
      </w:r>
    </w:p>
    <w:p w14:paraId="3043825E" w14:textId="5BD10EED" w:rsidR="00CC1EC2" w:rsidRDefault="00CC1EC2" w:rsidP="0063072C">
      <w:pPr>
        <w:shd w:val="clear" w:color="auto" w:fill="70AD47" w:themeFill="accent6"/>
      </w:pPr>
      <w:r>
        <w:t xml:space="preserve">                height: 300</w:t>
      </w:r>
    </w:p>
    <w:p w14:paraId="28ED12C3" w14:textId="77777777" w:rsidR="00CC1EC2" w:rsidRDefault="00CC1EC2" w:rsidP="0063072C">
      <w:pPr>
        <w:shd w:val="clear" w:color="auto" w:fill="70AD47" w:themeFill="accent6"/>
      </w:pPr>
      <w:r>
        <w:t xml:space="preserve">                interactive: false</w:t>
      </w:r>
    </w:p>
    <w:p w14:paraId="29F588AD" w14:textId="77777777" w:rsidR="00CC1EC2" w:rsidRDefault="00CC1EC2" w:rsidP="0063072C">
      <w:pPr>
        <w:shd w:val="clear" w:color="auto" w:fill="70AD47" w:themeFill="accent6"/>
      </w:pPr>
      <w:r>
        <w:t xml:space="preserve">                value: 75</w:t>
      </w:r>
    </w:p>
    <w:p w14:paraId="4B89136A" w14:textId="184CF7F4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</w:t>
      </w:r>
      <w:proofErr w:type="spellStart"/>
      <w:r>
        <w:t>minValue</w:t>
      </w:r>
      <w:proofErr w:type="spellEnd"/>
      <w:r>
        <w:t>: 0</w:t>
      </w:r>
    </w:p>
    <w:p w14:paraId="64BA96A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653394DC" w14:textId="77777777" w:rsidR="00CC1EC2" w:rsidRDefault="00CC1EC2" w:rsidP="0063072C">
      <w:pPr>
        <w:shd w:val="clear" w:color="auto" w:fill="70AD47" w:themeFill="accent6"/>
      </w:pPr>
    </w:p>
    <w:p w14:paraId="06E29B3C" w14:textId="77777777" w:rsidR="00CC1EC2" w:rsidRDefault="00CC1EC2" w:rsidP="0063072C">
      <w:pPr>
        <w:shd w:val="clear" w:color="auto" w:fill="70AD47" w:themeFill="accent6"/>
      </w:pPr>
      <w:r>
        <w:t xml:space="preserve">                Repeater {</w:t>
      </w:r>
    </w:p>
    <w:p w14:paraId="03DE4C00" w14:textId="09DF510A" w:rsidR="00CC1EC2" w:rsidRDefault="00CC1EC2" w:rsidP="0063072C">
      <w:pPr>
        <w:shd w:val="clear" w:color="auto" w:fill="70AD47" w:themeFill="accent6"/>
      </w:pPr>
      <w:r>
        <w:t xml:space="preserve">                    model: 72</w:t>
      </w:r>
    </w:p>
    <w:p w14:paraId="02165F37" w14:textId="77777777" w:rsidR="00CC1EC2" w:rsidRDefault="00CC1EC2" w:rsidP="0063072C">
      <w:pPr>
        <w:shd w:val="clear" w:color="auto" w:fill="70AD47" w:themeFill="accent6"/>
      </w:pPr>
      <w:r>
        <w:t xml:space="preserve">                    Rectangle {</w:t>
      </w:r>
    </w:p>
    <w:p w14:paraId="2F4F71D6" w14:textId="77777777" w:rsidR="00CC1EC2" w:rsidRDefault="00CC1EC2" w:rsidP="0063072C">
      <w:pPr>
        <w:shd w:val="clear" w:color="auto" w:fill="70AD47" w:themeFill="accent6"/>
      </w:pPr>
      <w:r>
        <w:t xml:space="preserve">                        id: indicator</w:t>
      </w:r>
    </w:p>
    <w:p w14:paraId="15CEE2B5" w14:textId="77777777" w:rsidR="00CC1EC2" w:rsidRDefault="00CC1EC2" w:rsidP="0063072C">
      <w:pPr>
        <w:shd w:val="clear" w:color="auto" w:fill="70AD47" w:themeFill="accent6"/>
      </w:pPr>
      <w:r>
        <w:t xml:space="preserve">                        width: 5</w:t>
      </w:r>
    </w:p>
    <w:p w14:paraId="3CDBFA91" w14:textId="77777777" w:rsidR="00CC1EC2" w:rsidRDefault="00CC1EC2" w:rsidP="0063072C">
      <w:pPr>
        <w:shd w:val="clear" w:color="auto" w:fill="70AD47" w:themeFill="accent6"/>
      </w:pPr>
      <w:r>
        <w:t xml:space="preserve">                        height: 20</w:t>
      </w:r>
    </w:p>
    <w:p w14:paraId="5E286B15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    radius: width / 2</w:t>
      </w:r>
    </w:p>
    <w:p w14:paraId="4FA0FFBC" w14:textId="77777777" w:rsidR="00CC1EC2" w:rsidRDefault="00CC1EC2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r>
        <w:t>indicator.angle</w:t>
      </w:r>
      <w:proofErr w:type="spellEnd"/>
      <w:r>
        <w:t xml:space="preserve"> &gt; </w:t>
      </w:r>
      <w:proofErr w:type="spellStart"/>
      <w:r>
        <w:t>gauge.angle</w:t>
      </w:r>
      <w:proofErr w:type="spellEnd"/>
      <w:r>
        <w:t xml:space="preserve"> ? "#16171C" : "#F2055C"</w:t>
      </w:r>
    </w:p>
    <w:p w14:paraId="6E7FB9D8" w14:textId="77777777" w:rsidR="00CC1EC2" w:rsidRDefault="00CC1EC2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3509788C" w14:textId="77777777" w:rsidR="00CC1EC2" w:rsidRDefault="00CC1EC2" w:rsidP="0063072C">
      <w:pPr>
        <w:shd w:val="clear" w:color="auto" w:fill="70AD47" w:themeFill="accent6"/>
      </w:pPr>
      <w:r>
        <w:t xml:space="preserve">                        transform: [</w:t>
      </w:r>
    </w:p>
    <w:p w14:paraId="47626E0C" w14:textId="77777777" w:rsidR="00CC1EC2" w:rsidRDefault="00CC1EC2" w:rsidP="0063072C">
      <w:pPr>
        <w:shd w:val="clear" w:color="auto" w:fill="70AD47" w:themeFill="accent6"/>
      </w:pPr>
      <w:r>
        <w:t xml:space="preserve">                            Translate {</w:t>
      </w:r>
    </w:p>
    <w:p w14:paraId="26249E60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r>
        <w:t>gauge.width</w:t>
      </w:r>
      <w:proofErr w:type="spellEnd"/>
      <w:r>
        <w:t xml:space="preserve"> / 2 - width / 2</w:t>
      </w:r>
    </w:p>
    <w:p w14:paraId="65DC7E72" w14:textId="77777777" w:rsidR="00CC1EC2" w:rsidRDefault="00CC1EC2" w:rsidP="0063072C">
      <w:pPr>
        <w:shd w:val="clear" w:color="auto" w:fill="70AD47" w:themeFill="accent6"/>
      </w:pPr>
      <w:r>
        <w:t xml:space="preserve">                            },</w:t>
      </w:r>
    </w:p>
    <w:p w14:paraId="56EBD6BF" w14:textId="77777777" w:rsidR="00CC1EC2" w:rsidRDefault="00CC1EC2" w:rsidP="0063072C">
      <w:pPr>
        <w:shd w:val="clear" w:color="auto" w:fill="70AD47" w:themeFill="accent6"/>
      </w:pPr>
      <w:r>
        <w:t xml:space="preserve">                            Rotation {</w:t>
      </w:r>
    </w:p>
    <w:p w14:paraId="309A367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r>
        <w:t>gauge.width</w:t>
      </w:r>
      <w:proofErr w:type="spellEnd"/>
      <w:r>
        <w:t xml:space="preserve"> / 2</w:t>
      </w:r>
    </w:p>
    <w:p w14:paraId="2728BF0A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y</w:t>
      </w:r>
      <w:proofErr w:type="spell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61359881" w14:textId="77777777" w:rsidR="00CC1EC2" w:rsidRDefault="00CC1EC2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r>
        <w:t>indicator.angle</w:t>
      </w:r>
      <w:proofErr w:type="spellEnd"/>
    </w:p>
    <w:p w14:paraId="60287DB4" w14:textId="77777777" w:rsidR="00CC1EC2" w:rsidRDefault="00CC1EC2" w:rsidP="0063072C">
      <w:pPr>
        <w:shd w:val="clear" w:color="auto" w:fill="70AD47" w:themeFill="accent6"/>
      </w:pPr>
      <w:r>
        <w:t xml:space="preserve">                            }</w:t>
      </w:r>
    </w:p>
    <w:p w14:paraId="6604D9EE" w14:textId="2A1BC723" w:rsidR="00CC1EC2" w:rsidRDefault="00CC1EC2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  <w:r>
        <w:tab/>
      </w:r>
      <w:r>
        <w:tab/>
      </w:r>
    </w:p>
    <w:p w14:paraId="489DBF3E" w14:textId="5D4547A1" w:rsidR="00CC1EC2" w:rsidRDefault="00CC1EC2" w:rsidP="0063072C">
      <w:pPr>
        <w:shd w:val="clear" w:color="auto" w:fill="70AD47" w:themeFill="accent6"/>
      </w:pPr>
      <w:r>
        <w:tab/>
        <w:t>}</w:t>
      </w:r>
    </w:p>
    <w:p w14:paraId="66BE8590" w14:textId="288D0CE1" w:rsidR="00CC1EC2" w:rsidRDefault="00CC1EC2" w:rsidP="0063072C">
      <w:pPr>
        <w:shd w:val="clear" w:color="auto" w:fill="70AD47" w:themeFill="accent6"/>
      </w:pPr>
      <w:r>
        <w:t xml:space="preserve">           }</w:t>
      </w:r>
    </w:p>
    <w:p w14:paraId="3616CF9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4259085" w14:textId="18F0FDF1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Text{</w:t>
      </w:r>
    </w:p>
    <w:p w14:paraId="5026038D" w14:textId="5A6D496B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 w:rsidR="00A35316">
        <w:tab/>
      </w:r>
      <w:proofErr w:type="spellStart"/>
      <w:r>
        <w:t>anchors.horizontalCenter</w:t>
      </w:r>
      <w:proofErr w:type="spellEnd"/>
      <w:r>
        <w:t xml:space="preserve">: </w:t>
      </w:r>
      <w:proofErr w:type="spellStart"/>
      <w:r>
        <w:t>parent.horizontalCenter</w:t>
      </w:r>
      <w:proofErr w:type="spellEnd"/>
    </w:p>
    <w:p w14:paraId="5D630BC4" w14:textId="09DC416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r>
        <w:t>anchors.verticalCenter</w:t>
      </w:r>
      <w:proofErr w:type="spellEnd"/>
      <w:r>
        <w:t xml:space="preserve">: </w:t>
      </w:r>
      <w:proofErr w:type="spellStart"/>
      <w:r>
        <w:t>parent.verticalCenter</w:t>
      </w:r>
      <w:proofErr w:type="spellEnd"/>
    </w:p>
    <w:p w14:paraId="3BC74C59" w14:textId="5815B6D0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  <w:t xml:space="preserve">text : </w:t>
      </w:r>
      <w:proofErr w:type="spellStart"/>
      <w:r>
        <w:t>gauge.value</w:t>
      </w:r>
      <w:proofErr w:type="spellEnd"/>
    </w:p>
    <w:p w14:paraId="67C8CC9E" w14:textId="661CB51A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</w:r>
      <w:proofErr w:type="spellStart"/>
      <w:r>
        <w:t>font.pixelSize</w:t>
      </w:r>
      <w:proofErr w:type="spellEnd"/>
      <w:r>
        <w:t xml:space="preserve"> : 30</w:t>
      </w:r>
    </w:p>
    <w:p w14:paraId="57B3D2C3" w14:textId="0D61F2C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</w:r>
      <w:r>
        <w:tab/>
        <w:t>color : "white"</w:t>
      </w:r>
      <w:r>
        <w:tab/>
      </w:r>
      <w:r>
        <w:tab/>
      </w:r>
      <w:r>
        <w:tab/>
      </w:r>
    </w:p>
    <w:p w14:paraId="28A979AE" w14:textId="4D5BE05E" w:rsidR="00CC1EC2" w:rsidRDefault="00CC1EC2" w:rsidP="00A35316">
      <w:pPr>
        <w:shd w:val="clear" w:color="auto" w:fill="70AD47" w:themeFill="accent6"/>
        <w:tabs>
          <w:tab w:val="left" w:pos="0"/>
          <w:tab w:val="left" w:pos="720"/>
        </w:tabs>
      </w:pPr>
      <w:r>
        <w:tab/>
      </w:r>
      <w:r>
        <w:tab/>
        <w:t>}</w:t>
      </w:r>
    </w:p>
    <w:p w14:paraId="08ADBED6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0C7EDB2E" w14:textId="77777777" w:rsidR="00CC1EC2" w:rsidRDefault="00CC1EC2" w:rsidP="0063072C">
      <w:pPr>
        <w:shd w:val="clear" w:color="auto" w:fill="70AD47" w:themeFill="accent6"/>
      </w:pPr>
    </w:p>
    <w:p w14:paraId="79AB3977" w14:textId="77777777" w:rsidR="00CC1EC2" w:rsidRDefault="00CC1EC2" w:rsidP="0063072C">
      <w:pPr>
        <w:shd w:val="clear" w:color="auto" w:fill="70AD47" w:themeFill="accent6"/>
      </w:pPr>
      <w:r>
        <w:t xml:space="preserve"> </w:t>
      </w:r>
    </w:p>
    <w:p w14:paraId="38C88E8E" w14:textId="77777777" w:rsidR="00CC1EC2" w:rsidRDefault="00CC1EC2" w:rsidP="0063072C">
      <w:pPr>
        <w:shd w:val="clear" w:color="auto" w:fill="70AD47" w:themeFill="accent6"/>
      </w:pPr>
      <w:r>
        <w:tab/>
      </w:r>
    </w:p>
    <w:p w14:paraId="0111AF0A" w14:textId="77777777" w:rsidR="00CC1EC2" w:rsidRDefault="00CC1EC2" w:rsidP="0063072C">
      <w:pPr>
        <w:shd w:val="clear" w:color="auto" w:fill="70AD47" w:themeFill="accent6"/>
      </w:pPr>
      <w:r>
        <w:lastRenderedPageBreak/>
        <w:tab/>
      </w:r>
      <w:proofErr w:type="spellStart"/>
      <w:r>
        <w:t>CircularSlider</w:t>
      </w:r>
      <w:proofErr w:type="spellEnd"/>
      <w:r>
        <w:t xml:space="preserve"> {</w:t>
      </w:r>
    </w:p>
    <w:p w14:paraId="1E74B0C2" w14:textId="77777777" w:rsidR="00CC1EC2" w:rsidRDefault="00CC1EC2" w:rsidP="0063072C">
      <w:pPr>
        <w:shd w:val="clear" w:color="auto" w:fill="70AD47" w:themeFill="accent6"/>
      </w:pPr>
      <w:r>
        <w:t xml:space="preserve">                id: gauge2</w:t>
      </w:r>
    </w:p>
    <w:p w14:paraId="7DADB6B3" w14:textId="480BBE42" w:rsidR="00CC1EC2" w:rsidRDefault="00CC1EC2" w:rsidP="0063072C">
      <w:pPr>
        <w:shd w:val="clear" w:color="auto" w:fill="70AD47" w:themeFill="accent6"/>
      </w:pPr>
      <w:r>
        <w:tab/>
        <w:t>x: 350</w:t>
      </w:r>
    </w:p>
    <w:p w14:paraId="0C46ED86" w14:textId="4D9DB997" w:rsidR="00CC1EC2" w:rsidRDefault="00CC1EC2" w:rsidP="0063072C">
      <w:pPr>
        <w:shd w:val="clear" w:color="auto" w:fill="70AD47" w:themeFill="accent6"/>
      </w:pPr>
      <w:r>
        <w:tab/>
        <w:t>y: 0</w:t>
      </w:r>
    </w:p>
    <w:p w14:paraId="1812EC8C" w14:textId="06AAFFB8" w:rsidR="00CC1EC2" w:rsidRDefault="00CC1EC2" w:rsidP="0063072C">
      <w:pPr>
        <w:shd w:val="clear" w:color="auto" w:fill="70AD47" w:themeFill="accent6"/>
      </w:pPr>
      <w:r>
        <w:t xml:space="preserve">             value: 0</w:t>
      </w:r>
    </w:p>
    <w:p w14:paraId="2909798C" w14:textId="6920E02D" w:rsidR="00CC1EC2" w:rsidRDefault="00CC1EC2" w:rsidP="0063072C">
      <w:pPr>
        <w:shd w:val="clear" w:color="auto" w:fill="70AD47" w:themeFill="accent6"/>
      </w:pPr>
      <w:r>
        <w:t xml:space="preserve">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6B88BCA9" w14:textId="2E51A177" w:rsidR="00CC1EC2" w:rsidRDefault="00CC1EC2" w:rsidP="0063072C">
      <w:pPr>
        <w:shd w:val="clear" w:color="auto" w:fill="70AD47" w:themeFill="accent6"/>
      </w:pPr>
      <w:r>
        <w:tab/>
        <w:t>interactive: false</w:t>
      </w:r>
    </w:p>
    <w:p w14:paraId="77BA8033" w14:textId="432C4B55" w:rsidR="00CC1EC2" w:rsidRDefault="00CC1EC2" w:rsidP="0063072C">
      <w:pPr>
        <w:shd w:val="clear" w:color="auto" w:fill="70AD47" w:themeFill="accent6"/>
      </w:pPr>
      <w:r>
        <w:t xml:space="preserve">              width: 300</w:t>
      </w:r>
    </w:p>
    <w:p w14:paraId="48D51871" w14:textId="272B3684" w:rsidR="00CC1EC2" w:rsidRDefault="00CC1EC2" w:rsidP="0063072C">
      <w:pPr>
        <w:shd w:val="clear" w:color="auto" w:fill="70AD47" w:themeFill="accent6"/>
      </w:pPr>
      <w:r>
        <w:t xml:space="preserve">              height: 300</w:t>
      </w:r>
    </w:p>
    <w:p w14:paraId="321780E4" w14:textId="3CFF7FB7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startAngle</w:t>
      </w:r>
      <w:proofErr w:type="spellEnd"/>
      <w:r>
        <w:t>: 40</w:t>
      </w:r>
    </w:p>
    <w:p w14:paraId="4AB87C80" w14:textId="3965417F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endAngle</w:t>
      </w:r>
      <w:proofErr w:type="spellEnd"/>
      <w:r>
        <w:t>: 320</w:t>
      </w:r>
    </w:p>
    <w:p w14:paraId="228D13E4" w14:textId="00C9D895" w:rsidR="00CC1EC2" w:rsidRDefault="00CC1EC2" w:rsidP="0063072C">
      <w:pPr>
        <w:shd w:val="clear" w:color="auto" w:fill="70AD47" w:themeFill="accent6"/>
      </w:pPr>
      <w:r>
        <w:t xml:space="preserve">              rotation: 180</w:t>
      </w:r>
    </w:p>
    <w:p w14:paraId="1940E00E" w14:textId="76F696AA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trackWidth</w:t>
      </w:r>
      <w:proofErr w:type="spellEnd"/>
      <w:r>
        <w:t>: 5</w:t>
      </w:r>
    </w:p>
    <w:p w14:paraId="68E044D6" w14:textId="0D02841D" w:rsidR="00CC1EC2" w:rsidRDefault="00CC1EC2" w:rsidP="0063072C">
      <w:pPr>
        <w:shd w:val="clear" w:color="auto" w:fill="70AD47" w:themeFill="accent6"/>
      </w:pPr>
      <w:r>
        <w:t xml:space="preserve">              </w:t>
      </w:r>
      <w:proofErr w:type="spellStart"/>
      <w:r>
        <w:t>progressWidth</w:t>
      </w:r>
      <w:proofErr w:type="spellEnd"/>
      <w:r>
        <w:t>: 20</w:t>
      </w:r>
    </w:p>
    <w:p w14:paraId="7EBDB814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4F4BDE83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2CA41C2F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2EDA13B0" w14:textId="77777777" w:rsidR="00CC1EC2" w:rsidRDefault="00CC1EC2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r>
        <w:t>Qt.FlatCap</w:t>
      </w:r>
      <w:proofErr w:type="spellEnd"/>
    </w:p>
    <w:p w14:paraId="7F320DE4" w14:textId="77777777" w:rsidR="00CC1EC2" w:rsidRDefault="00CC1EC2" w:rsidP="0063072C">
      <w:pPr>
        <w:shd w:val="clear" w:color="auto" w:fill="70AD47" w:themeFill="accent6"/>
      </w:pPr>
    </w:p>
    <w:p w14:paraId="3E4BE48E" w14:textId="77777777" w:rsidR="00CC1EC2" w:rsidRDefault="00CC1EC2" w:rsidP="0063072C">
      <w:pPr>
        <w:shd w:val="clear" w:color="auto" w:fill="70AD47" w:themeFill="accent6"/>
      </w:pPr>
      <w:r>
        <w:t xml:space="preserve">                handle: Rectangle {</w:t>
      </w:r>
    </w:p>
    <w:p w14:paraId="008BF7D4" w14:textId="77777777" w:rsidR="00CC1EC2" w:rsidRDefault="00CC1EC2" w:rsidP="0063072C">
      <w:pPr>
        <w:shd w:val="clear" w:color="auto" w:fill="70AD47" w:themeFill="accent6"/>
      </w:pPr>
      <w:r>
        <w:t xml:space="preserve">                    transform: Translate {</w:t>
      </w:r>
    </w:p>
    <w:p w14:paraId="14AF2422" w14:textId="77777777" w:rsidR="00CC1EC2" w:rsidRDefault="00CC1EC2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E09F4F6" w14:textId="77777777" w:rsidR="00CC1EC2" w:rsidRDefault="00CC1EC2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7F0740B7" w14:textId="77777777" w:rsidR="00CC1EC2" w:rsidRDefault="00CC1EC2" w:rsidP="0063072C">
      <w:pPr>
        <w:shd w:val="clear" w:color="auto" w:fill="70AD47" w:themeFill="accent6"/>
      </w:pPr>
      <w:r>
        <w:t xml:space="preserve">                    }</w:t>
      </w:r>
    </w:p>
    <w:p w14:paraId="544AAFA4" w14:textId="77777777" w:rsidR="00CC1EC2" w:rsidRDefault="00CC1EC2" w:rsidP="0063072C">
      <w:pPr>
        <w:shd w:val="clear" w:color="auto" w:fill="70AD47" w:themeFill="accent6"/>
      </w:pPr>
    </w:p>
    <w:p w14:paraId="50411240" w14:textId="77777777" w:rsidR="00CC1EC2" w:rsidRDefault="00CC1EC2" w:rsidP="0063072C">
      <w:pPr>
        <w:shd w:val="clear" w:color="auto" w:fill="70AD47" w:themeFill="accent6"/>
      </w:pPr>
      <w:r>
        <w:t xml:space="preserve">                    width: 10</w:t>
      </w:r>
    </w:p>
    <w:p w14:paraId="6B65FBC3" w14:textId="77777777" w:rsidR="00CC1EC2" w:rsidRDefault="00CC1EC2" w:rsidP="0063072C">
      <w:pPr>
        <w:shd w:val="clear" w:color="auto" w:fill="70AD47" w:themeFill="accent6"/>
      </w:pPr>
      <w:r>
        <w:t xml:space="preserve">                    height: gauge2.height / 2</w:t>
      </w:r>
    </w:p>
    <w:p w14:paraId="427851DD" w14:textId="77777777" w:rsidR="00CC1EC2" w:rsidRDefault="00CC1EC2" w:rsidP="0063072C">
      <w:pPr>
        <w:shd w:val="clear" w:color="auto" w:fill="70AD47" w:themeFill="accent6"/>
      </w:pPr>
      <w:r>
        <w:lastRenderedPageBreak/>
        <w:t xml:space="preserve">                    color: "#05F26C"</w:t>
      </w:r>
    </w:p>
    <w:p w14:paraId="1CE96607" w14:textId="77777777" w:rsidR="00CC1EC2" w:rsidRDefault="00CC1EC2" w:rsidP="0063072C">
      <w:pPr>
        <w:shd w:val="clear" w:color="auto" w:fill="70AD47" w:themeFill="accent6"/>
      </w:pPr>
      <w:r>
        <w:t xml:space="preserve">                    radius: width / 2</w:t>
      </w:r>
    </w:p>
    <w:p w14:paraId="40FBCCBF" w14:textId="77777777" w:rsidR="00CC1EC2" w:rsidRDefault="00CC1EC2" w:rsidP="0063072C">
      <w:pPr>
        <w:shd w:val="clear" w:color="auto" w:fill="70AD47" w:themeFill="accent6"/>
      </w:pPr>
      <w:r>
        <w:t xml:space="preserve">                    antialiasing: true</w:t>
      </w:r>
    </w:p>
    <w:p w14:paraId="16EA89B1" w14:textId="00036208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r>
        <w:t>border.width</w:t>
      </w:r>
      <w:proofErr w:type="spellEnd"/>
      <w:r>
        <w:t xml:space="preserve"> : 3</w:t>
      </w:r>
    </w:p>
    <w:p w14:paraId="3EB0F7A9" w14:textId="5177B633" w:rsidR="00CC1EC2" w:rsidRDefault="00CC1EC2" w:rsidP="0063072C">
      <w:pPr>
        <w:shd w:val="clear" w:color="auto" w:fill="70AD47" w:themeFill="accent6"/>
      </w:pPr>
      <w:r>
        <w:tab/>
      </w:r>
      <w:r w:rsidR="00A35316">
        <w:t xml:space="preserve">       </w:t>
      </w:r>
      <w:proofErr w:type="spellStart"/>
      <w:r>
        <w:t>border.color</w:t>
      </w:r>
      <w:proofErr w:type="spellEnd"/>
      <w:r>
        <w:t xml:space="preserve"> : "#340040"</w:t>
      </w:r>
    </w:p>
    <w:p w14:paraId="2619D641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483D3682" w14:textId="77777777" w:rsidR="00CC1EC2" w:rsidRDefault="00CC1EC2" w:rsidP="0063072C">
      <w:pPr>
        <w:shd w:val="clear" w:color="auto" w:fill="70AD47" w:themeFill="accent6"/>
      </w:pPr>
    </w:p>
    <w:p w14:paraId="6F60EA39" w14:textId="77777777" w:rsidR="00CC1EC2" w:rsidRDefault="00CC1EC2" w:rsidP="0063072C">
      <w:pPr>
        <w:shd w:val="clear" w:color="auto" w:fill="70AD47" w:themeFill="accent6"/>
      </w:pPr>
      <w:r>
        <w:t xml:space="preserve">                Text {</w:t>
      </w:r>
    </w:p>
    <w:p w14:paraId="7406741B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r>
        <w:t>anchors.centerIn</w:t>
      </w:r>
      <w:proofErr w:type="spellEnd"/>
      <w:r>
        <w:t>: parent</w:t>
      </w:r>
    </w:p>
    <w:p w14:paraId="36A12320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r>
        <w:t>anchors.verticalCenterOffset</w:t>
      </w:r>
      <w:proofErr w:type="spellEnd"/>
      <w:r>
        <w:t>: -40</w:t>
      </w:r>
    </w:p>
    <w:p w14:paraId="5ECD4B14" w14:textId="77777777" w:rsidR="00CC1EC2" w:rsidRDefault="00CC1EC2" w:rsidP="0063072C">
      <w:pPr>
        <w:shd w:val="clear" w:color="auto" w:fill="70AD47" w:themeFill="accent6"/>
      </w:pPr>
      <w:r>
        <w:t xml:space="preserve">                    rotation: 180</w:t>
      </w:r>
    </w:p>
    <w:p w14:paraId="04C630E9" w14:textId="77777777" w:rsidR="00CC1EC2" w:rsidRDefault="00CC1EC2" w:rsidP="0063072C">
      <w:pPr>
        <w:shd w:val="clear" w:color="auto" w:fill="70AD47" w:themeFill="accent6"/>
      </w:pPr>
      <w:r>
        <w:t xml:space="preserve">                    </w:t>
      </w:r>
      <w:proofErr w:type="spellStart"/>
      <w:r>
        <w:t>font.pointSize</w:t>
      </w:r>
      <w:proofErr w:type="spellEnd"/>
      <w:r>
        <w:t>: 20</w:t>
      </w:r>
    </w:p>
    <w:p w14:paraId="424F0AAC" w14:textId="77777777" w:rsidR="00CC1EC2" w:rsidRDefault="00CC1EC2" w:rsidP="0063072C">
      <w:pPr>
        <w:shd w:val="clear" w:color="auto" w:fill="70AD47" w:themeFill="accent6"/>
      </w:pPr>
      <w:r>
        <w:t xml:space="preserve">                    color: "white"</w:t>
      </w:r>
    </w:p>
    <w:p w14:paraId="6D5952E1" w14:textId="77777777" w:rsidR="00CC1EC2" w:rsidRDefault="00CC1EC2" w:rsidP="0063072C">
      <w:pPr>
        <w:shd w:val="clear" w:color="auto" w:fill="70AD47" w:themeFill="accent6"/>
      </w:pPr>
      <w:r>
        <w:t xml:space="preserve">                    text: Number(gauge2.value).</w:t>
      </w:r>
      <w:proofErr w:type="spellStart"/>
      <w:r>
        <w:t>toFixed</w:t>
      </w:r>
      <w:proofErr w:type="spellEnd"/>
      <w:r>
        <w:t>()</w:t>
      </w:r>
    </w:p>
    <w:p w14:paraId="16CD7F3F" w14:textId="77446C81" w:rsidR="00CC1EC2" w:rsidRDefault="00CC1EC2" w:rsidP="0063072C">
      <w:pPr>
        <w:shd w:val="clear" w:color="auto" w:fill="70AD47" w:themeFill="accent6"/>
      </w:pPr>
      <w:r>
        <w:tab/>
      </w:r>
      <w:r w:rsidR="00CC2A80">
        <w:t xml:space="preserve">       </w:t>
      </w:r>
      <w:r>
        <w:t>//</w:t>
      </w:r>
      <w:proofErr w:type="spellStart"/>
      <w:r>
        <w:t>font.family</w:t>
      </w:r>
      <w:proofErr w:type="spellEnd"/>
      <w:r>
        <w:t xml:space="preserve"> : "HarmoniaSansW01-Bold"</w:t>
      </w:r>
    </w:p>
    <w:p w14:paraId="649750F4" w14:textId="77777777" w:rsidR="00CC1EC2" w:rsidRDefault="00CC1EC2" w:rsidP="0063072C">
      <w:pPr>
        <w:shd w:val="clear" w:color="auto" w:fill="70AD47" w:themeFill="accent6"/>
      </w:pPr>
      <w:r>
        <w:t xml:space="preserve">                }</w:t>
      </w:r>
    </w:p>
    <w:p w14:paraId="1C097BE8" w14:textId="77777777" w:rsidR="00CC1EC2" w:rsidRDefault="00CC1EC2" w:rsidP="0063072C">
      <w:pPr>
        <w:shd w:val="clear" w:color="auto" w:fill="70AD47" w:themeFill="accent6"/>
      </w:pPr>
      <w:r>
        <w:t xml:space="preserve">            }</w:t>
      </w:r>
    </w:p>
    <w:p w14:paraId="6728C620" w14:textId="72B56FC1" w:rsidR="00CC1EC2" w:rsidRDefault="00CC1EC2" w:rsidP="0063072C">
      <w:pPr>
        <w:shd w:val="clear" w:color="auto" w:fill="70AD47" w:themeFill="accent6"/>
      </w:pPr>
      <w:r>
        <w:t xml:space="preserve">            </w:t>
      </w:r>
    </w:p>
    <w:p w14:paraId="2245A41A" w14:textId="77777777" w:rsidR="00CC1EC2" w:rsidRDefault="00CC1EC2" w:rsidP="0063072C">
      <w:pPr>
        <w:shd w:val="clear" w:color="auto" w:fill="70AD47" w:themeFill="accent6"/>
      </w:pPr>
      <w:r>
        <w:tab/>
        <w:t>Timer{</w:t>
      </w:r>
    </w:p>
    <w:p w14:paraId="64B53131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id:tmgauge</w:t>
      </w:r>
      <w:proofErr w:type="spellEnd"/>
    </w:p>
    <w:p w14:paraId="162D040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5800A1F0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2B5157C5" w14:textId="77777777" w:rsidR="00CC1EC2" w:rsidRDefault="00CC1EC2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6AA0E366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3940C128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</w:r>
      <w:proofErr w:type="spellStart"/>
      <w:r>
        <w:t>gauge.value</w:t>
      </w:r>
      <w:proofErr w:type="spellEnd"/>
      <w:r>
        <w:t xml:space="preserve"> = </w:t>
      </w:r>
      <w:proofErr w:type="spellStart"/>
      <w:r>
        <w:t>backend.sensor</w:t>
      </w:r>
      <w:proofErr w:type="spellEnd"/>
      <w:r>
        <w:t>()</w:t>
      </w:r>
    </w:p>
    <w:p w14:paraId="043EF41A" w14:textId="77777777" w:rsidR="00CC1EC2" w:rsidRDefault="00CC1EC2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gauge2.value = </w:t>
      </w:r>
      <w:proofErr w:type="spellStart"/>
      <w:r>
        <w:t>backend.sensor</w:t>
      </w:r>
      <w:proofErr w:type="spellEnd"/>
      <w:r>
        <w:t>()</w:t>
      </w:r>
    </w:p>
    <w:p w14:paraId="409E4F53" w14:textId="794FD4D4" w:rsidR="00CC1EC2" w:rsidRDefault="00CC1EC2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1E9E708C" w14:textId="28190CE8" w:rsidR="00CC1EC2" w:rsidRDefault="00CC1EC2" w:rsidP="0063072C">
      <w:pPr>
        <w:shd w:val="clear" w:color="auto" w:fill="70AD47" w:themeFill="accent6"/>
      </w:pPr>
      <w:r>
        <w:lastRenderedPageBreak/>
        <w:tab/>
        <w:t>}</w:t>
      </w:r>
    </w:p>
    <w:p w14:paraId="61A367AA" w14:textId="600303C7" w:rsidR="00BE58DA" w:rsidRDefault="00BE58DA" w:rsidP="0068425A">
      <w:pPr>
        <w:shd w:val="clear" w:color="auto" w:fill="70AD47" w:themeFill="accent6"/>
      </w:pPr>
    </w:p>
    <w:p w14:paraId="27DC2C14" w14:textId="24760FA1" w:rsidR="00BE58DA" w:rsidRDefault="00BE58DA" w:rsidP="00BE58DA">
      <w:pPr>
        <w:pStyle w:val="Heading1"/>
      </w:pPr>
      <w:bookmarkStart w:id="52" w:name="_Toc124528156"/>
      <w:proofErr w:type="spellStart"/>
      <w:r>
        <w:t>Jobsheet</w:t>
      </w:r>
      <w:proofErr w:type="spellEnd"/>
      <w:r>
        <w:t xml:space="preserve"> 4 : Analog Output</w:t>
      </w:r>
      <w:bookmarkEnd w:id="52"/>
    </w:p>
    <w:p w14:paraId="1B8698B8" w14:textId="77777777" w:rsidR="00474960" w:rsidRDefault="00474960" w:rsidP="00BE58DA"/>
    <w:p w14:paraId="4493B8A2" w14:textId="51E3642B" w:rsidR="00BE58DA" w:rsidRDefault="00C22400" w:rsidP="00474960">
      <w:pPr>
        <w:jc w:val="both"/>
      </w:pPr>
      <w:r>
        <w:t xml:space="preserve">Target :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</w:t>
      </w:r>
      <w:r>
        <w:t>engendalikan</w:t>
      </w:r>
      <w:proofErr w:type="spellEnd"/>
      <w:r>
        <w:t xml:space="preserve"> led </w:t>
      </w:r>
      <w:proofErr w:type="spellStart"/>
      <w:r>
        <w:t>pwm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721EEF9F" w14:textId="77777777" w:rsidR="00BE58DA" w:rsidRDefault="00BE58DA" w:rsidP="00BE58DA">
      <w:pPr>
        <w:pStyle w:val="Heading2"/>
      </w:pPr>
      <w:bookmarkStart w:id="53" w:name="_Toc124528157"/>
      <w:r>
        <w:t>Basic</w:t>
      </w:r>
      <w:bookmarkEnd w:id="53"/>
    </w:p>
    <w:p w14:paraId="27DB9F9F" w14:textId="38AD0400" w:rsidR="00BE58DA" w:rsidRDefault="00BE58DA" w:rsidP="00BE58DA">
      <w:pPr>
        <w:pStyle w:val="Heading3"/>
      </w:pPr>
      <w:bookmarkStart w:id="54" w:name="_Toc124528158"/>
      <w:r>
        <w:t>Program Ladder</w:t>
      </w:r>
      <w:bookmarkEnd w:id="54"/>
    </w:p>
    <w:p w14:paraId="607F3C9B" w14:textId="71D45312" w:rsidR="003758E3" w:rsidRDefault="00490DB2" w:rsidP="003758E3">
      <w:r w:rsidRPr="00490DB2">
        <w:rPr>
          <w:noProof/>
        </w:rPr>
        <w:drawing>
          <wp:inline distT="0" distB="0" distL="0" distR="0" wp14:anchorId="3111C0CD" wp14:editId="4F1BAD06">
            <wp:extent cx="5943600" cy="1667510"/>
            <wp:effectExtent l="0" t="0" r="0" b="8890"/>
            <wp:docPr id="4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83D731" w14:textId="77777777" w:rsidR="00474960" w:rsidRPr="003758E3" w:rsidRDefault="00474960" w:rsidP="003758E3"/>
    <w:p w14:paraId="2F877027" w14:textId="05E65BCA" w:rsidR="00BE58DA" w:rsidRDefault="00BE58DA" w:rsidP="00BE58DA">
      <w:pPr>
        <w:pStyle w:val="Heading3"/>
      </w:pPr>
      <w:bookmarkStart w:id="55" w:name="_Toc124528159"/>
      <w:r>
        <w:t>Program Python</w:t>
      </w:r>
      <w:bookmarkEnd w:id="55"/>
    </w:p>
    <w:p w14:paraId="715BFA25" w14:textId="77777777" w:rsidR="00C508E9" w:rsidRPr="00C508E9" w:rsidRDefault="00C508E9" w:rsidP="00C508E9"/>
    <w:p w14:paraId="6EC5606C" w14:textId="77777777" w:rsidR="00C4733C" w:rsidRDefault="00C4733C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2510FDD5" w14:textId="77777777" w:rsidR="00C4733C" w:rsidRDefault="00C4733C" w:rsidP="0063072C">
      <w:pPr>
        <w:shd w:val="clear" w:color="auto" w:fill="1F3864" w:themeFill="accent1" w:themeFillShade="80"/>
      </w:pPr>
    </w:p>
    <w:p w14:paraId="17E68BC1" w14:textId="77777777" w:rsidR="00C4733C" w:rsidRDefault="00C4733C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028C2782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5D46923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0D2456C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2DBE2BAF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739E9E2E" w14:textId="77777777" w:rsidR="00C4733C" w:rsidRDefault="00C4733C" w:rsidP="0063072C">
      <w:pPr>
        <w:shd w:val="clear" w:color="auto" w:fill="1F3864" w:themeFill="accent1" w:themeFillShade="80"/>
      </w:pPr>
      <w:r>
        <w:t>from PyQt5.QtWidgets import *</w:t>
      </w:r>
    </w:p>
    <w:p w14:paraId="27274119" w14:textId="77777777" w:rsidR="00C4733C" w:rsidRDefault="00C4733C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27F935A0" w14:textId="77777777" w:rsidR="00C4733C" w:rsidRDefault="00C4733C" w:rsidP="0063072C">
      <w:pPr>
        <w:shd w:val="clear" w:color="auto" w:fill="1F3864" w:themeFill="accent1" w:themeFillShade="80"/>
      </w:pPr>
      <w:r>
        <w:t>import sys</w:t>
      </w:r>
    </w:p>
    <w:p w14:paraId="1E8AF0ED" w14:textId="77777777" w:rsidR="00C4733C" w:rsidRDefault="00C4733C" w:rsidP="0063072C">
      <w:pPr>
        <w:shd w:val="clear" w:color="auto" w:fill="1F3864" w:themeFill="accent1" w:themeFillShade="80"/>
      </w:pPr>
      <w:r>
        <w:t>import threading</w:t>
      </w:r>
    </w:p>
    <w:p w14:paraId="5349779B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>#----------------------------------------------------------------#</w:t>
      </w:r>
    </w:p>
    <w:p w14:paraId="447E6866" w14:textId="77777777" w:rsidR="00C4733C" w:rsidRDefault="00C4733C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4077EAE5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37B24D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36420BAD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1EC6BA13" w14:textId="77777777" w:rsidR="00C4733C" w:rsidRDefault="00C4733C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48DD36A8" w14:textId="77777777" w:rsidR="00C4733C" w:rsidRDefault="00C4733C" w:rsidP="0063072C">
      <w:pPr>
        <w:shd w:val="clear" w:color="auto" w:fill="1F3864" w:themeFill="accent1" w:themeFillShade="80"/>
      </w:pPr>
      <w:r>
        <w:t>import serial</w:t>
      </w:r>
    </w:p>
    <w:p w14:paraId="69869702" w14:textId="77777777" w:rsidR="00C4733C" w:rsidRDefault="00C4733C" w:rsidP="0063072C">
      <w:pPr>
        <w:shd w:val="clear" w:color="auto" w:fill="1F3864" w:themeFill="accent1" w:themeFillShade="80"/>
      </w:pPr>
      <w:r>
        <w:t>import time</w:t>
      </w:r>
    </w:p>
    <w:p w14:paraId="6B5C089B" w14:textId="77777777" w:rsidR="00C4733C" w:rsidRDefault="00C4733C" w:rsidP="0063072C">
      <w:pPr>
        <w:shd w:val="clear" w:color="auto" w:fill="1F3864" w:themeFill="accent1" w:themeFillShade="80"/>
      </w:pPr>
      <w:r>
        <w:t>##########################################</w:t>
      </w:r>
    </w:p>
    <w:p w14:paraId="44C31D31" w14:textId="77777777" w:rsidR="00C4733C" w:rsidRDefault="00C4733C" w:rsidP="0063072C">
      <w:pPr>
        <w:shd w:val="clear" w:color="auto" w:fill="1F3864" w:themeFill="accent1" w:themeFillShade="80"/>
      </w:pPr>
      <w:r>
        <w:t>slider = ""</w:t>
      </w:r>
    </w:p>
    <w:p w14:paraId="0C43B673" w14:textId="77777777" w:rsidR="00C4733C" w:rsidRDefault="00C4733C" w:rsidP="0063072C">
      <w:pPr>
        <w:shd w:val="clear" w:color="auto" w:fill="1F3864" w:themeFill="accent1" w:themeFillShade="80"/>
      </w:pPr>
    </w:p>
    <w:p w14:paraId="1CBAFE7F" w14:textId="77777777" w:rsidR="00C4733C" w:rsidRDefault="00C4733C" w:rsidP="0063072C">
      <w:pPr>
        <w:shd w:val="clear" w:color="auto" w:fill="1F3864" w:themeFill="accent1" w:themeFillShade="80"/>
      </w:pPr>
    </w:p>
    <w:p w14:paraId="4CC201C3" w14:textId="77777777" w:rsidR="00C4733C" w:rsidRDefault="00C4733C" w:rsidP="0063072C">
      <w:pPr>
        <w:shd w:val="clear" w:color="auto" w:fill="1F3864" w:themeFill="accent1" w:themeFillShade="80"/>
      </w:pPr>
    </w:p>
    <w:p w14:paraId="49CA7573" w14:textId="77777777" w:rsidR="00C4733C" w:rsidRDefault="00C4733C" w:rsidP="0063072C">
      <w:pPr>
        <w:shd w:val="clear" w:color="auto" w:fill="1F3864" w:themeFill="accent1" w:themeFillShade="80"/>
      </w:pPr>
    </w:p>
    <w:p w14:paraId="77088DEC" w14:textId="77777777" w:rsidR="00C4733C" w:rsidRDefault="00C4733C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1E398C13" w14:textId="77777777" w:rsidR="00C4733C" w:rsidRDefault="00C4733C" w:rsidP="0063072C">
      <w:pPr>
        <w:shd w:val="clear" w:color="auto" w:fill="1F3864" w:themeFill="accent1" w:themeFillShade="80"/>
      </w:pPr>
    </w:p>
    <w:p w14:paraId="20BF79C4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6CAF04E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115C14AC" w14:textId="77777777" w:rsidR="00C4733C" w:rsidRDefault="00C4733C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1491BC9D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35FD9A5E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5D17DEFD" w14:textId="77777777" w:rsidR="00C4733C" w:rsidRDefault="00C4733C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77D27DC0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612F39E4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6BCCC581" w14:textId="77777777" w:rsidR="00C4733C" w:rsidRDefault="00C4733C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29C1D25C" w14:textId="77777777" w:rsidR="00C4733C" w:rsidRDefault="00C4733C" w:rsidP="0063072C">
      <w:pPr>
        <w:shd w:val="clear" w:color="auto" w:fill="1F3864" w:themeFill="accent1" w:themeFillShade="80"/>
      </w:pPr>
      <w:r>
        <w:t xml:space="preserve">    else:</w:t>
      </w:r>
    </w:p>
    <w:p w14:paraId="0BAFEDDD" w14:textId="77777777" w:rsidR="00C4733C" w:rsidRDefault="00C4733C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7744F3F9" w14:textId="77777777" w:rsidR="00C4733C" w:rsidRDefault="00C4733C" w:rsidP="0063072C">
      <w:pPr>
        <w:shd w:val="clear" w:color="auto" w:fill="1F3864" w:themeFill="accent1" w:themeFillShade="80"/>
      </w:pPr>
    </w:p>
    <w:p w14:paraId="2B509C9B" w14:textId="77777777" w:rsidR="00C4733C" w:rsidRDefault="00C4733C" w:rsidP="0063072C">
      <w:pPr>
        <w:shd w:val="clear" w:color="auto" w:fill="1F3864" w:themeFill="accent1" w:themeFillShade="80"/>
      </w:pPr>
      <w:r>
        <w:t xml:space="preserve">    result = []</w:t>
      </w:r>
    </w:p>
    <w:p w14:paraId="4E94B79B" w14:textId="77777777" w:rsidR="00C4733C" w:rsidRDefault="00C4733C" w:rsidP="0063072C">
      <w:pPr>
        <w:shd w:val="clear" w:color="auto" w:fill="1F3864" w:themeFill="accent1" w:themeFillShade="80"/>
      </w:pPr>
      <w:r>
        <w:t xml:space="preserve">    for port in ports:</w:t>
      </w:r>
    </w:p>
    <w:p w14:paraId="3A549238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597A51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4488F5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55348FA8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5C77F4D9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00F91A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F74A949" w14:textId="77777777" w:rsidR="00C4733C" w:rsidRDefault="00C4733C" w:rsidP="0063072C">
      <w:pPr>
        <w:shd w:val="clear" w:color="auto" w:fill="1F3864" w:themeFill="accent1" w:themeFillShade="80"/>
      </w:pPr>
      <w:r>
        <w:t xml:space="preserve">    return result</w:t>
      </w:r>
    </w:p>
    <w:p w14:paraId="698F575F" w14:textId="77777777" w:rsidR="00C4733C" w:rsidRDefault="00C4733C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3B17B4A6" w14:textId="77777777" w:rsidR="00C4733C" w:rsidRDefault="00C4733C" w:rsidP="0063072C">
      <w:pPr>
        <w:shd w:val="clear" w:color="auto" w:fill="1F3864" w:themeFill="accent1" w:themeFillShade="80"/>
      </w:pPr>
    </w:p>
    <w:p w14:paraId="177A15AE" w14:textId="77777777" w:rsidR="00C4733C" w:rsidRDefault="00C4733C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419E71BA" w14:textId="77777777" w:rsidR="00C4733C" w:rsidRDefault="00C4733C" w:rsidP="0063072C">
      <w:pPr>
        <w:shd w:val="clear" w:color="auto" w:fill="1F3864" w:themeFill="accent1" w:themeFillShade="80"/>
      </w:pPr>
    </w:p>
    <w:p w14:paraId="767DCB47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52EC5369" w14:textId="77777777" w:rsidR="00C4733C" w:rsidRDefault="00C4733C" w:rsidP="0063072C">
      <w:pPr>
        <w:shd w:val="clear" w:color="auto" w:fill="1F3864" w:themeFill="accent1" w:themeFillShade="80"/>
      </w:pPr>
    </w:p>
    <w:p w14:paraId="4F48BD48" w14:textId="77777777" w:rsidR="00C4733C" w:rsidRDefault="00C4733C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349260B4" w14:textId="77777777" w:rsidR="00C4733C" w:rsidRDefault="00C4733C" w:rsidP="0063072C">
      <w:pPr>
        <w:shd w:val="clear" w:color="auto" w:fill="1F3864" w:themeFill="accent1" w:themeFillShade="80"/>
      </w:pPr>
    </w:p>
    <w:p w14:paraId="6E94A24B" w14:textId="77777777" w:rsidR="00C4733C" w:rsidRDefault="00C4733C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57230D55" w14:textId="77777777" w:rsidR="00C4733C" w:rsidRDefault="00C4733C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76C359E8" w14:textId="77777777" w:rsidR="00C4733C" w:rsidRDefault="00C4733C" w:rsidP="0063072C">
      <w:pPr>
        <w:shd w:val="clear" w:color="auto" w:fill="1F3864" w:themeFill="accent1" w:themeFillShade="80"/>
      </w:pPr>
    </w:p>
    <w:p w14:paraId="3F5D05ED" w14:textId="77777777" w:rsidR="00C4733C" w:rsidRDefault="00C4733C" w:rsidP="0063072C">
      <w:pPr>
        <w:shd w:val="clear" w:color="auto" w:fill="1F3864" w:themeFill="accent1" w:themeFillShade="80"/>
      </w:pPr>
    </w:p>
    <w:p w14:paraId="6EB93D9F" w14:textId="77777777" w:rsidR="00C4733C" w:rsidRDefault="00C4733C" w:rsidP="0063072C">
      <w:pPr>
        <w:shd w:val="clear" w:color="auto" w:fill="1F3864" w:themeFill="accent1" w:themeFillShade="80"/>
      </w:pPr>
    </w:p>
    <w:p w14:paraId="537DE583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FDAAA09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22B9CDC6" w14:textId="77777777" w:rsidR="00C4733C" w:rsidRDefault="00C4733C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4D17E8BD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29488343" w14:textId="77777777" w:rsidR="00C4733C" w:rsidRDefault="00C4733C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5DE06AB1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056A01D7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4ED53A0B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6520A6E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30AF4C13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5006472C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1BE54DC2" w14:textId="77777777" w:rsidR="00C4733C" w:rsidRDefault="00C4733C" w:rsidP="0063072C">
      <w:pPr>
        <w:shd w:val="clear" w:color="auto" w:fill="1F3864" w:themeFill="accent1" w:themeFillShade="80"/>
      </w:pPr>
      <w:r>
        <w:t xml:space="preserve">    @pyqtSlot(int)</w:t>
      </w:r>
    </w:p>
    <w:p w14:paraId="46E4DF19" w14:textId="77777777" w:rsidR="00C4733C" w:rsidRDefault="00C4733C" w:rsidP="0063072C">
      <w:pPr>
        <w:shd w:val="clear" w:color="auto" w:fill="1F3864" w:themeFill="accent1" w:themeFillShade="80"/>
      </w:pPr>
      <w:r>
        <w:t xml:space="preserve">    def slider(self, message):</w:t>
      </w:r>
    </w:p>
    <w:p w14:paraId="554F90D5" w14:textId="77777777" w:rsidR="00C4733C" w:rsidRDefault="00C4733C" w:rsidP="0063072C">
      <w:pPr>
        <w:shd w:val="clear" w:color="auto" w:fill="1F3864" w:themeFill="accent1" w:themeFillShade="80"/>
      </w:pPr>
      <w:r>
        <w:t xml:space="preserve">        #print(message)</w:t>
      </w:r>
    </w:p>
    <w:p w14:paraId="6874118B" w14:textId="77777777" w:rsidR="00C4733C" w:rsidRDefault="00C4733C" w:rsidP="0063072C">
      <w:pPr>
        <w:shd w:val="clear" w:color="auto" w:fill="1F3864" w:themeFill="accent1" w:themeFillShade="80"/>
      </w:pPr>
      <w:r>
        <w:t xml:space="preserve">        global slider</w:t>
      </w:r>
    </w:p>
    <w:p w14:paraId="47D1FD5A" w14:textId="77777777" w:rsidR="00C4733C" w:rsidRDefault="00C4733C" w:rsidP="0063072C">
      <w:pPr>
        <w:shd w:val="clear" w:color="auto" w:fill="1F3864" w:themeFill="accent1" w:themeFillShade="80"/>
      </w:pPr>
      <w:r>
        <w:t xml:space="preserve">        slider = message</w:t>
      </w:r>
    </w:p>
    <w:p w14:paraId="5DF14933" w14:textId="77777777" w:rsid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C920BC3" w14:textId="77777777" w:rsidR="00C4733C" w:rsidRDefault="00C4733C" w:rsidP="0063072C">
      <w:pPr>
        <w:shd w:val="clear" w:color="auto" w:fill="1F3864" w:themeFill="accent1" w:themeFillShade="80"/>
      </w:pPr>
    </w:p>
    <w:p w14:paraId="59D9F056" w14:textId="77777777" w:rsidR="00C4733C" w:rsidRDefault="00C4733C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18E5EB6F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request</w:t>
      </w:r>
    </w:p>
    <w:p w14:paraId="4785D325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740219C4" w14:textId="77777777" w:rsidR="00C4733C" w:rsidRDefault="00C4733C" w:rsidP="0063072C">
      <w:pPr>
        <w:shd w:val="clear" w:color="auto" w:fill="1F3864" w:themeFill="accent1" w:themeFillShade="80"/>
      </w:pPr>
      <w:r>
        <w:t xml:space="preserve">    global analog</w:t>
      </w:r>
    </w:p>
    <w:p w14:paraId="0FA3608D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9BBCDE1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4D5DD40" w14:textId="77777777" w:rsidR="00C4733C" w:rsidRDefault="00C4733C" w:rsidP="0063072C">
      <w:pPr>
        <w:shd w:val="clear" w:color="auto" w:fill="1F3864" w:themeFill="accent1" w:themeFillShade="80"/>
      </w:pPr>
      <w:r>
        <w:t xml:space="preserve">    while True:</w:t>
      </w:r>
    </w:p>
    <w:p w14:paraId="1B958FAF" w14:textId="77777777" w:rsidR="00C4733C" w:rsidRDefault="00C4733C" w:rsidP="0063072C">
      <w:pPr>
        <w:shd w:val="clear" w:color="auto" w:fill="1F3864" w:themeFill="accent1" w:themeFillShade="80"/>
      </w:pPr>
      <w:r>
        <w:t xml:space="preserve">        request = client.read_holding_registers(address=0,count=0x7,unit=int(slave_id))</w:t>
      </w:r>
    </w:p>
    <w:p w14:paraId="53B5DF3A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r>
        <w:t>client.read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034185D2" w14:textId="77777777" w:rsidR="00C4733C" w:rsidRDefault="00C4733C" w:rsidP="0063072C">
      <w:pPr>
        <w:shd w:val="clear" w:color="auto" w:fill="1F3864" w:themeFill="accent1" w:themeFillShade="80"/>
      </w:pPr>
      <w:r>
        <w:t xml:space="preserve">        </w:t>
      </w:r>
    </w:p>
    <w:p w14:paraId="03B7834A" w14:textId="77777777" w:rsidR="00C4733C" w:rsidRDefault="00C4733C" w:rsidP="0063072C">
      <w:pPr>
        <w:shd w:val="clear" w:color="auto" w:fill="1F3864" w:themeFill="accent1" w:themeFillShade="80"/>
      </w:pPr>
      <w:r>
        <w:t xml:space="preserve">        try:</w:t>
      </w:r>
    </w:p>
    <w:p w14:paraId="323451A1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1C2C4A40" w14:textId="77777777" w:rsidR="00C4733C" w:rsidRDefault="00C4733C" w:rsidP="0063072C">
      <w:pPr>
        <w:shd w:val="clear" w:color="auto" w:fill="1F3864" w:themeFill="accent1" w:themeFillShade="80"/>
      </w:pPr>
      <w:r>
        <w:lastRenderedPageBreak/>
        <w:t xml:space="preserve">            </w:t>
      </w:r>
    </w:p>
    <w:p w14:paraId="6A292964" w14:textId="77777777" w:rsidR="00C4733C" w:rsidRDefault="00C4733C" w:rsidP="0063072C">
      <w:pPr>
        <w:shd w:val="clear" w:color="auto" w:fill="1F3864" w:themeFill="accent1" w:themeFillShade="80"/>
      </w:pPr>
      <w:r>
        <w:t xml:space="preserve">        except:</w:t>
      </w:r>
    </w:p>
    <w:p w14:paraId="4825C2FF" w14:textId="77777777" w:rsidR="00C4733C" w:rsidRDefault="00C4733C" w:rsidP="0063072C">
      <w:pPr>
        <w:shd w:val="clear" w:color="auto" w:fill="1F3864" w:themeFill="accent1" w:themeFillShade="80"/>
      </w:pPr>
      <w:r>
        <w:t xml:space="preserve">            pass</w:t>
      </w:r>
    </w:p>
    <w:p w14:paraId="6BB694BD" w14:textId="77777777" w:rsidR="00C4733C" w:rsidRDefault="00C4733C" w:rsidP="0063072C">
      <w:pPr>
        <w:shd w:val="clear" w:color="auto" w:fill="1F3864" w:themeFill="accent1" w:themeFillShade="80"/>
      </w:pPr>
    </w:p>
    <w:p w14:paraId="56750A46" w14:textId="77777777" w:rsidR="00C4733C" w:rsidRDefault="00C4733C" w:rsidP="0063072C">
      <w:pPr>
        <w:shd w:val="clear" w:color="auto" w:fill="1F3864" w:themeFill="accent1" w:themeFillShade="80"/>
      </w:pPr>
    </w:p>
    <w:p w14:paraId="631803C2" w14:textId="77777777" w:rsidR="00C4733C" w:rsidRDefault="00C4733C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B550BA2" w14:textId="77777777" w:rsidR="00C4733C" w:rsidRDefault="00C4733C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AC1DBD" w14:textId="77777777" w:rsidR="00C4733C" w:rsidRDefault="00C4733C" w:rsidP="0063072C">
      <w:pPr>
        <w:shd w:val="clear" w:color="auto" w:fill="1F3864" w:themeFill="accent1" w:themeFillShade="80"/>
      </w:pPr>
      <w:r>
        <w:t>if __name__ == "__main__":</w:t>
      </w:r>
    </w:p>
    <w:p w14:paraId="7DFDDE55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F475AB1" w14:textId="77777777" w:rsidR="00C4733C" w:rsidRDefault="00C4733C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F6EFCDC" w14:textId="77777777" w:rsidR="00C4733C" w:rsidRDefault="00C4733C" w:rsidP="0063072C">
      <w:pPr>
        <w:shd w:val="clear" w:color="auto" w:fill="1F3864" w:themeFill="accent1" w:themeFillShade="80"/>
      </w:pPr>
      <w:r>
        <w:t xml:space="preserve">    t1.start()</w:t>
      </w:r>
    </w:p>
    <w:p w14:paraId="1FE7657B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0B2CE632" w14:textId="77777777" w:rsidR="00C4733C" w:rsidRDefault="00C4733C" w:rsidP="0063072C">
      <w:pPr>
        <w:shd w:val="clear" w:color="auto" w:fill="1F3864" w:themeFill="accent1" w:themeFillShade="80"/>
      </w:pPr>
      <w:r>
        <w:t xml:space="preserve">    main = table()</w:t>
      </w:r>
    </w:p>
    <w:p w14:paraId="5487BCB7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65FAD4A" w14:textId="77777777" w:rsidR="00C4733C" w:rsidRDefault="00C4733C" w:rsidP="0063072C">
      <w:pPr>
        <w:shd w:val="clear" w:color="auto" w:fill="1F3864" w:themeFill="accent1" w:themeFillShade="80"/>
      </w:pPr>
      <w:r>
        <w:t xml:space="preserve">    </w:t>
      </w:r>
    </w:p>
    <w:p w14:paraId="796FFBB1" w14:textId="4F87F6E7" w:rsidR="00C4733C" w:rsidRPr="00C4733C" w:rsidRDefault="00C4733C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79E65664" w14:textId="77777777" w:rsidR="00BE58DA" w:rsidRDefault="00BE58DA" w:rsidP="00BE58DA">
      <w:pPr>
        <w:pStyle w:val="Heading3"/>
      </w:pPr>
      <w:bookmarkStart w:id="56" w:name="_Toc124528160"/>
      <w:r>
        <w:t>Program QML</w:t>
      </w:r>
      <w:bookmarkEnd w:id="56"/>
    </w:p>
    <w:p w14:paraId="148D2C72" w14:textId="70984C42" w:rsidR="00BE58DA" w:rsidRDefault="00BE58DA" w:rsidP="00BE58DA"/>
    <w:p w14:paraId="3ED010CF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4F21A1C6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58481B32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61482714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281002E8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94C538E" w14:textId="77777777" w:rsidR="00C508E9" w:rsidRDefault="00C508E9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502E16D2" w14:textId="77777777" w:rsidR="00C508E9" w:rsidRDefault="00C508E9" w:rsidP="0063072C">
      <w:pPr>
        <w:shd w:val="clear" w:color="auto" w:fill="70AD47" w:themeFill="accent6"/>
      </w:pPr>
    </w:p>
    <w:p w14:paraId="132E64E3" w14:textId="77777777" w:rsidR="00C508E9" w:rsidRDefault="00C508E9" w:rsidP="0063072C">
      <w:pPr>
        <w:shd w:val="clear" w:color="auto" w:fill="70AD47" w:themeFill="accent6"/>
      </w:pPr>
    </w:p>
    <w:p w14:paraId="75E10FD5" w14:textId="77777777" w:rsidR="00C508E9" w:rsidRDefault="00C508E9" w:rsidP="0063072C">
      <w:pPr>
        <w:shd w:val="clear" w:color="auto" w:fill="70AD47" w:themeFill="accent6"/>
      </w:pPr>
      <w:r>
        <w:t>Window {</w:t>
      </w:r>
    </w:p>
    <w:p w14:paraId="5629677F" w14:textId="77777777" w:rsidR="00C508E9" w:rsidRDefault="00C508E9" w:rsidP="0063072C">
      <w:pPr>
        <w:shd w:val="clear" w:color="auto" w:fill="70AD47" w:themeFill="accent6"/>
      </w:pPr>
      <w:r>
        <w:lastRenderedPageBreak/>
        <w:tab/>
        <w:t>id : root</w:t>
      </w:r>
    </w:p>
    <w:p w14:paraId="0D745C90" w14:textId="77777777" w:rsidR="00C508E9" w:rsidRDefault="00C508E9" w:rsidP="0063072C">
      <w:pPr>
        <w:shd w:val="clear" w:color="auto" w:fill="70AD47" w:themeFill="accent6"/>
      </w:pPr>
      <w:r>
        <w:tab/>
        <w:t>width: 400</w:t>
      </w:r>
    </w:p>
    <w:p w14:paraId="440FC998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2CB5986C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4DA536A8" w14:textId="6EB4CE98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562EB98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59912CFD" w14:textId="77777777" w:rsidR="00C508E9" w:rsidRDefault="00C508E9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3177CCCA" w14:textId="77777777" w:rsidR="00C508E9" w:rsidRDefault="00C508E9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5BF823EB" w14:textId="77777777" w:rsidR="00C508E9" w:rsidRDefault="00C508E9" w:rsidP="0063072C">
      <w:pPr>
        <w:shd w:val="clear" w:color="auto" w:fill="70AD47" w:themeFill="accent6"/>
      </w:pPr>
      <w:r>
        <w:tab/>
        <w:t>color : "black"</w:t>
      </w:r>
    </w:p>
    <w:p w14:paraId="5986D399" w14:textId="29668D3D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24707DA2" w14:textId="5E4525EA" w:rsidR="00C508E9" w:rsidRDefault="00C508E9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0A907CA8" w14:textId="77777777" w:rsidR="00C508E9" w:rsidRDefault="00C508E9" w:rsidP="0063072C">
      <w:pPr>
        <w:shd w:val="clear" w:color="auto" w:fill="70AD47" w:themeFill="accent6"/>
      </w:pPr>
      <w:r>
        <w:tab/>
      </w:r>
    </w:p>
    <w:p w14:paraId="640AF379" w14:textId="77777777" w:rsidR="00C508E9" w:rsidRDefault="00C508E9" w:rsidP="0063072C">
      <w:pPr>
        <w:shd w:val="clear" w:color="auto" w:fill="70AD47" w:themeFill="accent6"/>
      </w:pPr>
      <w:r>
        <w:tab/>
        <w:t>Slider {</w:t>
      </w:r>
    </w:p>
    <w:p w14:paraId="132B5CE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d : slider</w:t>
      </w:r>
    </w:p>
    <w:p w14:paraId="0196B0C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x: 10</w:t>
      </w:r>
    </w:p>
    <w:p w14:paraId="0D088D00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y: 70</w:t>
      </w:r>
    </w:p>
    <w:p w14:paraId="1C15F027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height : 250</w:t>
      </w:r>
    </w:p>
    <w:p w14:paraId="10AABB29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width : 250</w:t>
      </w:r>
    </w:p>
    <w:p w14:paraId="00DACB75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value: 0</w:t>
      </w:r>
    </w:p>
    <w:p w14:paraId="64BC0222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from: 0</w:t>
      </w:r>
    </w:p>
    <w:p w14:paraId="01417703" w14:textId="46116CCD" w:rsidR="00C508E9" w:rsidRDefault="00C508E9" w:rsidP="0063072C">
      <w:pPr>
        <w:shd w:val="clear" w:color="auto" w:fill="70AD47" w:themeFill="accent6"/>
      </w:pPr>
      <w:r>
        <w:tab/>
      </w:r>
      <w:r>
        <w:tab/>
        <w:t>to: 100</w:t>
      </w:r>
      <w:r>
        <w:tab/>
      </w:r>
    </w:p>
    <w:p w14:paraId="7CE00892" w14:textId="7880946F" w:rsidR="00C508E9" w:rsidRDefault="00C508E9" w:rsidP="0063072C">
      <w:pPr>
        <w:shd w:val="clear" w:color="auto" w:fill="70AD47" w:themeFill="accent6"/>
      </w:pPr>
      <w:r>
        <w:tab/>
        <w:t>}</w:t>
      </w:r>
    </w:p>
    <w:p w14:paraId="39B5BB88" w14:textId="77777777" w:rsidR="00C508E9" w:rsidRDefault="00C508E9" w:rsidP="0063072C">
      <w:pPr>
        <w:shd w:val="clear" w:color="auto" w:fill="70AD47" w:themeFill="accent6"/>
      </w:pPr>
      <w:r>
        <w:tab/>
        <w:t>Timer{</w:t>
      </w:r>
    </w:p>
    <w:p w14:paraId="0BE818DE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id:tmgauge</w:t>
      </w:r>
      <w:proofErr w:type="spellEnd"/>
    </w:p>
    <w:p w14:paraId="620EA28F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667F44B4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3B7B97CA" w14:textId="77777777" w:rsidR="00C508E9" w:rsidRDefault="00C508E9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0F7AF787" w14:textId="77777777" w:rsidR="00C508E9" w:rsidRDefault="00C508E9" w:rsidP="0063072C">
      <w:pPr>
        <w:shd w:val="clear" w:color="auto" w:fill="70AD47" w:themeFill="accent6"/>
      </w:pPr>
      <w:r>
        <w:lastRenderedPageBreak/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7B76B308" w14:textId="77777777" w:rsidR="00C508E9" w:rsidRDefault="00C508E9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backend.slider</w:t>
      </w:r>
      <w:proofErr w:type="spellEnd"/>
      <w:r>
        <w:t>(</w:t>
      </w:r>
      <w:proofErr w:type="spellStart"/>
      <w:r>
        <w:t>slider.value</w:t>
      </w:r>
      <w:proofErr w:type="spellEnd"/>
      <w:r>
        <w:t>)</w:t>
      </w:r>
    </w:p>
    <w:p w14:paraId="29505F7E" w14:textId="0A3DB186" w:rsidR="00C508E9" w:rsidRDefault="00C508E9" w:rsidP="0063072C">
      <w:pPr>
        <w:shd w:val="clear" w:color="auto" w:fill="70AD47" w:themeFill="accent6"/>
      </w:pPr>
      <w:r>
        <w:tab/>
      </w:r>
      <w:r>
        <w:tab/>
        <w:t>}</w:t>
      </w:r>
      <w:r>
        <w:tab/>
      </w:r>
    </w:p>
    <w:p w14:paraId="3A221274" w14:textId="11CA4408" w:rsidR="00C508E9" w:rsidRDefault="00C508E9" w:rsidP="0063072C">
      <w:pPr>
        <w:shd w:val="clear" w:color="auto" w:fill="70AD47" w:themeFill="accent6"/>
      </w:pPr>
      <w:r>
        <w:tab/>
        <w:t>}</w:t>
      </w:r>
    </w:p>
    <w:p w14:paraId="06EEDD78" w14:textId="77CB5A16" w:rsidR="00BE58DA" w:rsidRDefault="00C508E9" w:rsidP="0068425A">
      <w:pPr>
        <w:shd w:val="clear" w:color="auto" w:fill="70AD47" w:themeFill="accent6"/>
      </w:pPr>
      <w:r>
        <w:t>}</w:t>
      </w:r>
    </w:p>
    <w:p w14:paraId="14B30616" w14:textId="77777777" w:rsidR="00BE58DA" w:rsidRDefault="00BE58DA" w:rsidP="00BE58DA">
      <w:pPr>
        <w:pStyle w:val="Heading2"/>
      </w:pPr>
      <w:bookmarkStart w:id="57" w:name="_Toc124528161"/>
      <w:r>
        <w:t>Customize</w:t>
      </w:r>
      <w:bookmarkEnd w:id="57"/>
    </w:p>
    <w:p w14:paraId="32FD2407" w14:textId="6BC3D7D0" w:rsidR="00BE58DA" w:rsidRDefault="00BE58DA" w:rsidP="00BE58DA">
      <w:pPr>
        <w:pStyle w:val="Heading3"/>
      </w:pPr>
      <w:bookmarkStart w:id="58" w:name="_Toc124528162"/>
      <w:r>
        <w:t>Program Ladder</w:t>
      </w:r>
      <w:bookmarkEnd w:id="58"/>
    </w:p>
    <w:p w14:paraId="533B26FF" w14:textId="18026F93" w:rsidR="00490DB2" w:rsidRPr="00490DB2" w:rsidRDefault="00490DB2" w:rsidP="00490DB2">
      <w:r w:rsidRPr="00490DB2">
        <w:rPr>
          <w:noProof/>
        </w:rPr>
        <w:drawing>
          <wp:inline distT="0" distB="0" distL="0" distR="0" wp14:anchorId="307F2B8D" wp14:editId="5C115083">
            <wp:extent cx="5943600" cy="1667510"/>
            <wp:effectExtent l="0" t="0" r="0" b="8890"/>
            <wp:docPr id="6" name="Picture 3">
              <a:extLst xmlns:a="http://schemas.openxmlformats.org/drawingml/2006/main">
                <a:ext uri="{FF2B5EF4-FFF2-40B4-BE49-F238E27FC236}">
                  <a16:creationId xmlns:a16="http://schemas.microsoft.com/office/drawing/2014/main" id="{167DD5C7-F7B6-48C1-B59F-22826F2CCD87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>
                      <a:extLst>
                        <a:ext uri="{FF2B5EF4-FFF2-40B4-BE49-F238E27FC236}">
                          <a16:creationId xmlns:a16="http://schemas.microsoft.com/office/drawing/2014/main" id="{167DD5C7-F7B6-48C1-B59F-22826F2CCD87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675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BF690" w14:textId="06879E59" w:rsidR="00BE58DA" w:rsidRDefault="00BE58DA" w:rsidP="00BE58DA">
      <w:pPr>
        <w:pStyle w:val="Heading3"/>
      </w:pPr>
      <w:bookmarkStart w:id="59" w:name="_Toc124528163"/>
      <w:r>
        <w:t>Program Python</w:t>
      </w:r>
      <w:bookmarkEnd w:id="59"/>
    </w:p>
    <w:p w14:paraId="1BD26625" w14:textId="71A55A8D" w:rsidR="00DF213B" w:rsidRDefault="00DF213B" w:rsidP="00DF213B"/>
    <w:p w14:paraId="7B3E0E5E" w14:textId="77777777" w:rsidR="00DF213B" w:rsidRDefault="00DF213B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16BA326C" w14:textId="77777777" w:rsidR="00DF213B" w:rsidRDefault="00DF213B" w:rsidP="0063072C">
      <w:pPr>
        <w:shd w:val="clear" w:color="auto" w:fill="1F3864" w:themeFill="accent1" w:themeFillShade="80"/>
      </w:pPr>
    </w:p>
    <w:p w14:paraId="002D1FE5" w14:textId="77777777" w:rsidR="00DF213B" w:rsidRDefault="00DF213B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5E2D52AE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BC9C9C9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574EED73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9F82EEB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112CB48E" w14:textId="77777777" w:rsidR="00DF213B" w:rsidRDefault="00DF213B" w:rsidP="0063072C">
      <w:pPr>
        <w:shd w:val="clear" w:color="auto" w:fill="1F3864" w:themeFill="accent1" w:themeFillShade="80"/>
      </w:pPr>
      <w:r>
        <w:t>from PyQt5.QtWidgets import *</w:t>
      </w:r>
    </w:p>
    <w:p w14:paraId="7B17747D" w14:textId="77777777" w:rsidR="00DF213B" w:rsidRDefault="00DF213B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4DDCD57F" w14:textId="77777777" w:rsidR="00DF213B" w:rsidRDefault="00DF213B" w:rsidP="0063072C">
      <w:pPr>
        <w:shd w:val="clear" w:color="auto" w:fill="1F3864" w:themeFill="accent1" w:themeFillShade="80"/>
      </w:pPr>
      <w:r>
        <w:t>import sys</w:t>
      </w:r>
    </w:p>
    <w:p w14:paraId="2BF74D2B" w14:textId="77777777" w:rsidR="00DF213B" w:rsidRDefault="00DF213B" w:rsidP="0063072C">
      <w:pPr>
        <w:shd w:val="clear" w:color="auto" w:fill="1F3864" w:themeFill="accent1" w:themeFillShade="80"/>
      </w:pPr>
      <w:r>
        <w:t>import threading</w:t>
      </w:r>
    </w:p>
    <w:p w14:paraId="495830E7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5758F64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import </w:t>
      </w:r>
      <w:proofErr w:type="spellStart"/>
      <w:r>
        <w:t>pymodbus</w:t>
      </w:r>
      <w:proofErr w:type="spellEnd"/>
    </w:p>
    <w:p w14:paraId="0AED7610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52D6FCFB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1CB419B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444BC7AA" w14:textId="77777777" w:rsidR="00DF213B" w:rsidRDefault="00DF213B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2A37AF75" w14:textId="77777777" w:rsidR="00DF213B" w:rsidRDefault="00DF213B" w:rsidP="0063072C">
      <w:pPr>
        <w:shd w:val="clear" w:color="auto" w:fill="1F3864" w:themeFill="accent1" w:themeFillShade="80"/>
      </w:pPr>
      <w:r>
        <w:t>import serial</w:t>
      </w:r>
    </w:p>
    <w:p w14:paraId="3552E828" w14:textId="77777777" w:rsidR="00DF213B" w:rsidRDefault="00DF213B" w:rsidP="0063072C">
      <w:pPr>
        <w:shd w:val="clear" w:color="auto" w:fill="1F3864" w:themeFill="accent1" w:themeFillShade="80"/>
      </w:pPr>
      <w:r>
        <w:t>import time</w:t>
      </w:r>
    </w:p>
    <w:p w14:paraId="48A11967" w14:textId="77777777" w:rsidR="00DF213B" w:rsidRDefault="00DF213B" w:rsidP="0063072C">
      <w:pPr>
        <w:shd w:val="clear" w:color="auto" w:fill="1F3864" w:themeFill="accent1" w:themeFillShade="80"/>
      </w:pPr>
      <w:r>
        <w:t>##########################################</w:t>
      </w:r>
    </w:p>
    <w:p w14:paraId="67585A35" w14:textId="77777777" w:rsidR="00DF213B" w:rsidRDefault="00DF213B" w:rsidP="0063072C">
      <w:pPr>
        <w:shd w:val="clear" w:color="auto" w:fill="1F3864" w:themeFill="accent1" w:themeFillShade="80"/>
      </w:pPr>
      <w:r>
        <w:t>slider = ""</w:t>
      </w:r>
    </w:p>
    <w:p w14:paraId="4389A2A2" w14:textId="77777777" w:rsidR="00DF213B" w:rsidRDefault="00DF213B" w:rsidP="0063072C">
      <w:pPr>
        <w:shd w:val="clear" w:color="auto" w:fill="1F3864" w:themeFill="accent1" w:themeFillShade="80"/>
      </w:pPr>
    </w:p>
    <w:p w14:paraId="1230F29A" w14:textId="77777777" w:rsidR="00DF213B" w:rsidRDefault="00DF213B" w:rsidP="0063072C">
      <w:pPr>
        <w:shd w:val="clear" w:color="auto" w:fill="1F3864" w:themeFill="accent1" w:themeFillShade="80"/>
      </w:pPr>
    </w:p>
    <w:p w14:paraId="7AD7B7F0" w14:textId="77777777" w:rsidR="00DF213B" w:rsidRDefault="00DF213B" w:rsidP="0063072C">
      <w:pPr>
        <w:shd w:val="clear" w:color="auto" w:fill="1F3864" w:themeFill="accent1" w:themeFillShade="80"/>
      </w:pPr>
    </w:p>
    <w:p w14:paraId="40B862A8" w14:textId="77777777" w:rsidR="00DF213B" w:rsidRDefault="00DF213B" w:rsidP="0063072C">
      <w:pPr>
        <w:shd w:val="clear" w:color="auto" w:fill="1F3864" w:themeFill="accent1" w:themeFillShade="80"/>
      </w:pPr>
    </w:p>
    <w:p w14:paraId="7CAD933B" w14:textId="77777777" w:rsidR="00DF213B" w:rsidRDefault="00DF213B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29F63439" w14:textId="77777777" w:rsidR="00DF213B" w:rsidRDefault="00DF213B" w:rsidP="0063072C">
      <w:pPr>
        <w:shd w:val="clear" w:color="auto" w:fill="1F3864" w:themeFill="accent1" w:themeFillShade="80"/>
      </w:pPr>
    </w:p>
    <w:p w14:paraId="653E36DC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1ECB930E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02D5409A" w14:textId="77777777" w:rsidR="00DF213B" w:rsidRDefault="00DF213B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4A1C167B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329751E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2E57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76E731C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1E6CE779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52F8DA82" w14:textId="77777777" w:rsidR="00DF213B" w:rsidRDefault="00DF213B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2FE386FE" w14:textId="77777777" w:rsidR="00DF213B" w:rsidRDefault="00DF213B" w:rsidP="0063072C">
      <w:pPr>
        <w:shd w:val="clear" w:color="auto" w:fill="1F3864" w:themeFill="accent1" w:themeFillShade="80"/>
      </w:pPr>
      <w:r>
        <w:t xml:space="preserve">    else:</w:t>
      </w:r>
    </w:p>
    <w:p w14:paraId="46BE88FA" w14:textId="77777777" w:rsidR="00DF213B" w:rsidRDefault="00DF213B" w:rsidP="0063072C">
      <w:pPr>
        <w:shd w:val="clear" w:color="auto" w:fill="1F3864" w:themeFill="accent1" w:themeFillShade="80"/>
      </w:pPr>
      <w:r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1699BC55" w14:textId="77777777" w:rsidR="00DF213B" w:rsidRDefault="00DF213B" w:rsidP="0063072C">
      <w:pPr>
        <w:shd w:val="clear" w:color="auto" w:fill="1F3864" w:themeFill="accent1" w:themeFillShade="80"/>
      </w:pPr>
    </w:p>
    <w:p w14:paraId="22DAD6BB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result = []</w:t>
      </w:r>
    </w:p>
    <w:p w14:paraId="406C9335" w14:textId="77777777" w:rsidR="00DF213B" w:rsidRDefault="00DF213B" w:rsidP="0063072C">
      <w:pPr>
        <w:shd w:val="clear" w:color="auto" w:fill="1F3864" w:themeFill="accent1" w:themeFillShade="80"/>
      </w:pPr>
      <w:r>
        <w:t xml:space="preserve">    for port in ports:</w:t>
      </w:r>
    </w:p>
    <w:p w14:paraId="205838D7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738948C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74B8D3E0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71A5286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680B7372" w14:textId="77777777" w:rsidR="00DF213B" w:rsidRDefault="00DF213B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1A58C4A4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5A7C9474" w14:textId="77777777" w:rsidR="00DF213B" w:rsidRDefault="00DF213B" w:rsidP="0063072C">
      <w:pPr>
        <w:shd w:val="clear" w:color="auto" w:fill="1F3864" w:themeFill="accent1" w:themeFillShade="80"/>
      </w:pPr>
      <w:r>
        <w:t xml:space="preserve">    return result</w:t>
      </w:r>
    </w:p>
    <w:p w14:paraId="78580DEA" w14:textId="77777777" w:rsidR="00DF213B" w:rsidRDefault="00DF213B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651AB9CD" w14:textId="77777777" w:rsidR="00DF213B" w:rsidRDefault="00DF213B" w:rsidP="0063072C">
      <w:pPr>
        <w:shd w:val="clear" w:color="auto" w:fill="1F3864" w:themeFill="accent1" w:themeFillShade="80"/>
      </w:pPr>
    </w:p>
    <w:p w14:paraId="4D56C79C" w14:textId="77777777" w:rsidR="00DF213B" w:rsidRDefault="00DF213B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15349938" w14:textId="77777777" w:rsidR="00DF213B" w:rsidRDefault="00DF213B" w:rsidP="0063072C">
      <w:pPr>
        <w:shd w:val="clear" w:color="auto" w:fill="1F3864" w:themeFill="accent1" w:themeFillShade="80"/>
      </w:pPr>
    </w:p>
    <w:p w14:paraId="1DE6C240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38B6E0F9" w14:textId="77777777" w:rsidR="00DF213B" w:rsidRDefault="00DF213B" w:rsidP="0063072C">
      <w:pPr>
        <w:shd w:val="clear" w:color="auto" w:fill="1F3864" w:themeFill="accent1" w:themeFillShade="80"/>
      </w:pPr>
    </w:p>
    <w:p w14:paraId="5AE1947C" w14:textId="77777777" w:rsidR="00DF213B" w:rsidRDefault="00DF213B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1B0A45B2" w14:textId="77777777" w:rsidR="00DF213B" w:rsidRDefault="00DF213B" w:rsidP="0063072C">
      <w:pPr>
        <w:shd w:val="clear" w:color="auto" w:fill="1F3864" w:themeFill="accent1" w:themeFillShade="80"/>
      </w:pPr>
    </w:p>
    <w:p w14:paraId="74207FAC" w14:textId="77777777" w:rsidR="00DF213B" w:rsidRDefault="00DF213B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1DCEEAAA" w14:textId="77777777" w:rsidR="00DF213B" w:rsidRDefault="00DF213B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260D34EE" w14:textId="77777777" w:rsidR="00DF213B" w:rsidRDefault="00DF213B" w:rsidP="0063072C">
      <w:pPr>
        <w:shd w:val="clear" w:color="auto" w:fill="1F3864" w:themeFill="accent1" w:themeFillShade="80"/>
      </w:pPr>
    </w:p>
    <w:p w14:paraId="63B458A3" w14:textId="77777777" w:rsidR="00DF213B" w:rsidRDefault="00DF213B" w:rsidP="0063072C">
      <w:pPr>
        <w:shd w:val="clear" w:color="auto" w:fill="1F3864" w:themeFill="accent1" w:themeFillShade="80"/>
      </w:pPr>
    </w:p>
    <w:p w14:paraId="18B95EAD" w14:textId="77777777" w:rsidR="00DF213B" w:rsidRDefault="00DF213B" w:rsidP="0063072C">
      <w:pPr>
        <w:shd w:val="clear" w:color="auto" w:fill="1F3864" w:themeFill="accent1" w:themeFillShade="80"/>
      </w:pPr>
    </w:p>
    <w:p w14:paraId="1A71D72F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1C58F2BA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B649C72" w14:textId="77777777" w:rsidR="00DF213B" w:rsidRDefault="00DF213B" w:rsidP="0063072C">
      <w:pPr>
        <w:shd w:val="clear" w:color="auto" w:fill="1F3864" w:themeFill="accent1" w:themeFillShade="80"/>
      </w:pPr>
      <w:r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7DD270D7" w14:textId="77777777" w:rsidR="00DF213B" w:rsidRDefault="00DF213B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0D3FE77D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67A051C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0C6EB91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0EC00AEA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786F7F22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686D2A2B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3EF7A656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3DB50E9A" w14:textId="77777777" w:rsidR="00DF213B" w:rsidRDefault="00DF213B" w:rsidP="0063072C">
      <w:pPr>
        <w:shd w:val="clear" w:color="auto" w:fill="1F3864" w:themeFill="accent1" w:themeFillShade="80"/>
      </w:pPr>
      <w:r>
        <w:t xml:space="preserve">    @pyqtSlot(int)</w:t>
      </w:r>
    </w:p>
    <w:p w14:paraId="65FE1038" w14:textId="77777777" w:rsidR="00DF213B" w:rsidRDefault="00DF213B" w:rsidP="0063072C">
      <w:pPr>
        <w:shd w:val="clear" w:color="auto" w:fill="1F3864" w:themeFill="accent1" w:themeFillShade="80"/>
      </w:pPr>
      <w:r>
        <w:t xml:space="preserve">    def slider(self, message):</w:t>
      </w:r>
    </w:p>
    <w:p w14:paraId="5EC13239" w14:textId="77777777" w:rsidR="00DF213B" w:rsidRDefault="00DF213B" w:rsidP="0063072C">
      <w:pPr>
        <w:shd w:val="clear" w:color="auto" w:fill="1F3864" w:themeFill="accent1" w:themeFillShade="80"/>
      </w:pPr>
      <w:r>
        <w:t xml:space="preserve">        #print(message)</w:t>
      </w:r>
    </w:p>
    <w:p w14:paraId="34B0948B" w14:textId="77777777" w:rsidR="00DF213B" w:rsidRDefault="00DF213B" w:rsidP="0063072C">
      <w:pPr>
        <w:shd w:val="clear" w:color="auto" w:fill="1F3864" w:themeFill="accent1" w:themeFillShade="80"/>
      </w:pPr>
      <w:r>
        <w:t xml:space="preserve">        global slider</w:t>
      </w:r>
    </w:p>
    <w:p w14:paraId="753F582F" w14:textId="77777777" w:rsidR="00DF213B" w:rsidRDefault="00DF213B" w:rsidP="0063072C">
      <w:pPr>
        <w:shd w:val="clear" w:color="auto" w:fill="1F3864" w:themeFill="accent1" w:themeFillShade="80"/>
      </w:pPr>
      <w:r>
        <w:t xml:space="preserve">        slider = message</w:t>
      </w:r>
    </w:p>
    <w:p w14:paraId="1A26EC0D" w14:textId="77777777" w:rsid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623A74A1" w14:textId="77777777" w:rsidR="00DF213B" w:rsidRDefault="00DF213B" w:rsidP="0063072C">
      <w:pPr>
        <w:shd w:val="clear" w:color="auto" w:fill="1F3864" w:themeFill="accent1" w:themeFillShade="80"/>
      </w:pPr>
    </w:p>
    <w:p w14:paraId="77993062" w14:textId="77777777" w:rsidR="00DF213B" w:rsidRDefault="00DF213B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AE20F05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request</w:t>
      </w:r>
    </w:p>
    <w:p w14:paraId="5D67108D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55F2D3FA" w14:textId="77777777" w:rsidR="00DF213B" w:rsidRDefault="00DF213B" w:rsidP="0063072C">
      <w:pPr>
        <w:shd w:val="clear" w:color="auto" w:fill="1F3864" w:themeFill="accent1" w:themeFillShade="80"/>
      </w:pPr>
      <w:r>
        <w:t xml:space="preserve">    global analog</w:t>
      </w:r>
    </w:p>
    <w:p w14:paraId="5FBB0718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50C056D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938FB0A" w14:textId="77777777" w:rsidR="00DF213B" w:rsidRDefault="00DF213B" w:rsidP="0063072C">
      <w:pPr>
        <w:shd w:val="clear" w:color="auto" w:fill="1F3864" w:themeFill="accent1" w:themeFillShade="80"/>
      </w:pPr>
      <w:r>
        <w:t xml:space="preserve">    while True:</w:t>
      </w:r>
    </w:p>
    <w:p w14:paraId="7A03A3AB" w14:textId="77777777" w:rsidR="00DF213B" w:rsidRDefault="00DF213B" w:rsidP="0063072C">
      <w:pPr>
        <w:shd w:val="clear" w:color="auto" w:fill="1F3864" w:themeFill="accent1" w:themeFillShade="80"/>
      </w:pPr>
      <w:r>
        <w:t xml:space="preserve">        request = client.read_holding_registers(address=0,count=0x7,unit=int(slave_id))</w:t>
      </w:r>
    </w:p>
    <w:p w14:paraId="78AACCAE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r>
        <w:t>client.read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4B7B2F43" w14:textId="77777777" w:rsidR="00DF213B" w:rsidRDefault="00DF213B" w:rsidP="0063072C">
      <w:pPr>
        <w:shd w:val="clear" w:color="auto" w:fill="1F3864" w:themeFill="accent1" w:themeFillShade="80"/>
      </w:pPr>
      <w:r>
        <w:t xml:space="preserve">        </w:t>
      </w:r>
    </w:p>
    <w:p w14:paraId="4FD10783" w14:textId="77777777" w:rsidR="00DF213B" w:rsidRDefault="00DF213B" w:rsidP="0063072C">
      <w:pPr>
        <w:shd w:val="clear" w:color="auto" w:fill="1F3864" w:themeFill="accent1" w:themeFillShade="80"/>
      </w:pPr>
      <w:r>
        <w:t xml:space="preserve">        try:</w:t>
      </w:r>
    </w:p>
    <w:p w14:paraId="211A1531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client.write_register</w:t>
      </w:r>
      <w:proofErr w:type="spellEnd"/>
      <w:r>
        <w:t>(0, slider*10 ,unit=int(</w:t>
      </w:r>
      <w:proofErr w:type="spellStart"/>
      <w:r>
        <w:t>slave_id</w:t>
      </w:r>
      <w:proofErr w:type="spellEnd"/>
      <w:r>
        <w:t>))</w:t>
      </w:r>
    </w:p>
    <w:p w14:paraId="00ABC229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</w:t>
      </w:r>
    </w:p>
    <w:p w14:paraId="58444BB3" w14:textId="77777777" w:rsidR="00DF213B" w:rsidRDefault="00DF213B" w:rsidP="0063072C">
      <w:pPr>
        <w:shd w:val="clear" w:color="auto" w:fill="1F3864" w:themeFill="accent1" w:themeFillShade="80"/>
      </w:pPr>
      <w:r>
        <w:lastRenderedPageBreak/>
        <w:t xml:space="preserve">        except:</w:t>
      </w:r>
    </w:p>
    <w:p w14:paraId="4F1903B2" w14:textId="77777777" w:rsidR="00DF213B" w:rsidRDefault="00DF213B" w:rsidP="0063072C">
      <w:pPr>
        <w:shd w:val="clear" w:color="auto" w:fill="1F3864" w:themeFill="accent1" w:themeFillShade="80"/>
      </w:pPr>
      <w:r>
        <w:t xml:space="preserve">            pass</w:t>
      </w:r>
    </w:p>
    <w:p w14:paraId="0DAF97A9" w14:textId="77777777" w:rsidR="00DF213B" w:rsidRDefault="00DF213B" w:rsidP="0063072C">
      <w:pPr>
        <w:shd w:val="clear" w:color="auto" w:fill="1F3864" w:themeFill="accent1" w:themeFillShade="80"/>
      </w:pPr>
    </w:p>
    <w:p w14:paraId="2459F9A0" w14:textId="77777777" w:rsidR="00DF213B" w:rsidRDefault="00DF213B" w:rsidP="0063072C">
      <w:pPr>
        <w:shd w:val="clear" w:color="auto" w:fill="1F3864" w:themeFill="accent1" w:themeFillShade="80"/>
      </w:pPr>
    </w:p>
    <w:p w14:paraId="2ACA30B0" w14:textId="77777777" w:rsidR="00DF213B" w:rsidRDefault="00DF213B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29BAA74E" w14:textId="77777777" w:rsidR="00DF213B" w:rsidRDefault="00DF213B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78B12D3B" w14:textId="77777777" w:rsidR="00DF213B" w:rsidRDefault="00DF213B" w:rsidP="0063072C">
      <w:pPr>
        <w:shd w:val="clear" w:color="auto" w:fill="1F3864" w:themeFill="accent1" w:themeFillShade="80"/>
      </w:pPr>
      <w:r>
        <w:t>if __name__ == "__main__":</w:t>
      </w:r>
    </w:p>
    <w:p w14:paraId="40211EBA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1A4ADCB" w14:textId="77777777" w:rsidR="00DF213B" w:rsidRDefault="00DF213B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35AC37FD" w14:textId="77777777" w:rsidR="00DF213B" w:rsidRDefault="00DF213B" w:rsidP="0063072C">
      <w:pPr>
        <w:shd w:val="clear" w:color="auto" w:fill="1F3864" w:themeFill="accent1" w:themeFillShade="80"/>
      </w:pPr>
      <w:r>
        <w:t xml:space="preserve">    t1.start()</w:t>
      </w:r>
    </w:p>
    <w:p w14:paraId="2AECA653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53B58795" w14:textId="77777777" w:rsidR="00DF213B" w:rsidRDefault="00DF213B" w:rsidP="0063072C">
      <w:pPr>
        <w:shd w:val="clear" w:color="auto" w:fill="1F3864" w:themeFill="accent1" w:themeFillShade="80"/>
      </w:pPr>
      <w:r>
        <w:t xml:space="preserve">    main = table()</w:t>
      </w:r>
    </w:p>
    <w:p w14:paraId="761F3944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26E4D340" w14:textId="77777777" w:rsidR="00DF213B" w:rsidRDefault="00DF213B" w:rsidP="0063072C">
      <w:pPr>
        <w:shd w:val="clear" w:color="auto" w:fill="1F3864" w:themeFill="accent1" w:themeFillShade="80"/>
      </w:pPr>
      <w:r>
        <w:t xml:space="preserve">    </w:t>
      </w:r>
    </w:p>
    <w:p w14:paraId="6F8FCD81" w14:textId="3389074E" w:rsidR="00DF213B" w:rsidRPr="00DF213B" w:rsidRDefault="00DF213B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70EB9DE" w14:textId="77777777" w:rsidR="00BE58DA" w:rsidRPr="00DC57E3" w:rsidRDefault="00BE58DA" w:rsidP="00BE58DA">
      <w:pPr>
        <w:pStyle w:val="Heading3"/>
      </w:pPr>
      <w:bookmarkStart w:id="60" w:name="_Toc124528164"/>
      <w:r>
        <w:t>Program QML</w:t>
      </w:r>
      <w:bookmarkEnd w:id="60"/>
    </w:p>
    <w:p w14:paraId="72E3562B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166DB0A7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091EA20E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773BAD14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476BC8BC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0D00A081" w14:textId="77777777" w:rsidR="00965DAC" w:rsidRDefault="00965DAC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6C1A1DEC" w14:textId="77777777" w:rsidR="00965DAC" w:rsidRDefault="00965DAC" w:rsidP="0063072C">
      <w:pPr>
        <w:shd w:val="clear" w:color="auto" w:fill="70AD47" w:themeFill="accent6"/>
      </w:pPr>
      <w:r>
        <w:t>import "controls"</w:t>
      </w:r>
    </w:p>
    <w:p w14:paraId="40FAD541" w14:textId="77777777" w:rsidR="00965DAC" w:rsidRDefault="00965DAC" w:rsidP="0063072C">
      <w:pPr>
        <w:shd w:val="clear" w:color="auto" w:fill="70AD47" w:themeFill="accent6"/>
      </w:pPr>
    </w:p>
    <w:p w14:paraId="71D3F574" w14:textId="77777777" w:rsidR="00965DAC" w:rsidRDefault="00965DAC" w:rsidP="0063072C">
      <w:pPr>
        <w:shd w:val="clear" w:color="auto" w:fill="70AD47" w:themeFill="accent6"/>
      </w:pPr>
    </w:p>
    <w:p w14:paraId="6B7C50FC" w14:textId="77777777" w:rsidR="00965DAC" w:rsidRDefault="00965DAC" w:rsidP="0063072C">
      <w:pPr>
        <w:shd w:val="clear" w:color="auto" w:fill="70AD47" w:themeFill="accent6"/>
      </w:pPr>
      <w:r>
        <w:t>Window {</w:t>
      </w:r>
    </w:p>
    <w:p w14:paraId="1B3BB87A" w14:textId="77777777" w:rsidR="00965DAC" w:rsidRDefault="00965DAC" w:rsidP="0063072C">
      <w:pPr>
        <w:shd w:val="clear" w:color="auto" w:fill="70AD47" w:themeFill="accent6"/>
      </w:pPr>
      <w:r>
        <w:tab/>
        <w:t>id : root</w:t>
      </w:r>
    </w:p>
    <w:p w14:paraId="5D20ED92" w14:textId="77777777" w:rsidR="00965DAC" w:rsidRDefault="00965DAC" w:rsidP="0063072C">
      <w:pPr>
        <w:shd w:val="clear" w:color="auto" w:fill="70AD47" w:themeFill="accent6"/>
      </w:pPr>
      <w:r>
        <w:lastRenderedPageBreak/>
        <w:tab/>
        <w:t>width: 400</w:t>
      </w:r>
    </w:p>
    <w:p w14:paraId="5346DE4B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60CABE6F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5CF88456" w14:textId="4F4BF042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height: 400</w:t>
      </w:r>
    </w:p>
    <w:p w14:paraId="44F9B32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3A5BC0AE" w14:textId="77777777" w:rsidR="00965DAC" w:rsidRDefault="00965DAC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6CFBAC4C" w14:textId="77777777" w:rsidR="00965DAC" w:rsidRDefault="00965DAC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0E0DDEB1" w14:textId="77777777" w:rsidR="00965DAC" w:rsidRDefault="00965DAC" w:rsidP="0063072C">
      <w:pPr>
        <w:shd w:val="clear" w:color="auto" w:fill="70AD47" w:themeFill="accent6"/>
      </w:pPr>
      <w:r>
        <w:tab/>
        <w:t>color : "black"</w:t>
      </w:r>
    </w:p>
    <w:p w14:paraId="4524E22D" w14:textId="2F4CEDF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>visible: true</w:t>
      </w:r>
    </w:p>
    <w:p w14:paraId="3305A2D4" w14:textId="3551FC57" w:rsidR="00965DAC" w:rsidRDefault="00965DAC" w:rsidP="0063072C">
      <w:pPr>
        <w:shd w:val="clear" w:color="auto" w:fill="70AD47" w:themeFill="accent6"/>
      </w:pPr>
      <w:r>
        <w:t xml:space="preserve">    </w:t>
      </w:r>
      <w:r w:rsidR="0068425A">
        <w:tab/>
      </w:r>
      <w:r>
        <w:t xml:space="preserve">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7A44679E" w14:textId="77777777" w:rsidR="00965DAC" w:rsidRDefault="00965DAC" w:rsidP="0063072C">
      <w:pPr>
        <w:shd w:val="clear" w:color="auto" w:fill="70AD47" w:themeFill="accent6"/>
      </w:pPr>
      <w:r>
        <w:tab/>
      </w:r>
    </w:p>
    <w:p w14:paraId="2D4818FA" w14:textId="77777777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CircularSlider</w:t>
      </w:r>
      <w:proofErr w:type="spellEnd"/>
      <w:r>
        <w:t xml:space="preserve"> {</w:t>
      </w:r>
    </w:p>
    <w:p w14:paraId="41F2FCF9" w14:textId="77777777" w:rsidR="00965DAC" w:rsidRDefault="00965DAC" w:rsidP="0063072C">
      <w:pPr>
        <w:shd w:val="clear" w:color="auto" w:fill="70AD47" w:themeFill="accent6"/>
      </w:pPr>
      <w:r>
        <w:t xml:space="preserve">                id: gauge</w:t>
      </w:r>
    </w:p>
    <w:p w14:paraId="21DFA13E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Progress</w:t>
      </w:r>
      <w:proofErr w:type="spellEnd"/>
      <w:r>
        <w:t>: true</w:t>
      </w:r>
    </w:p>
    <w:p w14:paraId="1B3997A0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hideTrack</w:t>
      </w:r>
      <w:proofErr w:type="spellEnd"/>
      <w:r>
        <w:t>: true</w:t>
      </w:r>
    </w:p>
    <w:p w14:paraId="0B7A8F46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77D7221B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1344500F" w14:textId="77777777" w:rsidR="00965DAC" w:rsidRDefault="00965DAC" w:rsidP="0063072C">
      <w:pPr>
        <w:shd w:val="clear" w:color="auto" w:fill="70AD47" w:themeFill="accent6"/>
      </w:pPr>
    </w:p>
    <w:p w14:paraId="3EC018CE" w14:textId="77777777" w:rsidR="00965DAC" w:rsidRDefault="00965DAC" w:rsidP="0063072C">
      <w:pPr>
        <w:shd w:val="clear" w:color="auto" w:fill="70AD47" w:themeFill="accent6"/>
      </w:pPr>
      <w:r>
        <w:t xml:space="preserve">                interactive: true</w:t>
      </w:r>
    </w:p>
    <w:p w14:paraId="6A846A01" w14:textId="77777777" w:rsidR="00965DAC" w:rsidRDefault="00965DAC" w:rsidP="0063072C">
      <w:pPr>
        <w:shd w:val="clear" w:color="auto" w:fill="70AD47" w:themeFill="accent6"/>
      </w:pPr>
      <w:r>
        <w:t xml:space="preserve">                value: 0//(gauge2.value).</w:t>
      </w:r>
      <w:proofErr w:type="spellStart"/>
      <w:r>
        <w:t>toFixed</w:t>
      </w:r>
      <w:proofErr w:type="spellEnd"/>
      <w:r>
        <w:t>()</w:t>
      </w:r>
    </w:p>
    <w:p w14:paraId="74E39A07" w14:textId="70428878" w:rsidR="00965DAC" w:rsidRDefault="00965DAC" w:rsidP="0063072C">
      <w:pPr>
        <w:shd w:val="clear" w:color="auto" w:fill="70AD47" w:themeFill="accent6"/>
      </w:pPr>
      <w:r>
        <w:tab/>
      </w:r>
      <w:r w:rsidR="0068425A">
        <w:t xml:space="preserve">   </w:t>
      </w:r>
      <w:proofErr w:type="spellStart"/>
      <w:r>
        <w:t>minValue</w:t>
      </w:r>
      <w:proofErr w:type="spellEnd"/>
      <w:r>
        <w:t>: 0</w:t>
      </w:r>
    </w:p>
    <w:p w14:paraId="5A98ED6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37D9B4EF" w14:textId="77777777" w:rsidR="00965DAC" w:rsidRDefault="00965DAC" w:rsidP="0063072C">
      <w:pPr>
        <w:shd w:val="clear" w:color="auto" w:fill="70AD47" w:themeFill="accent6"/>
      </w:pPr>
    </w:p>
    <w:p w14:paraId="35FF0719" w14:textId="77777777" w:rsidR="00965DAC" w:rsidRDefault="00965DAC" w:rsidP="0063072C">
      <w:pPr>
        <w:shd w:val="clear" w:color="auto" w:fill="70AD47" w:themeFill="accent6"/>
      </w:pPr>
      <w:r>
        <w:t xml:space="preserve">                Repeater {</w:t>
      </w:r>
    </w:p>
    <w:p w14:paraId="49F8CB65" w14:textId="437A5855" w:rsidR="00965DAC" w:rsidRDefault="00965DAC" w:rsidP="0063072C">
      <w:pPr>
        <w:shd w:val="clear" w:color="auto" w:fill="70AD47" w:themeFill="accent6"/>
      </w:pPr>
      <w:r>
        <w:t xml:space="preserve">                    model: 72</w:t>
      </w:r>
    </w:p>
    <w:p w14:paraId="689FB070" w14:textId="77777777" w:rsidR="00965DAC" w:rsidRDefault="00965DAC" w:rsidP="0063072C">
      <w:pPr>
        <w:shd w:val="clear" w:color="auto" w:fill="70AD47" w:themeFill="accent6"/>
      </w:pPr>
      <w:r>
        <w:t xml:space="preserve">                    Rectangle {</w:t>
      </w:r>
    </w:p>
    <w:p w14:paraId="5140B538" w14:textId="77777777" w:rsidR="00965DAC" w:rsidRDefault="00965DAC" w:rsidP="0063072C">
      <w:pPr>
        <w:shd w:val="clear" w:color="auto" w:fill="70AD47" w:themeFill="accent6"/>
      </w:pPr>
      <w:r>
        <w:t xml:space="preserve">                        id: indicator</w:t>
      </w:r>
    </w:p>
    <w:p w14:paraId="3A74FAD6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    width: 5</w:t>
      </w:r>
    </w:p>
    <w:p w14:paraId="34C7C73F" w14:textId="77777777" w:rsidR="00965DAC" w:rsidRDefault="00965DAC" w:rsidP="0063072C">
      <w:pPr>
        <w:shd w:val="clear" w:color="auto" w:fill="70AD47" w:themeFill="accent6"/>
      </w:pPr>
      <w:r>
        <w:t xml:space="preserve">                        height: 20</w:t>
      </w:r>
    </w:p>
    <w:p w14:paraId="6F339E1D" w14:textId="77777777" w:rsidR="00965DAC" w:rsidRDefault="00965DAC" w:rsidP="0063072C">
      <w:pPr>
        <w:shd w:val="clear" w:color="auto" w:fill="70AD47" w:themeFill="accent6"/>
      </w:pPr>
      <w:r>
        <w:t xml:space="preserve">                        radius: width / 2</w:t>
      </w:r>
    </w:p>
    <w:p w14:paraId="2A45C3C2" w14:textId="77777777" w:rsidR="00965DAC" w:rsidRDefault="00965DAC" w:rsidP="0063072C">
      <w:pPr>
        <w:shd w:val="clear" w:color="auto" w:fill="70AD47" w:themeFill="accent6"/>
      </w:pPr>
      <w:r>
        <w:t xml:space="preserve">                        color: </w:t>
      </w:r>
      <w:proofErr w:type="spellStart"/>
      <w:r>
        <w:t>indicator.angle</w:t>
      </w:r>
      <w:proofErr w:type="spellEnd"/>
      <w:r>
        <w:t xml:space="preserve"> &gt; </w:t>
      </w:r>
      <w:proofErr w:type="spellStart"/>
      <w:r>
        <w:t>gauge.angle</w:t>
      </w:r>
      <w:proofErr w:type="spellEnd"/>
      <w:r>
        <w:t xml:space="preserve"> ? "#16171C" : "#F2055C"</w:t>
      </w:r>
    </w:p>
    <w:p w14:paraId="5173C1D1" w14:textId="77777777" w:rsidR="00965DAC" w:rsidRDefault="00965DAC" w:rsidP="0063072C">
      <w:pPr>
        <w:shd w:val="clear" w:color="auto" w:fill="70AD47" w:themeFill="accent6"/>
      </w:pPr>
      <w:r>
        <w:t xml:space="preserve">                        </w:t>
      </w:r>
      <w:proofErr w:type="spellStart"/>
      <w:r>
        <w:t>readonly</w:t>
      </w:r>
      <w:proofErr w:type="spellEnd"/>
      <w:r>
        <w:t xml:space="preserve"> property real angle: index * 5</w:t>
      </w:r>
    </w:p>
    <w:p w14:paraId="60DF4EAF" w14:textId="77777777" w:rsidR="00965DAC" w:rsidRDefault="00965DAC" w:rsidP="0063072C">
      <w:pPr>
        <w:shd w:val="clear" w:color="auto" w:fill="70AD47" w:themeFill="accent6"/>
      </w:pPr>
      <w:r>
        <w:t xml:space="preserve">                        transform: [</w:t>
      </w:r>
    </w:p>
    <w:p w14:paraId="71DA6EA8" w14:textId="77777777" w:rsidR="00965DAC" w:rsidRDefault="00965DAC" w:rsidP="0063072C">
      <w:pPr>
        <w:shd w:val="clear" w:color="auto" w:fill="70AD47" w:themeFill="accent6"/>
      </w:pPr>
      <w:r>
        <w:t xml:space="preserve">                            Translate {</w:t>
      </w:r>
    </w:p>
    <w:p w14:paraId="63D41020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x: </w:t>
      </w:r>
      <w:proofErr w:type="spellStart"/>
      <w:r>
        <w:t>gauge.width</w:t>
      </w:r>
      <w:proofErr w:type="spellEnd"/>
      <w:r>
        <w:t xml:space="preserve"> / 2 - width / 2</w:t>
      </w:r>
    </w:p>
    <w:p w14:paraId="597B8772" w14:textId="77777777" w:rsidR="00965DAC" w:rsidRDefault="00965DAC" w:rsidP="0063072C">
      <w:pPr>
        <w:shd w:val="clear" w:color="auto" w:fill="70AD47" w:themeFill="accent6"/>
      </w:pPr>
      <w:r>
        <w:t xml:space="preserve">                            },</w:t>
      </w:r>
    </w:p>
    <w:p w14:paraId="730808DC" w14:textId="77777777" w:rsidR="00965DAC" w:rsidRDefault="00965DAC" w:rsidP="0063072C">
      <w:pPr>
        <w:shd w:val="clear" w:color="auto" w:fill="70AD47" w:themeFill="accent6"/>
      </w:pPr>
      <w:r>
        <w:t xml:space="preserve">                            Rotation {</w:t>
      </w:r>
    </w:p>
    <w:p w14:paraId="1648E812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x</w:t>
      </w:r>
      <w:proofErr w:type="spellEnd"/>
      <w:r>
        <w:t xml:space="preserve">: </w:t>
      </w:r>
      <w:proofErr w:type="spellStart"/>
      <w:r>
        <w:t>gauge.width</w:t>
      </w:r>
      <w:proofErr w:type="spellEnd"/>
      <w:r>
        <w:t xml:space="preserve"> / 2</w:t>
      </w:r>
    </w:p>
    <w:p w14:paraId="05FBAFAB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</w:t>
      </w:r>
      <w:proofErr w:type="spellStart"/>
      <w:r>
        <w:t>origin.y</w:t>
      </w:r>
      <w:proofErr w:type="spellEnd"/>
      <w:r>
        <w:t xml:space="preserve">: </w:t>
      </w:r>
      <w:proofErr w:type="spellStart"/>
      <w:r>
        <w:t>gauge.height</w:t>
      </w:r>
      <w:proofErr w:type="spellEnd"/>
      <w:r>
        <w:t xml:space="preserve"> / 2</w:t>
      </w:r>
    </w:p>
    <w:p w14:paraId="238EDE48" w14:textId="77777777" w:rsidR="00965DAC" w:rsidRDefault="00965DAC" w:rsidP="0063072C">
      <w:pPr>
        <w:shd w:val="clear" w:color="auto" w:fill="70AD47" w:themeFill="accent6"/>
      </w:pPr>
      <w:r>
        <w:t xml:space="preserve">                                angle: </w:t>
      </w:r>
      <w:proofErr w:type="spellStart"/>
      <w:r>
        <w:t>indicator.angle</w:t>
      </w:r>
      <w:proofErr w:type="spellEnd"/>
    </w:p>
    <w:p w14:paraId="3AF23B9C" w14:textId="77777777" w:rsidR="00965DAC" w:rsidRDefault="00965DAC" w:rsidP="0063072C">
      <w:pPr>
        <w:shd w:val="clear" w:color="auto" w:fill="70AD47" w:themeFill="accent6"/>
      </w:pPr>
      <w:r>
        <w:t xml:space="preserve">                            }</w:t>
      </w:r>
    </w:p>
    <w:p w14:paraId="52637850" w14:textId="77777777" w:rsidR="009C055E" w:rsidRDefault="00965DAC" w:rsidP="0063072C">
      <w:pPr>
        <w:shd w:val="clear" w:color="auto" w:fill="70AD47" w:themeFill="accent6"/>
      </w:pPr>
      <w:r>
        <w:t xml:space="preserve">                        ]</w:t>
      </w:r>
      <w:r>
        <w:tab/>
      </w:r>
      <w:r>
        <w:tab/>
      </w:r>
    </w:p>
    <w:p w14:paraId="11190E97" w14:textId="4AD2A3C7" w:rsidR="00965DAC" w:rsidRDefault="00965DAC" w:rsidP="0063072C">
      <w:pPr>
        <w:shd w:val="clear" w:color="auto" w:fill="70AD47" w:themeFill="accent6"/>
      </w:pPr>
      <w:r>
        <w:tab/>
        <w:t>}</w:t>
      </w:r>
    </w:p>
    <w:p w14:paraId="095166AA" w14:textId="75749173" w:rsidR="00965DAC" w:rsidRDefault="00965DAC" w:rsidP="0063072C">
      <w:pPr>
        <w:shd w:val="clear" w:color="auto" w:fill="70AD47" w:themeFill="accent6"/>
      </w:pPr>
      <w:r>
        <w:t xml:space="preserve">             }</w:t>
      </w:r>
    </w:p>
    <w:p w14:paraId="12DC36E4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253285F9" w14:textId="40750447" w:rsidR="00965DAC" w:rsidRDefault="00965DAC" w:rsidP="0063072C">
      <w:pPr>
        <w:shd w:val="clear" w:color="auto" w:fill="70AD47" w:themeFill="accent6"/>
      </w:pPr>
      <w:r>
        <w:tab/>
        <w:t>Text{</w:t>
      </w:r>
    </w:p>
    <w:p w14:paraId="1E4A5D54" w14:textId="1CD3D341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anchors.horizontalCenter</w:t>
      </w:r>
      <w:proofErr w:type="spellEnd"/>
      <w:r>
        <w:t xml:space="preserve">: </w:t>
      </w:r>
      <w:proofErr w:type="spellStart"/>
      <w:r>
        <w:t>parent.horizontalCenter</w:t>
      </w:r>
      <w:proofErr w:type="spellEnd"/>
    </w:p>
    <w:p w14:paraId="25EB1803" w14:textId="3C552A85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anchors.verticalCenter</w:t>
      </w:r>
      <w:proofErr w:type="spellEnd"/>
      <w:r>
        <w:t xml:space="preserve">: </w:t>
      </w:r>
      <w:proofErr w:type="spellStart"/>
      <w:r>
        <w:t>parent.verticalCenter</w:t>
      </w:r>
      <w:proofErr w:type="spellEnd"/>
    </w:p>
    <w:p w14:paraId="47050348" w14:textId="02A2C1FF" w:rsidR="00965DAC" w:rsidRDefault="00965DAC" w:rsidP="009C055E">
      <w:pPr>
        <w:shd w:val="clear" w:color="auto" w:fill="70AD47" w:themeFill="accent6"/>
        <w:ind w:firstLine="720"/>
      </w:pPr>
      <w:r>
        <w:t xml:space="preserve">text : </w:t>
      </w:r>
      <w:proofErr w:type="spellStart"/>
      <w:r>
        <w:t>gauge.value</w:t>
      </w:r>
      <w:proofErr w:type="spellEnd"/>
    </w:p>
    <w:p w14:paraId="265BB2FB" w14:textId="76EAB15A" w:rsidR="00965DAC" w:rsidRDefault="00965DAC" w:rsidP="0063072C">
      <w:pPr>
        <w:shd w:val="clear" w:color="auto" w:fill="70AD47" w:themeFill="accent6"/>
      </w:pPr>
      <w:r>
        <w:tab/>
      </w:r>
      <w:proofErr w:type="spellStart"/>
      <w:r>
        <w:t>font.pixelSize</w:t>
      </w:r>
      <w:proofErr w:type="spellEnd"/>
      <w:r>
        <w:t xml:space="preserve"> : 30</w:t>
      </w:r>
    </w:p>
    <w:p w14:paraId="35294757" w14:textId="77777777" w:rsidR="009C055E" w:rsidRDefault="00965DAC" w:rsidP="0063072C">
      <w:pPr>
        <w:shd w:val="clear" w:color="auto" w:fill="70AD47" w:themeFill="accent6"/>
      </w:pPr>
      <w:r>
        <w:tab/>
        <w:t>color : "white"</w:t>
      </w:r>
    </w:p>
    <w:p w14:paraId="735694E2" w14:textId="0CAFBC6F" w:rsidR="00965DAC" w:rsidRDefault="00965DAC" w:rsidP="0063072C">
      <w:pPr>
        <w:shd w:val="clear" w:color="auto" w:fill="70AD47" w:themeFill="accent6"/>
      </w:pPr>
      <w:r>
        <w:tab/>
        <w:t>}</w:t>
      </w:r>
    </w:p>
    <w:p w14:paraId="5B9A8D66" w14:textId="77777777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451DEE8D" w14:textId="21D2A2FF" w:rsidR="00965DAC" w:rsidRDefault="00965DAC" w:rsidP="0063072C">
      <w:pPr>
        <w:shd w:val="clear" w:color="auto" w:fill="70AD47" w:themeFill="accent6"/>
      </w:pPr>
    </w:p>
    <w:p w14:paraId="28557A6E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  <w:proofErr w:type="spellStart"/>
      <w:r>
        <w:t>CircularSlider</w:t>
      </w:r>
      <w:proofErr w:type="spellEnd"/>
      <w:r>
        <w:t xml:space="preserve"> {</w:t>
      </w:r>
    </w:p>
    <w:p w14:paraId="72469451" w14:textId="77777777" w:rsidR="00965DAC" w:rsidRDefault="00965DAC" w:rsidP="0063072C">
      <w:pPr>
        <w:shd w:val="clear" w:color="auto" w:fill="70AD47" w:themeFill="accent6"/>
      </w:pPr>
      <w:r>
        <w:t xml:space="preserve">                id: gauge2</w:t>
      </w:r>
    </w:p>
    <w:p w14:paraId="18B4D6C6" w14:textId="379493CE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x: 350</w:t>
      </w:r>
    </w:p>
    <w:p w14:paraId="6CA01A68" w14:textId="539A0F34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y: 0</w:t>
      </w:r>
    </w:p>
    <w:p w14:paraId="5521F5A0" w14:textId="77777777" w:rsidR="00965DAC" w:rsidRDefault="00965DAC" w:rsidP="0063072C">
      <w:pPr>
        <w:shd w:val="clear" w:color="auto" w:fill="70AD47" w:themeFill="accent6"/>
      </w:pPr>
      <w:r>
        <w:t xml:space="preserve">                value: 0//</w:t>
      </w:r>
      <w:proofErr w:type="spellStart"/>
      <w:r>
        <w:t>gauge.value</w:t>
      </w:r>
      <w:proofErr w:type="spellEnd"/>
    </w:p>
    <w:p w14:paraId="12D8E00E" w14:textId="77777777" w:rsidR="00965DAC" w:rsidRDefault="00965DAC" w:rsidP="0063072C">
      <w:pPr>
        <w:shd w:val="clear" w:color="auto" w:fill="70AD47" w:themeFill="accent6"/>
      </w:pPr>
      <w:r>
        <w:t xml:space="preserve">                //</w:t>
      </w:r>
      <w:proofErr w:type="spellStart"/>
      <w:r>
        <w:t>onValueChanged</w:t>
      </w:r>
      <w:proofErr w:type="spellEnd"/>
      <w:r>
        <w:t xml:space="preserve">: </w:t>
      </w:r>
      <w:proofErr w:type="spellStart"/>
      <w:r>
        <w:t>handlePage.newVal</w:t>
      </w:r>
      <w:proofErr w:type="spellEnd"/>
      <w:r>
        <w:t xml:space="preserve"> = value</w:t>
      </w:r>
    </w:p>
    <w:p w14:paraId="25184644" w14:textId="069E2CF6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</w:t>
      </w:r>
      <w:r>
        <w:t>interactive: true</w:t>
      </w:r>
    </w:p>
    <w:p w14:paraId="2F4C55A0" w14:textId="77777777" w:rsidR="00965DAC" w:rsidRDefault="00965DAC" w:rsidP="0063072C">
      <w:pPr>
        <w:shd w:val="clear" w:color="auto" w:fill="70AD47" w:themeFill="accent6"/>
      </w:pPr>
      <w:r>
        <w:t xml:space="preserve">                width: 300</w:t>
      </w:r>
    </w:p>
    <w:p w14:paraId="1E7DBA70" w14:textId="77777777" w:rsidR="00965DAC" w:rsidRDefault="00965DAC" w:rsidP="0063072C">
      <w:pPr>
        <w:shd w:val="clear" w:color="auto" w:fill="70AD47" w:themeFill="accent6"/>
      </w:pPr>
      <w:r>
        <w:t xml:space="preserve">                height: 300</w:t>
      </w:r>
    </w:p>
    <w:p w14:paraId="58660FF6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startAngle</w:t>
      </w:r>
      <w:proofErr w:type="spellEnd"/>
      <w:r>
        <w:t>: 40</w:t>
      </w:r>
    </w:p>
    <w:p w14:paraId="5E7F2FD3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endAngle</w:t>
      </w:r>
      <w:proofErr w:type="spellEnd"/>
      <w:r>
        <w:t>: 320</w:t>
      </w:r>
    </w:p>
    <w:p w14:paraId="505A9B3A" w14:textId="77777777" w:rsidR="00965DAC" w:rsidRDefault="00965DAC" w:rsidP="0063072C">
      <w:pPr>
        <w:shd w:val="clear" w:color="auto" w:fill="70AD47" w:themeFill="accent6"/>
      </w:pPr>
      <w:r>
        <w:t xml:space="preserve">                rotation: 180</w:t>
      </w:r>
    </w:p>
    <w:p w14:paraId="3F01D74A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trackWidth</w:t>
      </w:r>
      <w:proofErr w:type="spellEnd"/>
      <w:r>
        <w:t>: 5</w:t>
      </w:r>
    </w:p>
    <w:p w14:paraId="44ACF5D8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Width</w:t>
      </w:r>
      <w:proofErr w:type="spellEnd"/>
      <w:r>
        <w:t>: 20</w:t>
      </w:r>
    </w:p>
    <w:p w14:paraId="3A602FA5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inValue</w:t>
      </w:r>
      <w:proofErr w:type="spellEnd"/>
      <w:r>
        <w:t>: 0</w:t>
      </w:r>
    </w:p>
    <w:p w14:paraId="17108E0F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maxValue</w:t>
      </w:r>
      <w:proofErr w:type="spellEnd"/>
      <w:r>
        <w:t>: 100</w:t>
      </w:r>
    </w:p>
    <w:p w14:paraId="71268301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progressColor</w:t>
      </w:r>
      <w:proofErr w:type="spellEnd"/>
      <w:r>
        <w:t>: "#F2055C"</w:t>
      </w:r>
    </w:p>
    <w:p w14:paraId="6D7CA7FC" w14:textId="77777777" w:rsidR="00965DAC" w:rsidRDefault="00965DAC" w:rsidP="0063072C">
      <w:pPr>
        <w:shd w:val="clear" w:color="auto" w:fill="70AD47" w:themeFill="accent6"/>
      </w:pPr>
      <w:r>
        <w:t xml:space="preserve">                </w:t>
      </w:r>
      <w:proofErr w:type="spellStart"/>
      <w:r>
        <w:t>capStyle</w:t>
      </w:r>
      <w:proofErr w:type="spellEnd"/>
      <w:r>
        <w:t xml:space="preserve">: </w:t>
      </w:r>
      <w:proofErr w:type="spellStart"/>
      <w:r>
        <w:t>Qt.FlatCap</w:t>
      </w:r>
      <w:proofErr w:type="spellEnd"/>
    </w:p>
    <w:p w14:paraId="62455AAB" w14:textId="77777777" w:rsidR="00965DAC" w:rsidRDefault="00965DAC" w:rsidP="0063072C">
      <w:pPr>
        <w:shd w:val="clear" w:color="auto" w:fill="70AD47" w:themeFill="accent6"/>
      </w:pPr>
    </w:p>
    <w:p w14:paraId="19B43029" w14:textId="77777777" w:rsidR="00965DAC" w:rsidRDefault="00965DAC" w:rsidP="0063072C">
      <w:pPr>
        <w:shd w:val="clear" w:color="auto" w:fill="70AD47" w:themeFill="accent6"/>
      </w:pPr>
      <w:r>
        <w:t xml:space="preserve">                handle: Rectangle {</w:t>
      </w:r>
    </w:p>
    <w:p w14:paraId="30A846CC" w14:textId="77777777" w:rsidR="00965DAC" w:rsidRDefault="00965DAC" w:rsidP="0063072C">
      <w:pPr>
        <w:shd w:val="clear" w:color="auto" w:fill="70AD47" w:themeFill="accent6"/>
      </w:pPr>
      <w:r>
        <w:t xml:space="preserve">                    transform: Translate {</w:t>
      </w:r>
    </w:p>
    <w:p w14:paraId="42B0D8E6" w14:textId="77777777" w:rsidR="00965DAC" w:rsidRDefault="00965DAC" w:rsidP="0063072C">
      <w:pPr>
        <w:shd w:val="clear" w:color="auto" w:fill="70AD47" w:themeFill="accent6"/>
      </w:pPr>
      <w:r>
        <w:t xml:space="preserve">                        x: (gauge2.handleWidth - width) / 2</w:t>
      </w:r>
    </w:p>
    <w:p w14:paraId="157DD2C3" w14:textId="77777777" w:rsidR="00965DAC" w:rsidRDefault="00965DAC" w:rsidP="0063072C">
      <w:pPr>
        <w:shd w:val="clear" w:color="auto" w:fill="70AD47" w:themeFill="accent6"/>
      </w:pPr>
      <w:r>
        <w:t xml:space="preserve">                        y: gauge2.handleHeight / 2</w:t>
      </w:r>
    </w:p>
    <w:p w14:paraId="170B4933" w14:textId="77777777" w:rsidR="00965DAC" w:rsidRDefault="00965DAC" w:rsidP="0063072C">
      <w:pPr>
        <w:shd w:val="clear" w:color="auto" w:fill="70AD47" w:themeFill="accent6"/>
      </w:pPr>
      <w:r>
        <w:t xml:space="preserve">                    }</w:t>
      </w:r>
    </w:p>
    <w:p w14:paraId="2703F282" w14:textId="77777777" w:rsidR="00965DAC" w:rsidRDefault="00965DAC" w:rsidP="0063072C">
      <w:pPr>
        <w:shd w:val="clear" w:color="auto" w:fill="70AD47" w:themeFill="accent6"/>
      </w:pPr>
    </w:p>
    <w:p w14:paraId="5D7B3BEB" w14:textId="77777777" w:rsidR="00965DAC" w:rsidRDefault="00965DAC" w:rsidP="0063072C">
      <w:pPr>
        <w:shd w:val="clear" w:color="auto" w:fill="70AD47" w:themeFill="accent6"/>
      </w:pPr>
      <w:r>
        <w:t xml:space="preserve">                    width: 10</w:t>
      </w:r>
    </w:p>
    <w:p w14:paraId="5BB68647" w14:textId="77777777" w:rsidR="00965DAC" w:rsidRDefault="00965DAC" w:rsidP="0063072C">
      <w:pPr>
        <w:shd w:val="clear" w:color="auto" w:fill="70AD47" w:themeFill="accent6"/>
      </w:pPr>
      <w:r>
        <w:t xml:space="preserve">                    height: gauge2.height / 2</w:t>
      </w:r>
    </w:p>
    <w:p w14:paraId="044A3ED1" w14:textId="77777777" w:rsidR="00965DAC" w:rsidRDefault="00965DAC" w:rsidP="0063072C">
      <w:pPr>
        <w:shd w:val="clear" w:color="auto" w:fill="70AD47" w:themeFill="accent6"/>
      </w:pPr>
      <w:r>
        <w:lastRenderedPageBreak/>
        <w:t xml:space="preserve">                    color: "#05F26C"</w:t>
      </w:r>
    </w:p>
    <w:p w14:paraId="2F58966B" w14:textId="77777777" w:rsidR="00965DAC" w:rsidRDefault="00965DAC" w:rsidP="0063072C">
      <w:pPr>
        <w:shd w:val="clear" w:color="auto" w:fill="70AD47" w:themeFill="accent6"/>
      </w:pPr>
      <w:r>
        <w:t xml:space="preserve">                    radius: width / 2</w:t>
      </w:r>
    </w:p>
    <w:p w14:paraId="748F4D13" w14:textId="77777777" w:rsidR="00965DAC" w:rsidRDefault="00965DAC" w:rsidP="0063072C">
      <w:pPr>
        <w:shd w:val="clear" w:color="auto" w:fill="70AD47" w:themeFill="accent6"/>
      </w:pPr>
      <w:r>
        <w:t xml:space="preserve">                    antialiasing: true</w:t>
      </w:r>
    </w:p>
    <w:p w14:paraId="388CD9AC" w14:textId="1C55310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r>
        <w:t>border.width</w:t>
      </w:r>
      <w:proofErr w:type="spellEnd"/>
      <w:r>
        <w:t xml:space="preserve"> : 3</w:t>
      </w:r>
    </w:p>
    <w:p w14:paraId="0E877A6C" w14:textId="188E894D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proofErr w:type="spellStart"/>
      <w:r>
        <w:t>border.color</w:t>
      </w:r>
      <w:proofErr w:type="spellEnd"/>
      <w:r>
        <w:t xml:space="preserve"> : "#340040"</w:t>
      </w:r>
    </w:p>
    <w:p w14:paraId="326F129C" w14:textId="2F3607B2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6A29AC15" w14:textId="77777777" w:rsidR="00965DAC" w:rsidRDefault="00965DAC" w:rsidP="0063072C">
      <w:pPr>
        <w:shd w:val="clear" w:color="auto" w:fill="70AD47" w:themeFill="accent6"/>
      </w:pPr>
      <w:r>
        <w:t xml:space="preserve">                Text {</w:t>
      </w:r>
    </w:p>
    <w:p w14:paraId="5BBB916C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r>
        <w:t>anchors.centerIn</w:t>
      </w:r>
      <w:proofErr w:type="spellEnd"/>
      <w:r>
        <w:t>: parent</w:t>
      </w:r>
    </w:p>
    <w:p w14:paraId="45C6B660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r>
        <w:t>anchors.verticalCenterOffset</w:t>
      </w:r>
      <w:proofErr w:type="spellEnd"/>
      <w:r>
        <w:t>: -40</w:t>
      </w:r>
    </w:p>
    <w:p w14:paraId="734F480E" w14:textId="77777777" w:rsidR="00965DAC" w:rsidRDefault="00965DAC" w:rsidP="0063072C">
      <w:pPr>
        <w:shd w:val="clear" w:color="auto" w:fill="70AD47" w:themeFill="accent6"/>
      </w:pPr>
      <w:r>
        <w:t xml:space="preserve">                    rotation: 180</w:t>
      </w:r>
    </w:p>
    <w:p w14:paraId="438C305B" w14:textId="77777777" w:rsidR="00965DAC" w:rsidRDefault="00965DAC" w:rsidP="0063072C">
      <w:pPr>
        <w:shd w:val="clear" w:color="auto" w:fill="70AD47" w:themeFill="accent6"/>
      </w:pPr>
      <w:r>
        <w:t xml:space="preserve">                    </w:t>
      </w:r>
      <w:proofErr w:type="spellStart"/>
      <w:r>
        <w:t>font.pointSize</w:t>
      </w:r>
      <w:proofErr w:type="spellEnd"/>
      <w:r>
        <w:t>: 20</w:t>
      </w:r>
    </w:p>
    <w:p w14:paraId="7427E2DB" w14:textId="77777777" w:rsidR="00965DAC" w:rsidRDefault="00965DAC" w:rsidP="0063072C">
      <w:pPr>
        <w:shd w:val="clear" w:color="auto" w:fill="70AD47" w:themeFill="accent6"/>
      </w:pPr>
      <w:r>
        <w:t xml:space="preserve">                    color: "white"</w:t>
      </w:r>
    </w:p>
    <w:p w14:paraId="3936D68F" w14:textId="77777777" w:rsidR="00965DAC" w:rsidRDefault="00965DAC" w:rsidP="0063072C">
      <w:pPr>
        <w:shd w:val="clear" w:color="auto" w:fill="70AD47" w:themeFill="accent6"/>
      </w:pPr>
      <w:r>
        <w:t xml:space="preserve">                    text: Number(gauge2.value).</w:t>
      </w:r>
      <w:proofErr w:type="spellStart"/>
      <w:r>
        <w:t>toFixed</w:t>
      </w:r>
      <w:proofErr w:type="spellEnd"/>
      <w:r>
        <w:t>()</w:t>
      </w:r>
    </w:p>
    <w:p w14:paraId="07D1EE1D" w14:textId="4ACFEE98" w:rsidR="00965DAC" w:rsidRDefault="00965DAC" w:rsidP="0063072C">
      <w:pPr>
        <w:shd w:val="clear" w:color="auto" w:fill="70AD47" w:themeFill="accent6"/>
      </w:pPr>
      <w:r>
        <w:tab/>
      </w:r>
      <w:r w:rsidR="004A66D1">
        <w:t xml:space="preserve">       </w:t>
      </w:r>
      <w:r>
        <w:t>//</w:t>
      </w:r>
      <w:proofErr w:type="spellStart"/>
      <w:r>
        <w:t>font.family</w:t>
      </w:r>
      <w:proofErr w:type="spellEnd"/>
      <w:r>
        <w:t xml:space="preserve"> : "HarmoniaSansW01-Bold"</w:t>
      </w:r>
    </w:p>
    <w:p w14:paraId="1BA890ED" w14:textId="77777777" w:rsidR="00965DAC" w:rsidRDefault="00965DAC" w:rsidP="0063072C">
      <w:pPr>
        <w:shd w:val="clear" w:color="auto" w:fill="70AD47" w:themeFill="accent6"/>
      </w:pPr>
      <w:r>
        <w:t xml:space="preserve">                }</w:t>
      </w:r>
    </w:p>
    <w:p w14:paraId="321D1294" w14:textId="3A09A6A3" w:rsidR="00965DAC" w:rsidRDefault="00965DAC" w:rsidP="0063072C">
      <w:pPr>
        <w:shd w:val="clear" w:color="auto" w:fill="70AD47" w:themeFill="accent6"/>
      </w:pPr>
      <w:r>
        <w:t xml:space="preserve">            }</w:t>
      </w:r>
    </w:p>
    <w:p w14:paraId="205E882A" w14:textId="77777777" w:rsidR="00965DAC" w:rsidRDefault="00965DAC" w:rsidP="0063072C">
      <w:pPr>
        <w:shd w:val="clear" w:color="auto" w:fill="70AD47" w:themeFill="accent6"/>
      </w:pPr>
      <w:r>
        <w:tab/>
        <w:t>Timer{</w:t>
      </w:r>
    </w:p>
    <w:p w14:paraId="659A8946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id:tmgauge</w:t>
      </w:r>
      <w:proofErr w:type="spellEnd"/>
    </w:p>
    <w:p w14:paraId="74913059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interval: 200</w:t>
      </w:r>
    </w:p>
    <w:p w14:paraId="00F8B21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epeat: true</w:t>
      </w:r>
    </w:p>
    <w:p w14:paraId="5FD48AE5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running: true</w:t>
      </w:r>
    </w:p>
    <w:p w14:paraId="77E16707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1D3A7C2B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backend.slider</w:t>
      </w:r>
      <w:proofErr w:type="spellEnd"/>
      <w:r>
        <w:t>(gauge2.value)</w:t>
      </w:r>
    </w:p>
    <w:p w14:paraId="67BA449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  <w:r>
        <w:tab/>
        <w:t xml:space="preserve"> </w:t>
      </w:r>
      <w:proofErr w:type="spellStart"/>
      <w:r>
        <w:t>gauge.value</w:t>
      </w:r>
      <w:proofErr w:type="spellEnd"/>
      <w:r>
        <w:t xml:space="preserve"> = (gauge2.value).</w:t>
      </w:r>
      <w:proofErr w:type="spellStart"/>
      <w:r>
        <w:t>toFixed</w:t>
      </w:r>
      <w:proofErr w:type="spellEnd"/>
      <w:r>
        <w:t>()</w:t>
      </w:r>
    </w:p>
    <w:p w14:paraId="6FE5BC20" w14:textId="77777777" w:rsidR="00965DAC" w:rsidRDefault="00965DAC" w:rsidP="0063072C">
      <w:pPr>
        <w:shd w:val="clear" w:color="auto" w:fill="70AD47" w:themeFill="accent6"/>
      </w:pPr>
      <w:r>
        <w:tab/>
      </w:r>
      <w:r>
        <w:tab/>
        <w:t>}</w:t>
      </w:r>
    </w:p>
    <w:p w14:paraId="5B6F1A13" w14:textId="77777777" w:rsidR="00965DAC" w:rsidRDefault="00965DAC" w:rsidP="0063072C">
      <w:pPr>
        <w:shd w:val="clear" w:color="auto" w:fill="70AD47" w:themeFill="accent6"/>
      </w:pPr>
      <w:r>
        <w:tab/>
      </w:r>
      <w:r>
        <w:tab/>
      </w:r>
    </w:p>
    <w:p w14:paraId="50482DE2" w14:textId="77777777" w:rsidR="00965DAC" w:rsidRDefault="00965DAC" w:rsidP="0063072C">
      <w:pPr>
        <w:shd w:val="clear" w:color="auto" w:fill="70AD47" w:themeFill="accent6"/>
      </w:pPr>
      <w:r>
        <w:tab/>
        <w:t>}</w:t>
      </w:r>
    </w:p>
    <w:p w14:paraId="7C150EEA" w14:textId="77777777" w:rsidR="00965DAC" w:rsidRDefault="00965DAC" w:rsidP="0063072C">
      <w:pPr>
        <w:shd w:val="clear" w:color="auto" w:fill="70AD47" w:themeFill="accent6"/>
      </w:pPr>
      <w:r>
        <w:lastRenderedPageBreak/>
        <w:tab/>
      </w:r>
    </w:p>
    <w:p w14:paraId="4EEA22B7" w14:textId="77777777" w:rsidR="00965DAC" w:rsidRDefault="00965DAC" w:rsidP="0063072C">
      <w:pPr>
        <w:shd w:val="clear" w:color="auto" w:fill="70AD47" w:themeFill="accent6"/>
      </w:pPr>
      <w:r>
        <w:tab/>
      </w:r>
    </w:p>
    <w:p w14:paraId="07429C21" w14:textId="77777777" w:rsidR="00965DAC" w:rsidRDefault="00965DAC" w:rsidP="0063072C">
      <w:pPr>
        <w:shd w:val="clear" w:color="auto" w:fill="70AD47" w:themeFill="accent6"/>
      </w:pPr>
      <w:r>
        <w:t>}</w:t>
      </w:r>
    </w:p>
    <w:p w14:paraId="346D0356" w14:textId="5525DB46" w:rsidR="00BE58DA" w:rsidRDefault="00BE58DA" w:rsidP="0063072C">
      <w:pPr>
        <w:shd w:val="clear" w:color="auto" w:fill="70AD47" w:themeFill="accent6"/>
      </w:pPr>
    </w:p>
    <w:p w14:paraId="1D2E47DE" w14:textId="3BF6B43D" w:rsidR="00BE58DA" w:rsidRDefault="00BE58DA" w:rsidP="00BE58DA">
      <w:pPr>
        <w:pStyle w:val="Heading1"/>
      </w:pPr>
      <w:bookmarkStart w:id="61" w:name="_Toc124528165"/>
      <w:proofErr w:type="spellStart"/>
      <w:r>
        <w:t>Jobsheet</w:t>
      </w:r>
      <w:proofErr w:type="spellEnd"/>
      <w:r>
        <w:t xml:space="preserve"> 5 : Historical Graph</w:t>
      </w:r>
      <w:bookmarkEnd w:id="61"/>
    </w:p>
    <w:p w14:paraId="026D6693" w14:textId="77777777" w:rsidR="00EB02EE" w:rsidRPr="00EB02EE" w:rsidRDefault="00EB02EE" w:rsidP="00EB02EE"/>
    <w:p w14:paraId="59924AE3" w14:textId="11184412" w:rsidR="00EB02EE" w:rsidRPr="00EB02EE" w:rsidRDefault="00EB02EE" w:rsidP="00EB02EE">
      <w:r>
        <w:t xml:space="preserve">Target : </w:t>
      </w:r>
      <w:proofErr w:type="spellStart"/>
      <w:r>
        <w:t>Membuat</w:t>
      </w:r>
      <w:proofErr w:type="spellEnd"/>
      <w:r>
        <w:t xml:space="preserve"> Program minimal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</w:t>
      </w:r>
      <w:proofErr w:type="spellStart"/>
      <w:r w:rsidR="000E75D4">
        <w:t>potensiometer</w:t>
      </w:r>
      <w:proofErr w:type="spellEnd"/>
      <w:r w:rsidR="000E75D4">
        <w:t xml:space="preserve"> </w:t>
      </w:r>
      <w:proofErr w:type="spellStart"/>
      <w:r w:rsidR="000E75D4">
        <w:t>lalu</w:t>
      </w:r>
      <w:proofErr w:type="spellEnd"/>
      <w:r w:rsidR="000E75D4">
        <w:t xml:space="preserve"> </w:t>
      </w:r>
      <w:proofErr w:type="spellStart"/>
      <w:r w:rsidR="000E75D4">
        <w:t>menampilkan</w:t>
      </w:r>
      <w:proofErr w:type="spellEnd"/>
      <w:r w:rsidR="000E75D4">
        <w:t xml:space="preserve"> </w:t>
      </w:r>
      <w:proofErr w:type="spellStart"/>
      <w:r w:rsidR="000E75D4">
        <w:t>ke</w:t>
      </w:r>
      <w:proofErr w:type="spellEnd"/>
      <w:r w:rsidR="000E75D4">
        <w:t xml:space="preserve"> </w:t>
      </w:r>
      <w:proofErr w:type="spellStart"/>
      <w:r w:rsidR="000E75D4">
        <w:t>grafi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python, </w:t>
      </w:r>
      <w:proofErr w:type="spellStart"/>
      <w:r>
        <w:t>qml</w:t>
      </w:r>
      <w:proofErr w:type="spellEnd"/>
      <w:r>
        <w:t xml:space="preserve">, dan </w:t>
      </w:r>
      <w:proofErr w:type="spellStart"/>
      <w:r>
        <w:t>modbus</w:t>
      </w:r>
      <w:proofErr w:type="spellEnd"/>
      <w:r>
        <w:t xml:space="preserve">  </w:t>
      </w:r>
    </w:p>
    <w:p w14:paraId="1ABFCF78" w14:textId="36A46F79" w:rsidR="00BE58DA" w:rsidRDefault="00BE58DA" w:rsidP="00BE58DA">
      <w:pPr>
        <w:pStyle w:val="Heading2"/>
      </w:pPr>
      <w:bookmarkStart w:id="62" w:name="_Toc124528166"/>
      <w:r>
        <w:t>Program Ladder</w:t>
      </w:r>
      <w:bookmarkEnd w:id="62"/>
    </w:p>
    <w:p w14:paraId="5D5539AA" w14:textId="5DC44FBB" w:rsidR="004D0A49" w:rsidRPr="004D0A49" w:rsidRDefault="004D0A49" w:rsidP="004D0A49">
      <w:r w:rsidRPr="004D0A49">
        <w:rPr>
          <w:noProof/>
        </w:rPr>
        <w:drawing>
          <wp:inline distT="0" distB="0" distL="0" distR="0" wp14:anchorId="4F33B038" wp14:editId="02276C5E">
            <wp:extent cx="5943600" cy="2986405"/>
            <wp:effectExtent l="0" t="0" r="0" b="4445"/>
            <wp:docPr id="7" name="Picture 4">
              <a:extLst xmlns:a="http://schemas.openxmlformats.org/drawingml/2006/main">
                <a:ext uri="{FF2B5EF4-FFF2-40B4-BE49-F238E27FC236}">
                  <a16:creationId xmlns:a16="http://schemas.microsoft.com/office/drawing/2014/main" id="{55AF38AE-D9E2-4964-ADD7-5CCF7B19C639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4">
                      <a:extLst>
                        <a:ext uri="{FF2B5EF4-FFF2-40B4-BE49-F238E27FC236}">
                          <a16:creationId xmlns:a16="http://schemas.microsoft.com/office/drawing/2014/main" id="{55AF38AE-D9E2-4964-ADD7-5CCF7B19C639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98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86DD20" w14:textId="0DF22CBA" w:rsidR="00BE58DA" w:rsidRDefault="00BE58DA" w:rsidP="00BE58DA">
      <w:pPr>
        <w:pStyle w:val="Heading2"/>
      </w:pPr>
      <w:bookmarkStart w:id="63" w:name="_Toc124528167"/>
      <w:r>
        <w:t>Program Python</w:t>
      </w:r>
      <w:bookmarkEnd w:id="63"/>
    </w:p>
    <w:p w14:paraId="7075C884" w14:textId="77777777" w:rsidR="003A3680" w:rsidRDefault="003A3680" w:rsidP="0063072C">
      <w:pPr>
        <w:shd w:val="clear" w:color="auto" w:fill="1F3864" w:themeFill="accent1" w:themeFillShade="80"/>
      </w:pPr>
      <w:r>
        <w:t>######  PROGRAM MEMANGGIL WINDOWS PYQT5 ##########################</w:t>
      </w:r>
    </w:p>
    <w:p w14:paraId="719A6643" w14:textId="77777777" w:rsidR="003A3680" w:rsidRDefault="003A3680" w:rsidP="0063072C">
      <w:pPr>
        <w:shd w:val="clear" w:color="auto" w:fill="1F3864" w:themeFill="accent1" w:themeFillShade="80"/>
      </w:pPr>
    </w:p>
    <w:p w14:paraId="4B521159" w14:textId="77777777" w:rsidR="003A3680" w:rsidRDefault="003A3680" w:rsidP="0063072C">
      <w:pPr>
        <w:shd w:val="clear" w:color="auto" w:fill="1F3864" w:themeFill="accent1" w:themeFillShade="80"/>
      </w:pPr>
      <w:r>
        <w:t xml:space="preserve">####### </w:t>
      </w:r>
      <w:proofErr w:type="spellStart"/>
      <w:r>
        <w:t>memanggil</w:t>
      </w:r>
      <w:proofErr w:type="spellEnd"/>
      <w:r>
        <w:t xml:space="preserve"> library PyQt5 </w:t>
      </w:r>
      <w:proofErr w:type="spellStart"/>
      <w:r>
        <w:t>untuk</w:t>
      </w:r>
      <w:proofErr w:type="spellEnd"/>
      <w:r>
        <w:t xml:space="preserve"> Graphical User Interface ##################################</w:t>
      </w:r>
    </w:p>
    <w:p w14:paraId="26706AA9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41B89B61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Core import * </w:t>
      </w:r>
    </w:p>
    <w:p w14:paraId="622DA4BD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Gui import * </w:t>
      </w:r>
    </w:p>
    <w:p w14:paraId="0C15D1F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ml import * </w:t>
      </w:r>
    </w:p>
    <w:p w14:paraId="3C24820A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>from PyQt5.QtWidgets import *</w:t>
      </w:r>
    </w:p>
    <w:p w14:paraId="5F9D91E6" w14:textId="77777777" w:rsidR="003A3680" w:rsidRDefault="003A3680" w:rsidP="0063072C">
      <w:pPr>
        <w:shd w:val="clear" w:color="auto" w:fill="1F3864" w:themeFill="accent1" w:themeFillShade="80"/>
      </w:pPr>
      <w:r>
        <w:t xml:space="preserve">from PyQt5.QtQuick import *  </w:t>
      </w:r>
    </w:p>
    <w:p w14:paraId="3AF2FD58" w14:textId="77777777" w:rsidR="003A3680" w:rsidRDefault="003A3680" w:rsidP="0063072C">
      <w:pPr>
        <w:shd w:val="clear" w:color="auto" w:fill="1F3864" w:themeFill="accent1" w:themeFillShade="80"/>
      </w:pPr>
      <w:r>
        <w:t>import sys</w:t>
      </w:r>
    </w:p>
    <w:p w14:paraId="16EDFC2D" w14:textId="77777777" w:rsidR="003A3680" w:rsidRDefault="003A3680" w:rsidP="0063072C">
      <w:pPr>
        <w:shd w:val="clear" w:color="auto" w:fill="1F3864" w:themeFill="accent1" w:themeFillShade="80"/>
      </w:pPr>
      <w:r>
        <w:t>import threading</w:t>
      </w:r>
    </w:p>
    <w:p w14:paraId="42F010B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DB8BD" w14:textId="77777777" w:rsidR="003A3680" w:rsidRDefault="003A3680" w:rsidP="0063072C">
      <w:pPr>
        <w:shd w:val="clear" w:color="auto" w:fill="1F3864" w:themeFill="accent1" w:themeFillShade="80"/>
      </w:pPr>
      <w:r>
        <w:t xml:space="preserve">import </w:t>
      </w:r>
      <w:proofErr w:type="spellStart"/>
      <w:r>
        <w:t>pymodbus</w:t>
      </w:r>
      <w:proofErr w:type="spellEnd"/>
    </w:p>
    <w:p w14:paraId="1F64DAFE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pdu</w:t>
      </w:r>
      <w:proofErr w:type="spellEnd"/>
      <w:r>
        <w:t xml:space="preserve"> import </w:t>
      </w:r>
      <w:proofErr w:type="spellStart"/>
      <w:r>
        <w:t>ModbusRequest</w:t>
      </w:r>
      <w:proofErr w:type="spellEnd"/>
    </w:p>
    <w:p w14:paraId="7B31FBD1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client.sync</w:t>
      </w:r>
      <w:proofErr w:type="spellEnd"/>
      <w:r>
        <w:t xml:space="preserve"> import </w:t>
      </w:r>
      <w:proofErr w:type="spellStart"/>
      <w:r>
        <w:t>ModbusSerialClient</w:t>
      </w:r>
      <w:proofErr w:type="spellEnd"/>
      <w:r>
        <w:t xml:space="preserve"> as </w:t>
      </w:r>
      <w:proofErr w:type="spellStart"/>
      <w:r>
        <w:t>ModbusClient</w:t>
      </w:r>
      <w:proofErr w:type="spellEnd"/>
    </w:p>
    <w:p w14:paraId="47966DF2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register_read_message</w:t>
      </w:r>
      <w:proofErr w:type="spellEnd"/>
      <w:r>
        <w:t xml:space="preserve"> import </w:t>
      </w:r>
      <w:proofErr w:type="spellStart"/>
      <w:r>
        <w:t>ReadInputRegistersResponse</w:t>
      </w:r>
      <w:proofErr w:type="spellEnd"/>
    </w:p>
    <w:p w14:paraId="7104C1D7" w14:textId="77777777" w:rsidR="003A3680" w:rsidRDefault="003A3680" w:rsidP="0063072C">
      <w:pPr>
        <w:shd w:val="clear" w:color="auto" w:fill="1F3864" w:themeFill="accent1" w:themeFillShade="80"/>
      </w:pPr>
      <w:r>
        <w:t xml:space="preserve">from </w:t>
      </w:r>
      <w:proofErr w:type="spellStart"/>
      <w:r>
        <w:t>pymodbus.transaction</w:t>
      </w:r>
      <w:proofErr w:type="spellEnd"/>
      <w:r>
        <w:t xml:space="preserve"> import </w:t>
      </w:r>
      <w:proofErr w:type="spellStart"/>
      <w:r>
        <w:t>ModbusRtuFramer</w:t>
      </w:r>
      <w:proofErr w:type="spellEnd"/>
    </w:p>
    <w:p w14:paraId="5E8D48A5" w14:textId="77777777" w:rsidR="003A3680" w:rsidRDefault="003A3680" w:rsidP="0063072C">
      <w:pPr>
        <w:shd w:val="clear" w:color="auto" w:fill="1F3864" w:themeFill="accent1" w:themeFillShade="80"/>
      </w:pPr>
      <w:r>
        <w:t>import serial</w:t>
      </w:r>
    </w:p>
    <w:p w14:paraId="6D28BF60" w14:textId="77777777" w:rsidR="003A3680" w:rsidRDefault="003A3680" w:rsidP="0063072C">
      <w:pPr>
        <w:shd w:val="clear" w:color="auto" w:fill="1F3864" w:themeFill="accent1" w:themeFillShade="80"/>
      </w:pPr>
      <w:r>
        <w:t>import time</w:t>
      </w:r>
    </w:p>
    <w:p w14:paraId="4F42B31F" w14:textId="77777777" w:rsidR="003A3680" w:rsidRDefault="003A3680" w:rsidP="0063072C">
      <w:pPr>
        <w:shd w:val="clear" w:color="auto" w:fill="1F3864" w:themeFill="accent1" w:themeFillShade="80"/>
      </w:pPr>
      <w:r>
        <w:t>##########################################</w:t>
      </w:r>
    </w:p>
    <w:p w14:paraId="59ADD913" w14:textId="1F4A9428" w:rsidR="003A3680" w:rsidRDefault="003A3680" w:rsidP="0063072C">
      <w:pPr>
        <w:shd w:val="clear" w:color="auto" w:fill="1F3864" w:themeFill="accent1" w:themeFillShade="80"/>
      </w:pPr>
      <w:r>
        <w:t>analog = 0</w:t>
      </w:r>
    </w:p>
    <w:p w14:paraId="7D6D94ED" w14:textId="77777777" w:rsidR="003A3680" w:rsidRDefault="003A3680" w:rsidP="0063072C">
      <w:pPr>
        <w:shd w:val="clear" w:color="auto" w:fill="1F3864" w:themeFill="accent1" w:themeFillShade="80"/>
      </w:pPr>
    </w:p>
    <w:p w14:paraId="6FF73EEE" w14:textId="77777777" w:rsidR="003A3680" w:rsidRDefault="003A3680" w:rsidP="0063072C">
      <w:pPr>
        <w:shd w:val="clear" w:color="auto" w:fill="1F3864" w:themeFill="accent1" w:themeFillShade="80"/>
      </w:pPr>
      <w:r>
        <w:t>#---------------SCAN AVAILABLE MODBUS PORT -------------------#</w:t>
      </w:r>
    </w:p>
    <w:p w14:paraId="7B3633F5" w14:textId="77777777" w:rsidR="003A3680" w:rsidRDefault="003A3680" w:rsidP="0063072C">
      <w:pPr>
        <w:shd w:val="clear" w:color="auto" w:fill="1F3864" w:themeFill="accent1" w:themeFillShade="80"/>
      </w:pPr>
    </w:p>
    <w:p w14:paraId="697435D0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serial_ports</w:t>
      </w:r>
      <w:proofErr w:type="spellEnd"/>
      <w:r>
        <w:t>():</w:t>
      </w:r>
    </w:p>
    <w:p w14:paraId="2A41577D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27C6119B" w14:textId="77777777" w:rsidR="003A3680" w:rsidRDefault="003A3680" w:rsidP="0063072C">
      <w:pPr>
        <w:shd w:val="clear" w:color="auto" w:fill="1F3864" w:themeFill="accent1" w:themeFillShade="80"/>
      </w:pPr>
      <w:r>
        <w:t xml:space="preserve">    if </w:t>
      </w:r>
      <w:proofErr w:type="spellStart"/>
      <w:r>
        <w:t>sys.platform.startswith</w:t>
      </w:r>
      <w:proofErr w:type="spellEnd"/>
      <w:r>
        <w:t>('win'):</w:t>
      </w:r>
    </w:p>
    <w:p w14:paraId="749E2DD0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['COM%s' % (</w:t>
      </w:r>
      <w:proofErr w:type="spellStart"/>
      <w:r>
        <w:t>i</w:t>
      </w:r>
      <w:proofErr w:type="spellEnd"/>
      <w:r>
        <w:t xml:space="preserve"> + 1) for </w:t>
      </w:r>
      <w:proofErr w:type="spellStart"/>
      <w:r>
        <w:t>i</w:t>
      </w:r>
      <w:proofErr w:type="spellEnd"/>
      <w:r>
        <w:t xml:space="preserve"> in range(256)]</w:t>
      </w:r>
    </w:p>
    <w:p w14:paraId="735081D7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linux</w:t>
      </w:r>
      <w:proofErr w:type="spellEnd"/>
      <w:r>
        <w:t xml:space="preserve">') or </w:t>
      </w:r>
      <w:proofErr w:type="spellStart"/>
      <w:r>
        <w:t>sys.platform.startswith</w:t>
      </w:r>
      <w:proofErr w:type="spellEnd"/>
      <w:r>
        <w:t>('</w:t>
      </w:r>
      <w:proofErr w:type="spellStart"/>
      <w:r>
        <w:t>cygwin</w:t>
      </w:r>
      <w:proofErr w:type="spellEnd"/>
      <w:r>
        <w:t>'):</w:t>
      </w:r>
    </w:p>
    <w:p w14:paraId="729209EA" w14:textId="77777777" w:rsidR="003A3680" w:rsidRDefault="003A3680" w:rsidP="0063072C">
      <w:pPr>
        <w:shd w:val="clear" w:color="auto" w:fill="1F3864" w:themeFill="accent1" w:themeFillShade="80"/>
      </w:pPr>
      <w:r>
        <w:t xml:space="preserve">        # this excludes your current terminal "/dev/</w:t>
      </w:r>
      <w:proofErr w:type="spellStart"/>
      <w:r>
        <w:t>tty</w:t>
      </w:r>
      <w:proofErr w:type="spellEnd"/>
      <w:r>
        <w:t>"</w:t>
      </w:r>
    </w:p>
    <w:p w14:paraId="67935D1A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[A-Za-z]*')</w:t>
      </w:r>
    </w:p>
    <w:p w14:paraId="1B679B78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  <w:proofErr w:type="spellStart"/>
      <w:r>
        <w:t>elif</w:t>
      </w:r>
      <w:proofErr w:type="spellEnd"/>
      <w:r>
        <w:t xml:space="preserve"> </w:t>
      </w:r>
      <w:proofErr w:type="spellStart"/>
      <w:r>
        <w:t>sys.platform.startswith</w:t>
      </w:r>
      <w:proofErr w:type="spellEnd"/>
      <w:r>
        <w:t>('</w:t>
      </w:r>
      <w:proofErr w:type="spellStart"/>
      <w:r>
        <w:t>darwin</w:t>
      </w:r>
      <w:proofErr w:type="spellEnd"/>
      <w:r>
        <w:t>'):</w:t>
      </w:r>
    </w:p>
    <w:p w14:paraId="70C40915" w14:textId="77777777" w:rsidR="003A3680" w:rsidRDefault="003A3680" w:rsidP="0063072C">
      <w:pPr>
        <w:shd w:val="clear" w:color="auto" w:fill="1F3864" w:themeFill="accent1" w:themeFillShade="80"/>
      </w:pPr>
      <w:r>
        <w:t xml:space="preserve">        ports = </w:t>
      </w:r>
      <w:proofErr w:type="spellStart"/>
      <w:r>
        <w:t>glob.glob</w:t>
      </w:r>
      <w:proofErr w:type="spellEnd"/>
      <w:r>
        <w:t>('/dev/</w:t>
      </w:r>
      <w:proofErr w:type="spellStart"/>
      <w:r>
        <w:t>tty</w:t>
      </w:r>
      <w:proofErr w:type="spellEnd"/>
      <w:r>
        <w:t>.*')</w:t>
      </w:r>
    </w:p>
    <w:p w14:paraId="2B9D5734" w14:textId="77777777" w:rsidR="003A3680" w:rsidRDefault="003A3680" w:rsidP="0063072C">
      <w:pPr>
        <w:shd w:val="clear" w:color="auto" w:fill="1F3864" w:themeFill="accent1" w:themeFillShade="80"/>
      </w:pPr>
      <w:r>
        <w:t xml:space="preserve">    else:</w:t>
      </w:r>
    </w:p>
    <w:p w14:paraId="4E272102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raise </w:t>
      </w:r>
      <w:proofErr w:type="spellStart"/>
      <w:r>
        <w:t>EnvironmentError</w:t>
      </w:r>
      <w:proofErr w:type="spellEnd"/>
      <w:r>
        <w:t>('Unsupported platform')</w:t>
      </w:r>
    </w:p>
    <w:p w14:paraId="4E2A2FA1" w14:textId="77777777" w:rsidR="003A3680" w:rsidRDefault="003A3680" w:rsidP="0063072C">
      <w:pPr>
        <w:shd w:val="clear" w:color="auto" w:fill="1F3864" w:themeFill="accent1" w:themeFillShade="80"/>
      </w:pPr>
    </w:p>
    <w:p w14:paraId="43720E87" w14:textId="77777777" w:rsidR="003A3680" w:rsidRDefault="003A3680" w:rsidP="0063072C">
      <w:pPr>
        <w:shd w:val="clear" w:color="auto" w:fill="1F3864" w:themeFill="accent1" w:themeFillShade="80"/>
      </w:pPr>
      <w:r>
        <w:t xml:space="preserve">    result = []</w:t>
      </w:r>
    </w:p>
    <w:p w14:paraId="09A41F1F" w14:textId="77777777" w:rsidR="003A3680" w:rsidRDefault="003A3680" w:rsidP="0063072C">
      <w:pPr>
        <w:shd w:val="clear" w:color="auto" w:fill="1F3864" w:themeFill="accent1" w:themeFillShade="80"/>
      </w:pPr>
      <w:r>
        <w:t xml:space="preserve">    for port in ports:</w:t>
      </w:r>
    </w:p>
    <w:p w14:paraId="784AA613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62D2217C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s = </w:t>
      </w:r>
      <w:proofErr w:type="spellStart"/>
      <w:r>
        <w:t>serial.Serial</w:t>
      </w:r>
      <w:proofErr w:type="spellEnd"/>
      <w:r>
        <w:t>(port)</w:t>
      </w:r>
    </w:p>
    <w:p w14:paraId="325B722E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s.close</w:t>
      </w:r>
      <w:proofErr w:type="spellEnd"/>
      <w:r>
        <w:t>()</w:t>
      </w:r>
    </w:p>
    <w:p w14:paraId="79382A45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  <w:proofErr w:type="spellStart"/>
      <w:r>
        <w:t>result.append</w:t>
      </w:r>
      <w:proofErr w:type="spellEnd"/>
      <w:r>
        <w:t>(port)</w:t>
      </w:r>
    </w:p>
    <w:p w14:paraId="7ABA97EB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 (</w:t>
      </w:r>
      <w:proofErr w:type="spellStart"/>
      <w:r>
        <w:t>OSError</w:t>
      </w:r>
      <w:proofErr w:type="spellEnd"/>
      <w:r>
        <w:t xml:space="preserve">, </w:t>
      </w:r>
      <w:proofErr w:type="spellStart"/>
      <w:r>
        <w:t>serial.SerialException</w:t>
      </w:r>
      <w:proofErr w:type="spellEnd"/>
      <w:r>
        <w:t>):</w:t>
      </w:r>
    </w:p>
    <w:p w14:paraId="6363002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680942F6" w14:textId="77777777" w:rsidR="003A3680" w:rsidRDefault="003A3680" w:rsidP="0063072C">
      <w:pPr>
        <w:shd w:val="clear" w:color="auto" w:fill="1F3864" w:themeFill="accent1" w:themeFillShade="80"/>
      </w:pPr>
      <w:r>
        <w:t xml:space="preserve">    return result</w:t>
      </w:r>
    </w:p>
    <w:p w14:paraId="465AC80F" w14:textId="77777777" w:rsidR="003A3680" w:rsidRDefault="003A3680" w:rsidP="0063072C">
      <w:pPr>
        <w:shd w:val="clear" w:color="auto" w:fill="1F3864" w:themeFill="accent1" w:themeFillShade="80"/>
      </w:pPr>
      <w:r>
        <w:t>print(str(</w:t>
      </w:r>
      <w:proofErr w:type="spellStart"/>
      <w:r>
        <w:t>serial_ports</w:t>
      </w:r>
      <w:proofErr w:type="spellEnd"/>
      <w:r>
        <w:t>()))</w:t>
      </w:r>
    </w:p>
    <w:p w14:paraId="23B9C87C" w14:textId="77777777" w:rsidR="003A3680" w:rsidRDefault="003A3680" w:rsidP="0063072C">
      <w:pPr>
        <w:shd w:val="clear" w:color="auto" w:fill="1F3864" w:themeFill="accent1" w:themeFillShade="80"/>
      </w:pPr>
    </w:p>
    <w:p w14:paraId="294CF924" w14:textId="77777777" w:rsidR="003A3680" w:rsidRDefault="003A3680" w:rsidP="0063072C">
      <w:pPr>
        <w:shd w:val="clear" w:color="auto" w:fill="1F3864" w:themeFill="accent1" w:themeFillShade="80"/>
      </w:pPr>
      <w:r>
        <w:t>port = input("</w:t>
      </w:r>
      <w:proofErr w:type="spellStart"/>
      <w:r>
        <w:t>modbus</w:t>
      </w:r>
      <w:proofErr w:type="spellEnd"/>
      <w:r>
        <w:t xml:space="preserve"> port : ")</w:t>
      </w:r>
    </w:p>
    <w:p w14:paraId="08FEA77C" w14:textId="77777777" w:rsidR="003A3680" w:rsidRDefault="003A3680" w:rsidP="0063072C">
      <w:pPr>
        <w:shd w:val="clear" w:color="auto" w:fill="1F3864" w:themeFill="accent1" w:themeFillShade="80"/>
      </w:pPr>
    </w:p>
    <w:p w14:paraId="2C6BE583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baudrate</w:t>
      </w:r>
      <w:proofErr w:type="spellEnd"/>
      <w:r>
        <w:t xml:space="preserve"> = input("</w:t>
      </w:r>
      <w:proofErr w:type="spellStart"/>
      <w:r>
        <w:t>modbus</w:t>
      </w:r>
      <w:proofErr w:type="spellEnd"/>
      <w:r>
        <w:t xml:space="preserve"> </w:t>
      </w:r>
      <w:proofErr w:type="spellStart"/>
      <w:r>
        <w:t>baudrate</w:t>
      </w:r>
      <w:proofErr w:type="spellEnd"/>
      <w:r>
        <w:t xml:space="preserve"> : ")</w:t>
      </w:r>
    </w:p>
    <w:p w14:paraId="4250A589" w14:textId="77777777" w:rsidR="003A3680" w:rsidRDefault="003A3680" w:rsidP="0063072C">
      <w:pPr>
        <w:shd w:val="clear" w:color="auto" w:fill="1F3864" w:themeFill="accent1" w:themeFillShade="80"/>
      </w:pPr>
    </w:p>
    <w:p w14:paraId="2AEB5588" w14:textId="77777777" w:rsidR="003A3680" w:rsidRDefault="003A3680" w:rsidP="0063072C">
      <w:pPr>
        <w:shd w:val="clear" w:color="auto" w:fill="1F3864" w:themeFill="accent1" w:themeFillShade="80"/>
      </w:pPr>
      <w:proofErr w:type="spellStart"/>
      <w:r>
        <w:t>slave_id</w:t>
      </w:r>
      <w:proofErr w:type="spellEnd"/>
      <w:r>
        <w:t xml:space="preserve"> = input("slave id : ")</w:t>
      </w:r>
    </w:p>
    <w:p w14:paraId="213D174D" w14:textId="77777777" w:rsidR="003A3680" w:rsidRDefault="003A3680" w:rsidP="0063072C">
      <w:pPr>
        <w:shd w:val="clear" w:color="auto" w:fill="1F3864" w:themeFill="accent1" w:themeFillShade="80"/>
      </w:pPr>
    </w:p>
    <w:p w14:paraId="3FB3B718" w14:textId="77777777" w:rsidR="003A3680" w:rsidRDefault="003A3680" w:rsidP="0063072C">
      <w:pPr>
        <w:shd w:val="clear" w:color="auto" w:fill="1F3864" w:themeFill="accent1" w:themeFillShade="80"/>
      </w:pPr>
      <w:r>
        <w:t xml:space="preserve">client = </w:t>
      </w:r>
      <w:proofErr w:type="spellStart"/>
      <w:r>
        <w:t>ModbusClient</w:t>
      </w:r>
      <w:proofErr w:type="spellEnd"/>
      <w:r>
        <w:t>(method='</w:t>
      </w:r>
      <w:proofErr w:type="spellStart"/>
      <w:r>
        <w:t>rtu</w:t>
      </w:r>
      <w:proofErr w:type="spellEnd"/>
      <w:r>
        <w:t xml:space="preserve">', port=port, </w:t>
      </w:r>
      <w:proofErr w:type="spellStart"/>
      <w:r>
        <w:t>baudrate</w:t>
      </w:r>
      <w:proofErr w:type="spellEnd"/>
      <w:r>
        <w:t>=int(</w:t>
      </w:r>
      <w:proofErr w:type="spellStart"/>
      <w:r>
        <w:t>baudrate</w:t>
      </w:r>
      <w:proofErr w:type="spellEnd"/>
      <w:r>
        <w:t>), parity='N', timeout=4,strict=False)</w:t>
      </w:r>
    </w:p>
    <w:p w14:paraId="6C83F08D" w14:textId="77777777" w:rsidR="003A3680" w:rsidRDefault="003A3680" w:rsidP="0063072C">
      <w:pPr>
        <w:shd w:val="clear" w:color="auto" w:fill="1F3864" w:themeFill="accent1" w:themeFillShade="80"/>
      </w:pPr>
      <w:r>
        <w:t xml:space="preserve">connection = </w:t>
      </w:r>
      <w:proofErr w:type="spellStart"/>
      <w:r>
        <w:t>client.connect</w:t>
      </w:r>
      <w:proofErr w:type="spellEnd"/>
      <w:r>
        <w:t>()</w:t>
      </w:r>
    </w:p>
    <w:p w14:paraId="1CB05373" w14:textId="77777777" w:rsidR="003A3680" w:rsidRDefault="003A3680" w:rsidP="0063072C">
      <w:pPr>
        <w:shd w:val="clear" w:color="auto" w:fill="1F3864" w:themeFill="accent1" w:themeFillShade="80"/>
      </w:pPr>
    </w:p>
    <w:p w14:paraId="337E30EE" w14:textId="77777777" w:rsidR="003A3680" w:rsidRDefault="003A3680" w:rsidP="0063072C">
      <w:pPr>
        <w:shd w:val="clear" w:color="auto" w:fill="1F3864" w:themeFill="accent1" w:themeFillShade="80"/>
      </w:pPr>
    </w:p>
    <w:p w14:paraId="0B27DF40" w14:textId="77777777" w:rsidR="003A3680" w:rsidRDefault="003A3680" w:rsidP="0063072C">
      <w:pPr>
        <w:shd w:val="clear" w:color="auto" w:fill="1F3864" w:themeFill="accent1" w:themeFillShade="80"/>
      </w:pPr>
    </w:p>
    <w:p w14:paraId="13AC43FD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ngisi</w:t>
      </w:r>
      <w:proofErr w:type="spellEnd"/>
      <w:r>
        <w:t xml:space="preserve"> class table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nstruksi</w:t>
      </w:r>
      <w:proofErr w:type="spellEnd"/>
      <w:r>
        <w:t xml:space="preserve"> pyqt5#############</w:t>
      </w:r>
    </w:p>
    <w:p w14:paraId="52B8FB0E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1D842021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>class table(</w:t>
      </w:r>
      <w:proofErr w:type="spellStart"/>
      <w:r>
        <w:t>QObject</w:t>
      </w:r>
      <w:proofErr w:type="spellEnd"/>
      <w:r>
        <w:t xml:space="preserve">):    </w:t>
      </w:r>
    </w:p>
    <w:p w14:paraId="70D155DF" w14:textId="77777777" w:rsidR="003A3680" w:rsidRDefault="003A3680" w:rsidP="0063072C">
      <w:pPr>
        <w:shd w:val="clear" w:color="auto" w:fill="1F3864" w:themeFill="accent1" w:themeFillShade="80"/>
      </w:pPr>
      <w:r>
        <w:t xml:space="preserve">    def __</w:t>
      </w:r>
      <w:proofErr w:type="spellStart"/>
      <w:r>
        <w:t>init</w:t>
      </w:r>
      <w:proofErr w:type="spellEnd"/>
      <w:r>
        <w:t>__(self, parent = None):</w:t>
      </w:r>
    </w:p>
    <w:p w14:paraId="29D83B95" w14:textId="77777777" w:rsidR="003A3680" w:rsidRDefault="003A3680" w:rsidP="0063072C">
      <w:pPr>
        <w:shd w:val="clear" w:color="auto" w:fill="1F3864" w:themeFill="accent1" w:themeFillShade="80"/>
      </w:pPr>
      <w:r>
        <w:t xml:space="preserve">        super().__</w:t>
      </w:r>
      <w:proofErr w:type="spellStart"/>
      <w:r>
        <w:t>init</w:t>
      </w:r>
      <w:proofErr w:type="spellEnd"/>
      <w:r>
        <w:t>__(parent)</w:t>
      </w:r>
    </w:p>
    <w:p w14:paraId="6772886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app</w:t>
      </w:r>
      <w:proofErr w:type="spellEnd"/>
      <w:r>
        <w:t xml:space="preserve"> = </w:t>
      </w:r>
      <w:proofErr w:type="spellStart"/>
      <w:r>
        <w:t>QApplication</w:t>
      </w:r>
      <w:proofErr w:type="spellEnd"/>
      <w:r>
        <w:t>(</w:t>
      </w:r>
      <w:proofErr w:type="spellStart"/>
      <w:r>
        <w:t>sys.argv</w:t>
      </w:r>
      <w:proofErr w:type="spellEnd"/>
      <w:r>
        <w:t>)</w:t>
      </w:r>
    </w:p>
    <w:p w14:paraId="2FE90B34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</w:t>
      </w:r>
      <w:proofErr w:type="spellEnd"/>
      <w:r>
        <w:t xml:space="preserve"> = </w:t>
      </w:r>
      <w:proofErr w:type="spellStart"/>
      <w:r>
        <w:t>QQmlApplicationEngine</w:t>
      </w:r>
      <w:proofErr w:type="spellEnd"/>
      <w:r>
        <w:t>(self)</w:t>
      </w:r>
    </w:p>
    <w:p w14:paraId="1A5F8D8E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rootContext</w:t>
      </w:r>
      <w:proofErr w:type="spellEnd"/>
      <w:r>
        <w:t>().</w:t>
      </w:r>
      <w:proofErr w:type="spellStart"/>
      <w:r>
        <w:t>setContextProperty</w:t>
      </w:r>
      <w:proofErr w:type="spellEnd"/>
      <w:r>
        <w:t xml:space="preserve">("backend", self)    </w:t>
      </w:r>
    </w:p>
    <w:p w14:paraId="5EC634E2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elf.engine.load</w:t>
      </w:r>
      <w:proofErr w:type="spellEnd"/>
      <w:r>
        <w:t>(</w:t>
      </w:r>
      <w:proofErr w:type="spellStart"/>
      <w:r>
        <w:t>QUrl</w:t>
      </w:r>
      <w:proofErr w:type="spellEnd"/>
      <w:r>
        <w:t>("</w:t>
      </w:r>
      <w:proofErr w:type="spellStart"/>
      <w:r>
        <w:t>main.qml</w:t>
      </w:r>
      <w:proofErr w:type="spellEnd"/>
      <w:r>
        <w:t>"))</w:t>
      </w:r>
    </w:p>
    <w:p w14:paraId="74E7BA0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sys.exit</w:t>
      </w:r>
      <w:proofErr w:type="spellEnd"/>
      <w:r>
        <w:t>(</w:t>
      </w:r>
      <w:proofErr w:type="spellStart"/>
      <w:r>
        <w:t>self.app.exec</w:t>
      </w:r>
      <w:proofErr w:type="spellEnd"/>
      <w:r>
        <w:t>_())</w:t>
      </w:r>
    </w:p>
    <w:p w14:paraId="78D9CA3B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56303224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120080E6" w14:textId="77777777" w:rsidR="003A3680" w:rsidRDefault="003A3680" w:rsidP="0063072C">
      <w:pPr>
        <w:shd w:val="clear" w:color="auto" w:fill="1F3864" w:themeFill="accent1" w:themeFillShade="80"/>
      </w:pPr>
      <w:r>
        <w:t xml:space="preserve">    def </w:t>
      </w:r>
      <w:proofErr w:type="spellStart"/>
      <w:r>
        <w:t>get_tiempo</w:t>
      </w:r>
      <w:proofErr w:type="spellEnd"/>
      <w:r>
        <w:t>(self):</w:t>
      </w:r>
    </w:p>
    <w:p w14:paraId="385DA7A9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date_time</w:t>
      </w:r>
      <w:proofErr w:type="spellEnd"/>
      <w:r>
        <w:t xml:space="preserve"> = </w:t>
      </w:r>
      <w:proofErr w:type="spellStart"/>
      <w:r>
        <w:t>QDateTime.currentDateTime</w:t>
      </w:r>
      <w:proofErr w:type="spellEnd"/>
      <w:r>
        <w:t>()</w:t>
      </w:r>
    </w:p>
    <w:p w14:paraId="7BF5C965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unixTIME</w:t>
      </w:r>
      <w:proofErr w:type="spellEnd"/>
      <w:r>
        <w:t xml:space="preserve"> = </w:t>
      </w:r>
      <w:proofErr w:type="spellStart"/>
      <w:r>
        <w:t>date_time.toSecsSinceEpoch</w:t>
      </w:r>
      <w:proofErr w:type="spellEnd"/>
      <w:r>
        <w:t>()</w:t>
      </w:r>
    </w:p>
    <w:p w14:paraId="1F3C2114" w14:textId="77777777" w:rsidR="003A3680" w:rsidRDefault="003A3680" w:rsidP="0063072C">
      <w:pPr>
        <w:shd w:val="clear" w:color="auto" w:fill="1F3864" w:themeFill="accent1" w:themeFillShade="80"/>
      </w:pPr>
      <w:r>
        <w:t xml:space="preserve">        #unixTIMEx = </w:t>
      </w:r>
      <w:proofErr w:type="spellStart"/>
      <w:r>
        <w:t>date_time.currentMSecsSinceEpoch</w:t>
      </w:r>
      <w:proofErr w:type="spellEnd"/>
      <w:r>
        <w:t>()</w:t>
      </w:r>
    </w:p>
    <w:p w14:paraId="60CDB9A1" w14:textId="77777777" w:rsidR="003A3680" w:rsidRDefault="003A3680" w:rsidP="0063072C">
      <w:pPr>
        <w:shd w:val="clear" w:color="auto" w:fill="1F3864" w:themeFill="accent1" w:themeFillShade="80"/>
      </w:pPr>
      <w:r>
        <w:t xml:space="preserve">        return </w:t>
      </w:r>
      <w:proofErr w:type="spellStart"/>
      <w:r>
        <w:t>unixTIME</w:t>
      </w:r>
      <w:proofErr w:type="spellEnd"/>
    </w:p>
    <w:p w14:paraId="4F574CA0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6323689F" w14:textId="77777777" w:rsidR="003A3680" w:rsidRDefault="003A3680" w:rsidP="0063072C">
      <w:pPr>
        <w:shd w:val="clear" w:color="auto" w:fill="1F3864" w:themeFill="accent1" w:themeFillShade="80"/>
      </w:pPr>
      <w:r>
        <w:t xml:space="preserve">    @pyqtSlot(result=int)</w:t>
      </w:r>
    </w:p>
    <w:p w14:paraId="60717513" w14:textId="77777777" w:rsidR="003A3680" w:rsidRDefault="003A3680" w:rsidP="0063072C">
      <w:pPr>
        <w:shd w:val="clear" w:color="auto" w:fill="1F3864" w:themeFill="accent1" w:themeFillShade="80"/>
      </w:pPr>
      <w:r>
        <w:t xml:space="preserve">    def sensor(self):  return analog</w:t>
      </w:r>
    </w:p>
    <w:p w14:paraId="7BA54785" w14:textId="77777777" w:rsidR="003A3680" w:rsidRDefault="003A3680" w:rsidP="0063072C">
      <w:pPr>
        <w:shd w:val="clear" w:color="auto" w:fill="1F3864" w:themeFill="accent1" w:themeFillShade="80"/>
      </w:pPr>
      <w:r>
        <w:t>#----------------------------------------------------------------#</w:t>
      </w:r>
    </w:p>
    <w:p w14:paraId="0EB5AF8E" w14:textId="77777777" w:rsidR="003A3680" w:rsidRDefault="003A3680" w:rsidP="0063072C">
      <w:pPr>
        <w:shd w:val="clear" w:color="auto" w:fill="1F3864" w:themeFill="accent1" w:themeFillShade="80"/>
      </w:pPr>
    </w:p>
    <w:p w14:paraId="6B1CA656" w14:textId="77777777" w:rsidR="003A3680" w:rsidRDefault="003A3680" w:rsidP="0063072C">
      <w:pPr>
        <w:shd w:val="clear" w:color="auto" w:fill="1F3864" w:themeFill="accent1" w:themeFillShade="80"/>
      </w:pPr>
      <w:r>
        <w:t xml:space="preserve">def </w:t>
      </w:r>
      <w:proofErr w:type="spellStart"/>
      <w:r>
        <w:t>modbus_data_process</w:t>
      </w:r>
      <w:proofErr w:type="spellEnd"/>
      <w:r>
        <w:t>(num):</w:t>
      </w:r>
    </w:p>
    <w:p w14:paraId="45262395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request</w:t>
      </w:r>
    </w:p>
    <w:p w14:paraId="632FEC29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</w:t>
      </w:r>
      <w:proofErr w:type="spellStart"/>
      <w:r>
        <w:t>request_coil</w:t>
      </w:r>
      <w:proofErr w:type="spellEnd"/>
    </w:p>
    <w:p w14:paraId="4083C35A" w14:textId="77777777" w:rsidR="003A3680" w:rsidRDefault="003A3680" w:rsidP="0063072C">
      <w:pPr>
        <w:shd w:val="clear" w:color="auto" w:fill="1F3864" w:themeFill="accent1" w:themeFillShade="80"/>
      </w:pPr>
      <w:r>
        <w:t xml:space="preserve">    global analog</w:t>
      </w:r>
    </w:p>
    <w:p w14:paraId="19EA211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460487E9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36DEC897" w14:textId="77777777" w:rsidR="003A3680" w:rsidRDefault="003A3680" w:rsidP="0063072C">
      <w:pPr>
        <w:shd w:val="clear" w:color="auto" w:fill="1F3864" w:themeFill="accent1" w:themeFillShade="80"/>
      </w:pPr>
      <w:r>
        <w:t xml:space="preserve">    while True:</w:t>
      </w:r>
    </w:p>
    <w:p w14:paraId="1BC2259F" w14:textId="77777777" w:rsidR="003A3680" w:rsidRDefault="003A3680" w:rsidP="0063072C">
      <w:pPr>
        <w:shd w:val="clear" w:color="auto" w:fill="1F3864" w:themeFill="accent1" w:themeFillShade="80"/>
      </w:pPr>
      <w:r>
        <w:lastRenderedPageBreak/>
        <w:t xml:space="preserve">        request = client.read_holding_registers(address=0,count=0x7,unit=int(slave_id))</w:t>
      </w:r>
    </w:p>
    <w:p w14:paraId="0229F34C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  <w:proofErr w:type="spellStart"/>
      <w:r>
        <w:t>request_coil</w:t>
      </w:r>
      <w:proofErr w:type="spellEnd"/>
      <w:r>
        <w:t xml:space="preserve"> = </w:t>
      </w:r>
      <w:proofErr w:type="spellStart"/>
      <w:r>
        <w:t>client.read_coils</w:t>
      </w:r>
      <w:proofErr w:type="spellEnd"/>
      <w:r>
        <w:t>(address=0,count=15,unit=int(</w:t>
      </w:r>
      <w:proofErr w:type="spellStart"/>
      <w:r>
        <w:t>slave_id</w:t>
      </w:r>
      <w:proofErr w:type="spellEnd"/>
      <w:r>
        <w:t>))</w:t>
      </w:r>
    </w:p>
    <w:p w14:paraId="1E67565F" w14:textId="77777777" w:rsidR="003A3680" w:rsidRDefault="003A3680" w:rsidP="0063072C">
      <w:pPr>
        <w:shd w:val="clear" w:color="auto" w:fill="1F3864" w:themeFill="accent1" w:themeFillShade="80"/>
      </w:pPr>
      <w:r>
        <w:t xml:space="preserve">        </w:t>
      </w:r>
    </w:p>
    <w:p w14:paraId="7D6930FC" w14:textId="77777777" w:rsidR="003A3680" w:rsidRDefault="003A3680" w:rsidP="0063072C">
      <w:pPr>
        <w:shd w:val="clear" w:color="auto" w:fill="1F3864" w:themeFill="accent1" w:themeFillShade="80"/>
      </w:pPr>
      <w:r>
        <w:t xml:space="preserve">        try:</w:t>
      </w:r>
    </w:p>
    <w:p w14:paraId="47892669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analog = </w:t>
      </w:r>
      <w:proofErr w:type="spellStart"/>
      <w:r>
        <w:t>request.registers</w:t>
      </w:r>
      <w:proofErr w:type="spellEnd"/>
      <w:r>
        <w:t>[0]</w:t>
      </w:r>
    </w:p>
    <w:p w14:paraId="73937584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</w:t>
      </w:r>
    </w:p>
    <w:p w14:paraId="7B102DF4" w14:textId="77777777" w:rsidR="003A3680" w:rsidRDefault="003A3680" w:rsidP="0063072C">
      <w:pPr>
        <w:shd w:val="clear" w:color="auto" w:fill="1F3864" w:themeFill="accent1" w:themeFillShade="80"/>
      </w:pPr>
      <w:r>
        <w:t xml:space="preserve">        except:</w:t>
      </w:r>
    </w:p>
    <w:p w14:paraId="36BFE426" w14:textId="77777777" w:rsidR="003A3680" w:rsidRDefault="003A3680" w:rsidP="0063072C">
      <w:pPr>
        <w:shd w:val="clear" w:color="auto" w:fill="1F3864" w:themeFill="accent1" w:themeFillShade="80"/>
      </w:pPr>
      <w:r>
        <w:t xml:space="preserve">            pass</w:t>
      </w:r>
    </w:p>
    <w:p w14:paraId="7AA05F0B" w14:textId="77777777" w:rsidR="003A3680" w:rsidRDefault="003A3680" w:rsidP="0063072C">
      <w:pPr>
        <w:shd w:val="clear" w:color="auto" w:fill="1F3864" w:themeFill="accent1" w:themeFillShade="80"/>
      </w:pPr>
    </w:p>
    <w:p w14:paraId="756B0FA5" w14:textId="77777777" w:rsidR="003A3680" w:rsidRDefault="003A3680" w:rsidP="0063072C">
      <w:pPr>
        <w:shd w:val="clear" w:color="auto" w:fill="1F3864" w:themeFill="accent1" w:themeFillShade="80"/>
      </w:pPr>
    </w:p>
    <w:p w14:paraId="27442773" w14:textId="77777777" w:rsidR="003A3680" w:rsidRDefault="003A3680" w:rsidP="0063072C">
      <w:pPr>
        <w:shd w:val="clear" w:color="auto" w:fill="1F3864" w:themeFill="accent1" w:themeFillShade="80"/>
      </w:pPr>
      <w:r>
        <w:t xml:space="preserve">########## </w:t>
      </w:r>
      <w:proofErr w:type="spellStart"/>
      <w:r>
        <w:t>memanggil</w:t>
      </w:r>
      <w:proofErr w:type="spellEnd"/>
      <w:r>
        <w:t xml:space="preserve"> class table di </w:t>
      </w:r>
      <w:proofErr w:type="spellStart"/>
      <w:r>
        <w:t>mainloop</w:t>
      </w:r>
      <w:proofErr w:type="spellEnd"/>
      <w:r>
        <w:t>######################</w:t>
      </w:r>
    </w:p>
    <w:p w14:paraId="7CAA4003" w14:textId="77777777" w:rsidR="003A3680" w:rsidRDefault="003A3680" w:rsidP="0063072C">
      <w:pPr>
        <w:shd w:val="clear" w:color="auto" w:fill="1F3864" w:themeFill="accent1" w:themeFillShade="80"/>
      </w:pPr>
      <w:r>
        <w:t xml:space="preserve">#----------------------------------------------------------------#    </w:t>
      </w:r>
    </w:p>
    <w:p w14:paraId="2A66C01B" w14:textId="77777777" w:rsidR="003A3680" w:rsidRDefault="003A3680" w:rsidP="0063072C">
      <w:pPr>
        <w:shd w:val="clear" w:color="auto" w:fill="1F3864" w:themeFill="accent1" w:themeFillShade="80"/>
      </w:pPr>
      <w:r>
        <w:t>if __name__ == "__main__":</w:t>
      </w:r>
    </w:p>
    <w:p w14:paraId="42E49FF4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7D92CCE" w14:textId="77777777" w:rsidR="003A3680" w:rsidRDefault="003A3680" w:rsidP="0063072C">
      <w:pPr>
        <w:shd w:val="clear" w:color="auto" w:fill="1F3864" w:themeFill="accent1" w:themeFillShade="80"/>
      </w:pPr>
      <w:r>
        <w:t xml:space="preserve">    t1 = </w:t>
      </w:r>
      <w:proofErr w:type="spellStart"/>
      <w:r>
        <w:t>threading.Thread</w:t>
      </w:r>
      <w:proofErr w:type="spellEnd"/>
      <w:r>
        <w:t>(target=</w:t>
      </w:r>
      <w:proofErr w:type="spellStart"/>
      <w:r>
        <w:t>modbus_data_process</w:t>
      </w:r>
      <w:proofErr w:type="spellEnd"/>
      <w:r>
        <w:t xml:space="preserve">, </w:t>
      </w:r>
      <w:proofErr w:type="spellStart"/>
      <w:r>
        <w:t>args</w:t>
      </w:r>
      <w:proofErr w:type="spellEnd"/>
      <w:r>
        <w:t>=(10,))</w:t>
      </w:r>
    </w:p>
    <w:p w14:paraId="4198BA85" w14:textId="77777777" w:rsidR="003A3680" w:rsidRDefault="003A3680" w:rsidP="0063072C">
      <w:pPr>
        <w:shd w:val="clear" w:color="auto" w:fill="1F3864" w:themeFill="accent1" w:themeFillShade="80"/>
      </w:pPr>
      <w:r>
        <w:t xml:space="preserve">    t1.start()</w:t>
      </w:r>
    </w:p>
    <w:p w14:paraId="1B38586F" w14:textId="77777777" w:rsidR="003A3680" w:rsidRDefault="003A3680" w:rsidP="0063072C">
      <w:pPr>
        <w:shd w:val="clear" w:color="auto" w:fill="1F3864" w:themeFill="accent1" w:themeFillShade="80"/>
      </w:pPr>
      <w:r>
        <w:t xml:space="preserve">    </w:t>
      </w:r>
    </w:p>
    <w:p w14:paraId="5BA5652D" w14:textId="77777777" w:rsidR="003A3680" w:rsidRDefault="003A3680" w:rsidP="0063072C">
      <w:pPr>
        <w:shd w:val="clear" w:color="auto" w:fill="1F3864" w:themeFill="accent1" w:themeFillShade="80"/>
      </w:pPr>
      <w:r>
        <w:t xml:space="preserve">    main = table()</w:t>
      </w:r>
    </w:p>
    <w:p w14:paraId="73275ACB" w14:textId="77777777" w:rsidR="003A3680" w:rsidRDefault="003A3680" w:rsidP="003A3680">
      <w:r>
        <w:t xml:space="preserve">    </w:t>
      </w:r>
    </w:p>
    <w:p w14:paraId="47D309B8" w14:textId="77777777" w:rsidR="003A3680" w:rsidRDefault="003A3680" w:rsidP="003A3680">
      <w:r>
        <w:t xml:space="preserve">    </w:t>
      </w:r>
    </w:p>
    <w:p w14:paraId="1EAAA0E2" w14:textId="0628A7F2" w:rsidR="003A3680" w:rsidRPr="003A3680" w:rsidRDefault="003A3680" w:rsidP="003A3680">
      <w:r>
        <w:t>#----------------------------------------------------------------#</w:t>
      </w:r>
    </w:p>
    <w:p w14:paraId="0FDDE6C0" w14:textId="77777777" w:rsidR="00BE58DA" w:rsidRDefault="00BE58DA" w:rsidP="00BE58DA">
      <w:pPr>
        <w:pStyle w:val="Heading2"/>
      </w:pPr>
      <w:bookmarkStart w:id="64" w:name="_Toc124528168"/>
      <w:r>
        <w:t>Program QML</w:t>
      </w:r>
      <w:bookmarkEnd w:id="64"/>
    </w:p>
    <w:p w14:paraId="4EEA0A39" w14:textId="3B3879C4" w:rsidR="00BE58DA" w:rsidRDefault="00BE58DA" w:rsidP="00BE58DA"/>
    <w:p w14:paraId="665F8E8D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</w:t>
      </w:r>
      <w:proofErr w:type="spellEnd"/>
      <w:r>
        <w:t xml:space="preserve"> 2.12</w:t>
      </w:r>
    </w:p>
    <w:p w14:paraId="7AECA849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Window</w:t>
      </w:r>
      <w:proofErr w:type="spellEnd"/>
      <w:r>
        <w:t xml:space="preserve"> 2.13</w:t>
      </w:r>
    </w:p>
    <w:p w14:paraId="6400FC64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</w:t>
      </w:r>
      <w:proofErr w:type="spellEnd"/>
      <w:r>
        <w:t xml:space="preserve"> 2.0</w:t>
      </w:r>
    </w:p>
    <w:p w14:paraId="14DF7C8B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Controls.Styles</w:t>
      </w:r>
      <w:proofErr w:type="spellEnd"/>
      <w:r>
        <w:t xml:space="preserve"> 1.4</w:t>
      </w:r>
    </w:p>
    <w:p w14:paraId="5CB9AFC5" w14:textId="77777777" w:rsidR="008B2AA5" w:rsidRDefault="008B2AA5" w:rsidP="0063072C">
      <w:pPr>
        <w:shd w:val="clear" w:color="auto" w:fill="70AD47" w:themeFill="accent6"/>
      </w:pPr>
      <w:r>
        <w:lastRenderedPageBreak/>
        <w:t xml:space="preserve">import </w:t>
      </w:r>
      <w:proofErr w:type="spellStart"/>
      <w:r>
        <w:t>QtQuick.Extras</w:t>
      </w:r>
      <w:proofErr w:type="spellEnd"/>
      <w:r>
        <w:t xml:space="preserve"> 1.4</w:t>
      </w:r>
    </w:p>
    <w:p w14:paraId="5A98F926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Quick.Extras.Private</w:t>
      </w:r>
      <w:proofErr w:type="spellEnd"/>
      <w:r>
        <w:t xml:space="preserve"> 1.0</w:t>
      </w:r>
    </w:p>
    <w:p w14:paraId="399B05D1" w14:textId="77777777" w:rsidR="008B2AA5" w:rsidRDefault="008B2AA5" w:rsidP="0063072C">
      <w:pPr>
        <w:shd w:val="clear" w:color="auto" w:fill="70AD47" w:themeFill="accent6"/>
      </w:pPr>
      <w:r>
        <w:t xml:space="preserve">import </w:t>
      </w:r>
      <w:proofErr w:type="spellStart"/>
      <w:r>
        <w:t>QtCharts</w:t>
      </w:r>
      <w:proofErr w:type="spellEnd"/>
      <w:r>
        <w:t xml:space="preserve"> 2.1</w:t>
      </w:r>
    </w:p>
    <w:p w14:paraId="0B3AE2B1" w14:textId="77777777" w:rsidR="008B2AA5" w:rsidRDefault="008B2AA5" w:rsidP="0063072C">
      <w:pPr>
        <w:shd w:val="clear" w:color="auto" w:fill="70AD47" w:themeFill="accent6"/>
      </w:pPr>
    </w:p>
    <w:p w14:paraId="6D1769E1" w14:textId="77777777" w:rsidR="008B2AA5" w:rsidRDefault="008B2AA5" w:rsidP="0063072C">
      <w:pPr>
        <w:shd w:val="clear" w:color="auto" w:fill="70AD47" w:themeFill="accent6"/>
      </w:pPr>
      <w:r>
        <w:t>Window {</w:t>
      </w:r>
    </w:p>
    <w:p w14:paraId="3645C4D1" w14:textId="77777777" w:rsidR="008B2AA5" w:rsidRDefault="008B2AA5" w:rsidP="0063072C">
      <w:pPr>
        <w:shd w:val="clear" w:color="auto" w:fill="70AD47" w:themeFill="accent6"/>
      </w:pPr>
      <w:r>
        <w:tab/>
        <w:t>id : root</w:t>
      </w:r>
    </w:p>
    <w:p w14:paraId="2D9C44F1" w14:textId="77777777" w:rsidR="008B2AA5" w:rsidRDefault="008B2AA5" w:rsidP="0063072C">
      <w:pPr>
        <w:shd w:val="clear" w:color="auto" w:fill="70AD47" w:themeFill="accent6"/>
      </w:pPr>
      <w:r>
        <w:tab/>
        <w:t>width: 400</w:t>
      </w:r>
    </w:p>
    <w:p w14:paraId="5F0DA22C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r>
        <w:t>maximumWidth</w:t>
      </w:r>
      <w:proofErr w:type="spellEnd"/>
      <w:r>
        <w:t xml:space="preserve"> : 1280</w:t>
      </w:r>
    </w:p>
    <w:p w14:paraId="29135CE9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r>
        <w:t>minimumWidth</w:t>
      </w:r>
      <w:proofErr w:type="spellEnd"/>
      <w:r>
        <w:t xml:space="preserve"> : width</w:t>
      </w:r>
    </w:p>
    <w:p w14:paraId="66E011D6" w14:textId="1397181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height: 400</w:t>
      </w:r>
    </w:p>
    <w:p w14:paraId="3D192B9D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r>
        <w:t>maximumHeight</w:t>
      </w:r>
      <w:proofErr w:type="spellEnd"/>
      <w:r>
        <w:t xml:space="preserve"> : 800</w:t>
      </w:r>
    </w:p>
    <w:p w14:paraId="09AAFCF5" w14:textId="77777777" w:rsidR="008B2AA5" w:rsidRDefault="008B2AA5" w:rsidP="0063072C">
      <w:pPr>
        <w:shd w:val="clear" w:color="auto" w:fill="70AD47" w:themeFill="accent6"/>
      </w:pPr>
      <w:r>
        <w:tab/>
        <w:t>//</w:t>
      </w:r>
      <w:proofErr w:type="spellStart"/>
      <w:r>
        <w:t>minimumHeight</w:t>
      </w:r>
      <w:proofErr w:type="spellEnd"/>
      <w:r>
        <w:t xml:space="preserve"> : height</w:t>
      </w:r>
    </w:p>
    <w:p w14:paraId="7FB6EB16" w14:textId="77777777" w:rsidR="008B2AA5" w:rsidRDefault="008B2AA5" w:rsidP="0063072C">
      <w:pPr>
        <w:shd w:val="clear" w:color="auto" w:fill="70AD47" w:themeFill="accent6"/>
      </w:pPr>
      <w:r>
        <w:tab/>
        <w:t>title:"</w:t>
      </w:r>
      <w:proofErr w:type="spellStart"/>
      <w:r>
        <w:t>membuat</w:t>
      </w:r>
      <w:proofErr w:type="spellEnd"/>
      <w:r>
        <w:t xml:space="preserve"> MINI SCADA HMI"</w:t>
      </w:r>
    </w:p>
    <w:p w14:paraId="2765B204" w14:textId="77777777" w:rsidR="008B2AA5" w:rsidRDefault="008B2AA5" w:rsidP="0063072C">
      <w:pPr>
        <w:shd w:val="clear" w:color="auto" w:fill="70AD47" w:themeFill="accent6"/>
      </w:pPr>
      <w:r>
        <w:tab/>
        <w:t>color : "black"</w:t>
      </w:r>
    </w:p>
    <w:p w14:paraId="036B0339" w14:textId="69398CA7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>visible: true</w:t>
      </w:r>
    </w:p>
    <w:p w14:paraId="433B5F81" w14:textId="7472CD58" w:rsidR="008B2AA5" w:rsidRDefault="008B2AA5" w:rsidP="0063072C">
      <w:pPr>
        <w:shd w:val="clear" w:color="auto" w:fill="70AD47" w:themeFill="accent6"/>
      </w:pPr>
      <w:r>
        <w:t xml:space="preserve">    </w:t>
      </w:r>
      <w:r w:rsidR="000B5765">
        <w:tab/>
      </w:r>
      <w:r>
        <w:t xml:space="preserve">//flags: </w:t>
      </w:r>
      <w:proofErr w:type="spellStart"/>
      <w:r>
        <w:t>Qt.WindowMaximized</w:t>
      </w:r>
      <w:proofErr w:type="spellEnd"/>
      <w:r>
        <w:t xml:space="preserve"> //</w:t>
      </w:r>
      <w:proofErr w:type="spellStart"/>
      <w:r>
        <w:t>Qt.Dialog</w:t>
      </w:r>
      <w:proofErr w:type="spellEnd"/>
    </w:p>
    <w:p w14:paraId="3A0033FF" w14:textId="54D34DFD" w:rsidR="008B2AA5" w:rsidRDefault="008B2AA5" w:rsidP="0063072C">
      <w:pPr>
        <w:shd w:val="clear" w:color="auto" w:fill="70AD47" w:themeFill="accent6"/>
      </w:pPr>
      <w:r>
        <w:tab/>
        <w:t>Rectangle {</w:t>
      </w:r>
    </w:p>
    <w:p w14:paraId="34D79ED2" w14:textId="77777777" w:rsidR="008B2AA5" w:rsidRDefault="008B2AA5" w:rsidP="0063072C">
      <w:pPr>
        <w:shd w:val="clear" w:color="auto" w:fill="70AD47" w:themeFill="accent6"/>
      </w:pPr>
      <w:r>
        <w:t xml:space="preserve">                    x: 0</w:t>
      </w:r>
    </w:p>
    <w:p w14:paraId="4EF4A851" w14:textId="77777777" w:rsidR="008B2AA5" w:rsidRDefault="008B2AA5" w:rsidP="0063072C">
      <w:pPr>
        <w:shd w:val="clear" w:color="auto" w:fill="70AD47" w:themeFill="accent6"/>
      </w:pPr>
      <w:r>
        <w:t xml:space="preserve">                    y: 0</w:t>
      </w:r>
    </w:p>
    <w:p w14:paraId="1AEA16F3" w14:textId="77777777" w:rsidR="008B2AA5" w:rsidRDefault="008B2AA5" w:rsidP="0063072C">
      <w:pPr>
        <w:shd w:val="clear" w:color="auto" w:fill="70AD47" w:themeFill="accent6"/>
      </w:pPr>
      <w:r>
        <w:t xml:space="preserve">                    width: </w:t>
      </w:r>
      <w:proofErr w:type="spellStart"/>
      <w:r>
        <w:t>parent.width</w:t>
      </w:r>
      <w:proofErr w:type="spellEnd"/>
    </w:p>
    <w:p w14:paraId="217F34DB" w14:textId="77777777" w:rsidR="008B2AA5" w:rsidRDefault="008B2AA5" w:rsidP="0063072C">
      <w:pPr>
        <w:shd w:val="clear" w:color="auto" w:fill="70AD47" w:themeFill="accent6"/>
      </w:pPr>
      <w:r>
        <w:t xml:space="preserve">                    height: </w:t>
      </w:r>
      <w:proofErr w:type="spellStart"/>
      <w:r>
        <w:t>parent.height</w:t>
      </w:r>
      <w:proofErr w:type="spellEnd"/>
    </w:p>
    <w:p w14:paraId="281B8176" w14:textId="03B53075" w:rsidR="008B2AA5" w:rsidRDefault="008B2AA5" w:rsidP="0063072C">
      <w:pPr>
        <w:shd w:val="clear" w:color="auto" w:fill="70AD47" w:themeFill="accent6"/>
      </w:pPr>
      <w:r>
        <w:tab/>
      </w:r>
      <w:r w:rsidR="0063072C">
        <w:t xml:space="preserve">        </w:t>
      </w:r>
      <w:r>
        <w:t>color:"#47B5FF"</w:t>
      </w:r>
    </w:p>
    <w:p w14:paraId="424265C8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</w:p>
    <w:p w14:paraId="0847824D" w14:textId="57B1F6A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 w:rsidR="00946C1E">
        <w:tab/>
      </w:r>
      <w:proofErr w:type="spellStart"/>
      <w:r>
        <w:t>ChartView</w:t>
      </w:r>
      <w:proofErr w:type="spellEnd"/>
      <w:r>
        <w:t xml:space="preserve"> {</w:t>
      </w:r>
    </w:p>
    <w:p w14:paraId="3A5E72E1" w14:textId="4A13DDE2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id : cv</w:t>
      </w:r>
    </w:p>
    <w:p w14:paraId="5469F056" w14:textId="2214C3B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//title: "PAYOUT ROPE"</w:t>
      </w:r>
    </w:p>
    <w:p w14:paraId="7F3601D5" w14:textId="031B4A3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antialiasing: true</w:t>
      </w:r>
    </w:p>
    <w:p w14:paraId="55F14C7A" w14:textId="6CD962F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proofErr w:type="spellStart"/>
      <w:r>
        <w:t>legend.visible</w:t>
      </w:r>
      <w:proofErr w:type="spellEnd"/>
      <w:r>
        <w:t>: false</w:t>
      </w:r>
    </w:p>
    <w:p w14:paraId="250FC727" w14:textId="234A79B0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height: </w:t>
      </w:r>
      <w:proofErr w:type="spellStart"/>
      <w:r>
        <w:t>parent.height</w:t>
      </w:r>
      <w:proofErr w:type="spellEnd"/>
    </w:p>
    <w:p w14:paraId="6957ED0C" w14:textId="3EB7A7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anchors.right</w:t>
      </w:r>
      <w:proofErr w:type="spellEnd"/>
      <w:r>
        <w:t xml:space="preserve">: </w:t>
      </w:r>
      <w:proofErr w:type="spellStart"/>
      <w:r>
        <w:t>parent.right</w:t>
      </w:r>
      <w:proofErr w:type="spellEnd"/>
    </w:p>
    <w:p w14:paraId="6D2DC2F1" w14:textId="505DE5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anchors.left</w:t>
      </w:r>
      <w:proofErr w:type="spellEnd"/>
      <w:r>
        <w:t xml:space="preserve">: </w:t>
      </w:r>
      <w:proofErr w:type="spellStart"/>
      <w:r>
        <w:t>parent.left</w:t>
      </w:r>
      <w:proofErr w:type="spellEnd"/>
    </w:p>
    <w:p w14:paraId="0F9C92BC" w14:textId="1B3C757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theme: </w:t>
      </w:r>
      <w:proofErr w:type="spellStart"/>
      <w:r>
        <w:t>ChartView.ChartThemeLight</w:t>
      </w:r>
      <w:proofErr w:type="spellEnd"/>
    </w:p>
    <w:p w14:paraId="04B60174" w14:textId="52333DC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backgroundColor</w:t>
      </w:r>
      <w:proofErr w:type="spellEnd"/>
      <w:r>
        <w:t>:"#1089FF"</w:t>
      </w:r>
    </w:p>
    <w:p w14:paraId="556279BC" w14:textId="35C20CF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int  </w:t>
      </w:r>
      <w:proofErr w:type="spellStart"/>
      <w:r>
        <w:t>timcnt</w:t>
      </w:r>
      <w:proofErr w:type="spellEnd"/>
      <w:r>
        <w:t>: 0</w:t>
      </w:r>
    </w:p>
    <w:p w14:paraId="3DE4FCC9" w14:textId="34F95698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property double  valueCH1: 0</w:t>
      </w:r>
    </w:p>
    <w:p w14:paraId="14C27C8B" w14:textId="14B0B093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property double  valueCH2: 0</w:t>
      </w:r>
    </w:p>
    <w:p w14:paraId="0430ABF4" w14:textId="2728FA7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 w:rsidR="00946C1E">
        <w:tab/>
      </w:r>
      <w:r>
        <w:t>property double  valueCH3: 0</w:t>
      </w:r>
    </w:p>
    <w:p w14:paraId="5A415FBE" w14:textId="16F67F8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>property double  valueCH4: 0</w:t>
      </w:r>
    </w:p>
    <w:p w14:paraId="1902ED65" w14:textId="4A0C6E6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//property double  valueTM1: 0        </w:t>
      </w:r>
    </w:p>
    <w:p w14:paraId="2059E85A" w14:textId="15045BB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double  </w:t>
      </w:r>
      <w:proofErr w:type="spellStart"/>
      <w:r>
        <w:t>periodGRAPH</w:t>
      </w:r>
      <w:proofErr w:type="spellEnd"/>
      <w:r>
        <w:t>: 30 // Seconds</w:t>
      </w:r>
    </w:p>
    <w:p w14:paraId="34338210" w14:textId="16BAABC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double  </w:t>
      </w:r>
      <w:proofErr w:type="spellStart"/>
      <w:r>
        <w:t>startTIME</w:t>
      </w:r>
      <w:proofErr w:type="spellEnd"/>
      <w:r>
        <w:t>: 0</w:t>
      </w:r>
    </w:p>
    <w:p w14:paraId="37117096" w14:textId="75AB74B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  <w:t xml:space="preserve">property double  </w:t>
      </w:r>
      <w:proofErr w:type="spellStart"/>
      <w:r>
        <w:t>intervalTM</w:t>
      </w:r>
      <w:proofErr w:type="spellEnd"/>
      <w:r>
        <w:t xml:space="preserve">: 200 // </w:t>
      </w:r>
      <w:proofErr w:type="spellStart"/>
      <w:r>
        <w:t>miliseconds</w:t>
      </w:r>
      <w:proofErr w:type="spellEnd"/>
    </w:p>
    <w:p w14:paraId="60AE4F39" w14:textId="20D5EF19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1A222B54" w14:textId="0AA53F9E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proofErr w:type="spellStart"/>
      <w:r>
        <w:t>ValueAxis</w:t>
      </w:r>
      <w:proofErr w:type="spellEnd"/>
      <w:r>
        <w:t>{</w:t>
      </w:r>
    </w:p>
    <w:p w14:paraId="2BE50564" w14:textId="461B0F0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 w:rsidR="00946C1E">
        <w:tab/>
      </w:r>
      <w:r>
        <w:t>id:yAxis1</w:t>
      </w:r>
    </w:p>
    <w:p w14:paraId="0C0C98EF" w14:textId="171CF935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in: 0</w:t>
      </w:r>
    </w:p>
    <w:p w14:paraId="5A53C6DD" w14:textId="4D91226C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max : 100</w:t>
      </w:r>
    </w:p>
    <w:p w14:paraId="5B00F569" w14:textId="53E25D9A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tickCount</w:t>
      </w:r>
      <w:proofErr w:type="spellEnd"/>
      <w:r>
        <w:t>: 1</w:t>
      </w:r>
    </w:p>
    <w:p w14:paraId="4ED390EA" w14:textId="2E2DCB04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//</w:t>
      </w:r>
      <w:proofErr w:type="spellStart"/>
      <w:r>
        <w:t>labelFormat</w:t>
      </w:r>
      <w:proofErr w:type="spellEnd"/>
      <w:r>
        <w:t>: "%d"</w:t>
      </w:r>
    </w:p>
    <w:p w14:paraId="256B3DB2" w14:textId="2DD22BC6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abelsColor</w:t>
      </w:r>
      <w:proofErr w:type="spellEnd"/>
      <w:r>
        <w:t>: "yellow"</w:t>
      </w:r>
    </w:p>
    <w:p w14:paraId="1E2AA398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4D2AE1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016DD18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6D0CA0E1" w14:textId="72E6242B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proofErr w:type="spellStart"/>
      <w:r>
        <w:t>LineSeries</w:t>
      </w:r>
      <w:proofErr w:type="spellEnd"/>
      <w:r>
        <w:t xml:space="preserve"> {</w:t>
      </w:r>
    </w:p>
    <w:p w14:paraId="1884BA5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lastRenderedPageBreak/>
        <w:tab/>
      </w:r>
      <w:r>
        <w:tab/>
      </w:r>
      <w:r>
        <w:tab/>
      </w:r>
      <w:r>
        <w:tab/>
      </w:r>
      <w:r>
        <w:tab/>
      </w:r>
      <w:r>
        <w:tab/>
        <w:t>//name: "</w:t>
      </w:r>
      <w:proofErr w:type="spellStart"/>
      <w:r>
        <w:t>LineSeries</w:t>
      </w:r>
      <w:proofErr w:type="spellEnd"/>
      <w:r>
        <w:t>"</w:t>
      </w:r>
    </w:p>
    <w:p w14:paraId="36EDA8D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name: "AIN 0"</w:t>
      </w:r>
    </w:p>
    <w:p w14:paraId="56734F5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id:lines1</w:t>
      </w:r>
    </w:p>
    <w:p w14:paraId="20B8AE61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width: 4</w:t>
      </w:r>
    </w:p>
    <w:p w14:paraId="680681E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color: "#21209C"</w:t>
      </w:r>
    </w:p>
    <w:p w14:paraId="5CB32DE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Y</w:t>
      </w:r>
      <w:proofErr w:type="spellEnd"/>
      <w:r>
        <w:t>: yAxis1</w:t>
      </w:r>
    </w:p>
    <w:p w14:paraId="60F4B15C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proofErr w:type="spellStart"/>
      <w:r>
        <w:t>axisX</w:t>
      </w:r>
      <w:proofErr w:type="spellEnd"/>
      <w:r>
        <w:t xml:space="preserve">: </w:t>
      </w:r>
      <w:r>
        <w:tab/>
      </w:r>
      <w:proofErr w:type="spellStart"/>
      <w:r>
        <w:t>DateTimeAxis</w:t>
      </w:r>
      <w:proofErr w:type="spellEnd"/>
      <w:r>
        <w:t xml:space="preserve"> {</w:t>
      </w:r>
    </w:p>
    <w:p w14:paraId="26450A56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id: eje4</w:t>
      </w:r>
    </w:p>
    <w:p w14:paraId="41AA5F02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 "</w:t>
      </w:r>
      <w:proofErr w:type="spellStart"/>
      <w:r>
        <w:t>yyyy</w:t>
      </w:r>
      <w:proofErr w:type="spellEnd"/>
      <w:r>
        <w:t xml:space="preserve"> MMM"</w:t>
      </w:r>
    </w:p>
    <w:p w14:paraId="400B9A6E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format:"</w:t>
      </w:r>
      <w:proofErr w:type="spellStart"/>
      <w:r>
        <w:t>HH:mm:ss.z</w:t>
      </w:r>
      <w:proofErr w:type="spellEnd"/>
      <w:r>
        <w:t>"</w:t>
      </w:r>
    </w:p>
    <w:p w14:paraId="272C8A7A" w14:textId="23A4129F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</w:r>
      <w:r>
        <w:tab/>
        <w:t>//format:"</w:t>
      </w:r>
      <w:proofErr w:type="spellStart"/>
      <w:r>
        <w:t>mm:ss.z</w:t>
      </w:r>
      <w:proofErr w:type="spellEnd"/>
      <w:r>
        <w:t>"</w:t>
      </w:r>
      <w:r>
        <w:tab/>
      </w:r>
    </w:p>
    <w:p w14:paraId="72C92489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</w:r>
      <w:r>
        <w:tab/>
        <w:t>}</w:t>
      </w:r>
    </w:p>
    <w:p w14:paraId="298BA125" w14:textId="77777777" w:rsidR="008B2AA5" w:rsidRDefault="008B2AA5" w:rsidP="0063072C">
      <w:pPr>
        <w:shd w:val="clear" w:color="auto" w:fill="70AD47" w:themeFill="accent6"/>
        <w:tabs>
          <w:tab w:val="left" w:pos="18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6CB1C834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B5A62D5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  <w:t>}</w:t>
      </w:r>
    </w:p>
    <w:p w14:paraId="558E6D9A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  <w:t>}</w:t>
      </w:r>
    </w:p>
    <w:p w14:paraId="540FA042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</w:p>
    <w:p w14:paraId="7683F2B8" w14:textId="77777777" w:rsidR="008B2AA5" w:rsidRDefault="008B2AA5" w:rsidP="0063072C">
      <w:pPr>
        <w:shd w:val="clear" w:color="auto" w:fill="70AD47" w:themeFill="accent6"/>
      </w:pPr>
      <w:r>
        <w:tab/>
      </w:r>
    </w:p>
    <w:p w14:paraId="3F036884" w14:textId="77777777" w:rsidR="008B2AA5" w:rsidRDefault="008B2AA5" w:rsidP="0063072C">
      <w:pPr>
        <w:shd w:val="clear" w:color="auto" w:fill="70AD47" w:themeFill="accent6"/>
      </w:pPr>
      <w:r>
        <w:tab/>
        <w:t>Timer{</w:t>
      </w:r>
    </w:p>
    <w:p w14:paraId="00CD6A8C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id:tm</w:t>
      </w:r>
      <w:proofErr w:type="spellEnd"/>
    </w:p>
    <w:p w14:paraId="637D211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 xml:space="preserve">interval: </w:t>
      </w:r>
      <w:proofErr w:type="spellStart"/>
      <w:r>
        <w:t>cv.intervalTM</w:t>
      </w:r>
      <w:proofErr w:type="spellEnd"/>
    </w:p>
    <w:p w14:paraId="526C9F2B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epeat: true</w:t>
      </w:r>
    </w:p>
    <w:p w14:paraId="2C23120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  <w:t>running: true</w:t>
      </w:r>
    </w:p>
    <w:p w14:paraId="58789055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proofErr w:type="spellStart"/>
      <w:r>
        <w:t>onTriggered</w:t>
      </w:r>
      <w:proofErr w:type="spellEnd"/>
      <w:r>
        <w:t>: {</w:t>
      </w:r>
    </w:p>
    <w:p w14:paraId="2445E047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proofErr w:type="spellStart"/>
      <w:r>
        <w:t>cv.timcnt</w:t>
      </w:r>
      <w:proofErr w:type="spellEnd"/>
      <w:r>
        <w:t xml:space="preserve"> = </w:t>
      </w:r>
      <w:proofErr w:type="spellStart"/>
      <w:r>
        <w:t>cv.timcnt</w:t>
      </w:r>
      <w:proofErr w:type="spellEnd"/>
      <w:r>
        <w:t xml:space="preserve"> + 1</w:t>
      </w:r>
    </w:p>
    <w:p w14:paraId="1BACF8C0" w14:textId="440C1780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 xml:space="preserve">cv.valueCH1 = </w:t>
      </w:r>
      <w:proofErr w:type="spellStart"/>
      <w:r>
        <w:t>backend.sensor</w:t>
      </w:r>
      <w:proofErr w:type="spellEnd"/>
      <w:r>
        <w:t>()</w:t>
      </w:r>
    </w:p>
    <w:p w14:paraId="55CF8BC1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  <w:t>if (lines1.count&gt;</w:t>
      </w:r>
      <w:proofErr w:type="spellStart"/>
      <w:r>
        <w:t>cv.periodGRAPH</w:t>
      </w:r>
      <w:proofErr w:type="spellEnd"/>
      <w:r>
        <w:t>*100/</w:t>
      </w:r>
      <w:proofErr w:type="spellStart"/>
      <w:r>
        <w:t>cv.intervalTM</w:t>
      </w:r>
      <w:proofErr w:type="spellEnd"/>
      <w:r>
        <w:t>){</w:t>
      </w:r>
    </w:p>
    <w:p w14:paraId="7E373364" w14:textId="192F3B7F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lastRenderedPageBreak/>
        <w:tab/>
      </w:r>
      <w:r>
        <w:tab/>
      </w:r>
      <w:r>
        <w:tab/>
      </w:r>
      <w:r>
        <w:tab/>
      </w:r>
      <w:r>
        <w:tab/>
        <w:t>lines1.remove(0)</w:t>
      </w:r>
    </w:p>
    <w:p w14:paraId="26BB82EF" w14:textId="77777777" w:rsidR="008B2AA5" w:rsidRDefault="008B2AA5" w:rsidP="0063072C">
      <w:pPr>
        <w:shd w:val="clear" w:color="auto" w:fill="70AD47" w:themeFill="accent6"/>
        <w:tabs>
          <w:tab w:val="left" w:pos="0"/>
          <w:tab w:val="left" w:pos="360"/>
          <w:tab w:val="left" w:pos="450"/>
        </w:tabs>
      </w:pPr>
      <w:r>
        <w:tab/>
      </w:r>
      <w:r>
        <w:tab/>
      </w:r>
      <w:r>
        <w:tab/>
      </w:r>
      <w:r>
        <w:tab/>
      </w:r>
      <w:r>
        <w:tab/>
        <w:t>}</w:t>
      </w:r>
    </w:p>
    <w:p w14:paraId="029ACB31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r>
        <w:tab/>
      </w:r>
      <w:r>
        <w:tab/>
      </w:r>
    </w:p>
    <w:p w14:paraId="12EA4DC6" w14:textId="3EA64D27" w:rsidR="001E4D83" w:rsidRDefault="008B2AA5" w:rsidP="0063072C">
      <w:pPr>
        <w:shd w:val="clear" w:color="auto" w:fill="70AD47" w:themeFill="accent6"/>
      </w:pPr>
      <w:r>
        <w:t>lines1.append(</w:t>
      </w:r>
      <w:proofErr w:type="spellStart"/>
      <w:r>
        <w:t>cv.startTIME+cv.timcnt</w:t>
      </w:r>
      <w:proofErr w:type="spellEnd"/>
      <w:r>
        <w:t>*</w:t>
      </w:r>
      <w:proofErr w:type="spellStart"/>
      <w:r>
        <w:t>cv.intervalTM</w:t>
      </w:r>
      <w:proofErr w:type="spellEnd"/>
      <w:r>
        <w:t xml:space="preserve"> ,cv.valueCH1)</w:t>
      </w:r>
    </w:p>
    <w:p w14:paraId="3394F587" w14:textId="7442B853" w:rsidR="008B2AA5" w:rsidRDefault="008B2AA5" w:rsidP="0063072C">
      <w:pPr>
        <w:shd w:val="clear" w:color="auto" w:fill="70AD47" w:themeFill="accent6"/>
      </w:pPr>
      <w:r>
        <w:t>lines1.axisX.min = new Date(</w:t>
      </w:r>
      <w:proofErr w:type="spellStart"/>
      <w:r>
        <w:t>cv.startTIME-cv.periodGRAPH</w:t>
      </w:r>
      <w:proofErr w:type="spellEnd"/>
      <w:r>
        <w:t xml:space="preserve">*100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</w:p>
    <w:p w14:paraId="22DD765A" w14:textId="637B56A1" w:rsidR="008B2AA5" w:rsidRDefault="008B2AA5" w:rsidP="0063072C">
      <w:pPr>
        <w:shd w:val="clear" w:color="auto" w:fill="70AD47" w:themeFill="accent6"/>
      </w:pPr>
      <w:r>
        <w:t>lines1.axisX.max = new Date(</w:t>
      </w:r>
      <w:proofErr w:type="spellStart"/>
      <w:r>
        <w:t>cv.startTIME</w:t>
      </w:r>
      <w:proofErr w:type="spellEnd"/>
      <w:r>
        <w:t xml:space="preserve"> + </w:t>
      </w:r>
      <w:proofErr w:type="spellStart"/>
      <w:r>
        <w:t>cv.timcnt</w:t>
      </w:r>
      <w:proofErr w:type="spellEnd"/>
      <w:r>
        <w:t>*</w:t>
      </w:r>
      <w:proofErr w:type="spellStart"/>
      <w:r>
        <w:t>cv.intervalTM</w:t>
      </w:r>
      <w:proofErr w:type="spellEnd"/>
      <w:r>
        <w:t>)</w:t>
      </w:r>
      <w:r>
        <w:tab/>
      </w:r>
      <w:r>
        <w:tab/>
      </w:r>
      <w:r>
        <w:tab/>
      </w:r>
      <w:r>
        <w:tab/>
      </w:r>
    </w:p>
    <w:p w14:paraId="25122D7E" w14:textId="4D682D1A" w:rsidR="008B2AA5" w:rsidRDefault="008B2AA5" w:rsidP="0063072C">
      <w:pPr>
        <w:shd w:val="clear" w:color="auto" w:fill="70AD47" w:themeFill="accent6"/>
      </w:pPr>
      <w:r>
        <w:tab/>
      </w:r>
      <w:r>
        <w:tab/>
        <w:t>}</w:t>
      </w:r>
    </w:p>
    <w:p w14:paraId="45680999" w14:textId="77777777" w:rsidR="008B2AA5" w:rsidRDefault="008B2AA5" w:rsidP="0063072C">
      <w:pPr>
        <w:shd w:val="clear" w:color="auto" w:fill="70AD47" w:themeFill="accent6"/>
      </w:pPr>
      <w:r>
        <w:tab/>
        <w:t xml:space="preserve">  </w:t>
      </w:r>
    </w:p>
    <w:p w14:paraId="765CA2A1" w14:textId="195B6F9A" w:rsidR="008B2AA5" w:rsidRDefault="008B2AA5" w:rsidP="0063072C">
      <w:pPr>
        <w:shd w:val="clear" w:color="auto" w:fill="70AD47" w:themeFill="accent6"/>
      </w:pPr>
      <w:r>
        <w:tab/>
        <w:t>}</w:t>
      </w:r>
    </w:p>
    <w:p w14:paraId="5AD7EB1B" w14:textId="77777777" w:rsidR="008B2AA5" w:rsidRDefault="008B2AA5" w:rsidP="0063072C">
      <w:pPr>
        <w:shd w:val="clear" w:color="auto" w:fill="70AD47" w:themeFill="accent6"/>
      </w:pPr>
      <w:r>
        <w:tab/>
      </w:r>
      <w:proofErr w:type="spellStart"/>
      <w:r>
        <w:t>Component.onCompleted</w:t>
      </w:r>
      <w:proofErr w:type="spellEnd"/>
      <w:r>
        <w:t>: {</w:t>
      </w:r>
    </w:p>
    <w:p w14:paraId="286344F3" w14:textId="77777777" w:rsidR="008B2AA5" w:rsidRDefault="008B2AA5" w:rsidP="0063072C">
      <w:pPr>
        <w:shd w:val="clear" w:color="auto" w:fill="70AD47" w:themeFill="accent6"/>
      </w:pPr>
      <w:r>
        <w:tab/>
      </w:r>
      <w:r>
        <w:tab/>
      </w:r>
      <w:proofErr w:type="spellStart"/>
      <w:r>
        <w:t>cv.startTIME</w:t>
      </w:r>
      <w:proofErr w:type="spellEnd"/>
      <w:r>
        <w:t xml:space="preserve"> = </w:t>
      </w:r>
      <w:proofErr w:type="spellStart"/>
      <w:r>
        <w:t>backend.get_tiempo</w:t>
      </w:r>
      <w:proofErr w:type="spellEnd"/>
      <w:r>
        <w:t>()*1000</w:t>
      </w:r>
    </w:p>
    <w:p w14:paraId="6182BCB7" w14:textId="3E900FDB" w:rsidR="008B2AA5" w:rsidRDefault="008B2AA5" w:rsidP="0063072C">
      <w:pPr>
        <w:shd w:val="clear" w:color="auto" w:fill="70AD47" w:themeFill="accent6"/>
      </w:pPr>
      <w:r>
        <w:tab/>
        <w:t>}</w:t>
      </w:r>
      <w:r>
        <w:tab/>
      </w:r>
    </w:p>
    <w:p w14:paraId="6F8E9803" w14:textId="77777777" w:rsidR="008B2AA5" w:rsidRDefault="008B2AA5" w:rsidP="0063072C">
      <w:pPr>
        <w:shd w:val="clear" w:color="auto" w:fill="70AD47" w:themeFill="accent6"/>
      </w:pPr>
      <w:r>
        <w:t>}</w:t>
      </w:r>
    </w:p>
    <w:p w14:paraId="4C6A9BA2" w14:textId="77777777" w:rsidR="008B2AA5" w:rsidRDefault="008B2AA5" w:rsidP="008B2AA5"/>
    <w:p w14:paraId="30E16919" w14:textId="77777777" w:rsidR="008B2AA5" w:rsidRDefault="008B2AA5" w:rsidP="008B2AA5"/>
    <w:p w14:paraId="5289B65A" w14:textId="77777777" w:rsidR="008B2AA5" w:rsidRDefault="008B2AA5" w:rsidP="008B2AA5"/>
    <w:p w14:paraId="08258579" w14:textId="77777777" w:rsidR="008B2AA5" w:rsidRDefault="008B2AA5" w:rsidP="008B2AA5"/>
    <w:p w14:paraId="227E2037" w14:textId="77777777" w:rsidR="008B2AA5" w:rsidRDefault="008B2AA5" w:rsidP="008B2AA5"/>
    <w:p w14:paraId="5BA6ACBB" w14:textId="77777777" w:rsidR="008B2AA5" w:rsidRDefault="008B2AA5" w:rsidP="008B2AA5"/>
    <w:p w14:paraId="243D581A" w14:textId="77777777" w:rsidR="008B2AA5" w:rsidRDefault="008B2AA5" w:rsidP="008B2AA5"/>
    <w:p w14:paraId="6069B2F0" w14:textId="77777777" w:rsidR="008B2AA5" w:rsidRDefault="008B2AA5" w:rsidP="008B2AA5"/>
    <w:p w14:paraId="520284B1" w14:textId="77777777" w:rsidR="008B2AA5" w:rsidRDefault="008B2AA5" w:rsidP="008B2AA5"/>
    <w:p w14:paraId="45A95C88" w14:textId="77777777" w:rsidR="008B2AA5" w:rsidRDefault="008B2AA5" w:rsidP="008B2AA5"/>
    <w:p w14:paraId="0D4FAC45" w14:textId="77777777" w:rsidR="008B2AA5" w:rsidRDefault="008B2AA5" w:rsidP="008B2AA5"/>
    <w:p w14:paraId="449084E5" w14:textId="77777777" w:rsidR="008B2AA5" w:rsidRDefault="008B2AA5" w:rsidP="008B2AA5"/>
    <w:p w14:paraId="00A42953" w14:textId="77777777" w:rsidR="008B2AA5" w:rsidRDefault="008B2AA5" w:rsidP="00BE58DA"/>
    <w:p w14:paraId="2859EEE3" w14:textId="77777777" w:rsidR="00BE58DA" w:rsidRPr="00DC57E3" w:rsidRDefault="00BE58DA" w:rsidP="00DC57E3"/>
    <w:sectPr w:rsidR="00BE58DA" w:rsidRPr="00DC57E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Droid Sans Mono">
    <w:altName w:val="Segoe UI"/>
    <w:panose1 w:val="00000000000000000000"/>
    <w:charset w:val="00"/>
    <w:family w:val="roman"/>
    <w:notTrueType/>
    <w:pitch w:val="default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A1A51BC"/>
    <w:multiLevelType w:val="hybridMultilevel"/>
    <w:tmpl w:val="601EDEF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8"/>
  <w:proofState w:spelling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C583D"/>
    <w:rsid w:val="00030B73"/>
    <w:rsid w:val="000401A4"/>
    <w:rsid w:val="000659FE"/>
    <w:rsid w:val="00080689"/>
    <w:rsid w:val="00090146"/>
    <w:rsid w:val="000A29B8"/>
    <w:rsid w:val="000B48A0"/>
    <w:rsid w:val="000B5765"/>
    <w:rsid w:val="000D6590"/>
    <w:rsid w:val="000E75D4"/>
    <w:rsid w:val="00112FEF"/>
    <w:rsid w:val="00120D36"/>
    <w:rsid w:val="001654DE"/>
    <w:rsid w:val="001905B5"/>
    <w:rsid w:val="001E4D83"/>
    <w:rsid w:val="001F1228"/>
    <w:rsid w:val="002233EC"/>
    <w:rsid w:val="002321BE"/>
    <w:rsid w:val="002426B5"/>
    <w:rsid w:val="00277E24"/>
    <w:rsid w:val="00291725"/>
    <w:rsid w:val="002B7196"/>
    <w:rsid w:val="002B7737"/>
    <w:rsid w:val="002D29C0"/>
    <w:rsid w:val="002D67A3"/>
    <w:rsid w:val="002E7BAF"/>
    <w:rsid w:val="003213AE"/>
    <w:rsid w:val="00342B82"/>
    <w:rsid w:val="003655DB"/>
    <w:rsid w:val="003758E3"/>
    <w:rsid w:val="003A3680"/>
    <w:rsid w:val="003E2156"/>
    <w:rsid w:val="003E749B"/>
    <w:rsid w:val="00414CEF"/>
    <w:rsid w:val="004233AE"/>
    <w:rsid w:val="00436949"/>
    <w:rsid w:val="00474960"/>
    <w:rsid w:val="00485FDE"/>
    <w:rsid w:val="00490DB2"/>
    <w:rsid w:val="004A08C3"/>
    <w:rsid w:val="004A4151"/>
    <w:rsid w:val="004A60EF"/>
    <w:rsid w:val="004A66D1"/>
    <w:rsid w:val="004B60E4"/>
    <w:rsid w:val="004D0A49"/>
    <w:rsid w:val="00552184"/>
    <w:rsid w:val="005528C0"/>
    <w:rsid w:val="005969F1"/>
    <w:rsid w:val="005C583D"/>
    <w:rsid w:val="005D1D0B"/>
    <w:rsid w:val="005F0E9C"/>
    <w:rsid w:val="005F4141"/>
    <w:rsid w:val="00602245"/>
    <w:rsid w:val="00622961"/>
    <w:rsid w:val="0063072C"/>
    <w:rsid w:val="00655D18"/>
    <w:rsid w:val="0068425A"/>
    <w:rsid w:val="007140E5"/>
    <w:rsid w:val="0071681E"/>
    <w:rsid w:val="0072743C"/>
    <w:rsid w:val="007429B5"/>
    <w:rsid w:val="00746DA1"/>
    <w:rsid w:val="00763251"/>
    <w:rsid w:val="00784B5C"/>
    <w:rsid w:val="007C3859"/>
    <w:rsid w:val="007D4E17"/>
    <w:rsid w:val="00800617"/>
    <w:rsid w:val="008233EF"/>
    <w:rsid w:val="00833943"/>
    <w:rsid w:val="008960C6"/>
    <w:rsid w:val="008A17EA"/>
    <w:rsid w:val="008B2AA5"/>
    <w:rsid w:val="008B2FDE"/>
    <w:rsid w:val="008E5E52"/>
    <w:rsid w:val="009208B5"/>
    <w:rsid w:val="00946C1E"/>
    <w:rsid w:val="00965DAC"/>
    <w:rsid w:val="00981A58"/>
    <w:rsid w:val="009A0CE7"/>
    <w:rsid w:val="009C055E"/>
    <w:rsid w:val="009E1B97"/>
    <w:rsid w:val="009E6E48"/>
    <w:rsid w:val="00A1183A"/>
    <w:rsid w:val="00A23788"/>
    <w:rsid w:val="00A35316"/>
    <w:rsid w:val="00A6116E"/>
    <w:rsid w:val="00A61C2C"/>
    <w:rsid w:val="00A91439"/>
    <w:rsid w:val="00AC2C7C"/>
    <w:rsid w:val="00AF6889"/>
    <w:rsid w:val="00B65DBC"/>
    <w:rsid w:val="00B73EB4"/>
    <w:rsid w:val="00B80513"/>
    <w:rsid w:val="00BE58DA"/>
    <w:rsid w:val="00C03C82"/>
    <w:rsid w:val="00C11CBF"/>
    <w:rsid w:val="00C22400"/>
    <w:rsid w:val="00C35C1B"/>
    <w:rsid w:val="00C4733C"/>
    <w:rsid w:val="00C508E9"/>
    <w:rsid w:val="00C73EAB"/>
    <w:rsid w:val="00C919A2"/>
    <w:rsid w:val="00CC1EC2"/>
    <w:rsid w:val="00CC2A80"/>
    <w:rsid w:val="00CE5E27"/>
    <w:rsid w:val="00D206EC"/>
    <w:rsid w:val="00D2214E"/>
    <w:rsid w:val="00D25DB5"/>
    <w:rsid w:val="00D33D44"/>
    <w:rsid w:val="00D37791"/>
    <w:rsid w:val="00D93372"/>
    <w:rsid w:val="00D95255"/>
    <w:rsid w:val="00DB3277"/>
    <w:rsid w:val="00DC57E3"/>
    <w:rsid w:val="00DF213B"/>
    <w:rsid w:val="00E2313F"/>
    <w:rsid w:val="00E32F48"/>
    <w:rsid w:val="00EA2F4D"/>
    <w:rsid w:val="00EB02EE"/>
    <w:rsid w:val="00EC7E35"/>
    <w:rsid w:val="00F0536B"/>
    <w:rsid w:val="00F063BB"/>
    <w:rsid w:val="00F549C0"/>
    <w:rsid w:val="00F76255"/>
    <w:rsid w:val="00F94756"/>
    <w:rsid w:val="00FB230D"/>
    <w:rsid w:val="00FE166E"/>
    <w:rsid w:val="00FE19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B840C1"/>
  <w15:chartTrackingRefBased/>
  <w15:docId w15:val="{33CFCCB8-489E-4F8A-A44F-A0C61CFC38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C3859"/>
    <w:rPr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7C3859"/>
    <w:pPr>
      <w:keepNext/>
      <w:keepLines/>
      <w:spacing w:before="320" w:after="0" w:line="240" w:lineRule="auto"/>
      <w:jc w:val="center"/>
      <w:outlineLvl w:val="0"/>
    </w:pPr>
    <w:rPr>
      <w:rFonts w:asciiTheme="majorHAnsi" w:eastAsiaTheme="majorEastAsia" w:hAnsiTheme="majorHAnsi" w:cstheme="majorBidi"/>
      <w:b/>
      <w:sz w:val="30"/>
      <w:szCs w:val="3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072C"/>
    <w:pPr>
      <w:keepNext/>
      <w:keepLines/>
      <w:spacing w:before="40" w:after="0" w:line="240" w:lineRule="auto"/>
      <w:outlineLvl w:val="1"/>
    </w:pPr>
    <w:rPr>
      <w:rFonts w:asciiTheme="majorHAnsi" w:eastAsiaTheme="majorEastAsia" w:hAnsiTheme="majorHAnsi" w:cstheme="majorBidi"/>
      <w:b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C3859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b/>
      <w:sz w:val="26"/>
      <w:szCs w:val="26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3072C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3072C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i/>
      <w:iCs/>
      <w:color w:val="833C0B" w:themeColor="accent2" w:themeShade="80"/>
      <w:szCs w:val="24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3072C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3072C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color w:val="1F3864" w:themeColor="accent1" w:themeShade="8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3072C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3072C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color w:val="385623" w:themeColor="accent6" w:themeShade="80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C3859"/>
    <w:rPr>
      <w:rFonts w:asciiTheme="majorHAnsi" w:eastAsiaTheme="majorEastAsia" w:hAnsiTheme="majorHAnsi" w:cstheme="majorBidi"/>
      <w:b/>
      <w:sz w:val="30"/>
      <w:szCs w:val="30"/>
    </w:rPr>
  </w:style>
  <w:style w:type="character" w:customStyle="1" w:styleId="Heading2Char">
    <w:name w:val="Heading 2 Char"/>
    <w:basedOn w:val="DefaultParagraphFont"/>
    <w:link w:val="Heading2"/>
    <w:uiPriority w:val="9"/>
    <w:rsid w:val="0063072C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7C3859"/>
    <w:rPr>
      <w:rFonts w:asciiTheme="majorHAnsi" w:eastAsiaTheme="majorEastAsia" w:hAnsiTheme="majorHAnsi" w:cstheme="majorBidi"/>
      <w:b/>
      <w:sz w:val="26"/>
      <w:szCs w:val="26"/>
    </w:rPr>
  </w:style>
  <w:style w:type="paragraph" w:styleId="TOCHeading">
    <w:name w:val="TOC Heading"/>
    <w:basedOn w:val="Heading1"/>
    <w:next w:val="Normal"/>
    <w:uiPriority w:val="39"/>
    <w:unhideWhenUsed/>
    <w:qFormat/>
    <w:rsid w:val="0063072C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52184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552184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552184"/>
    <w:pPr>
      <w:spacing w:after="100"/>
      <w:ind w:left="480"/>
    </w:pPr>
  </w:style>
  <w:style w:type="character" w:styleId="Hyperlink">
    <w:name w:val="Hyperlink"/>
    <w:basedOn w:val="DefaultParagraphFont"/>
    <w:uiPriority w:val="99"/>
    <w:unhideWhenUsed/>
    <w:rsid w:val="00552184"/>
    <w:rPr>
      <w:color w:val="0563C1" w:themeColor="hyperlink"/>
      <w:u w:val="single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3072C"/>
    <w:rPr>
      <w:rFonts w:asciiTheme="majorHAnsi" w:eastAsiaTheme="majorEastAsia" w:hAnsiTheme="majorHAnsi" w:cstheme="majorBidi"/>
      <w:i/>
      <w:iCs/>
      <w:color w:val="2E74B5" w:themeColor="accent5" w:themeShade="BF"/>
      <w:sz w:val="25"/>
      <w:szCs w:val="25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3072C"/>
    <w:rPr>
      <w:rFonts w:asciiTheme="majorHAnsi" w:eastAsiaTheme="majorEastAsia" w:hAnsiTheme="majorHAnsi" w:cstheme="majorBidi"/>
      <w:i/>
      <w:iCs/>
      <w:color w:val="833C0B" w:themeColor="accent2" w:themeShade="80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3072C"/>
    <w:rPr>
      <w:rFonts w:asciiTheme="majorHAnsi" w:eastAsiaTheme="majorEastAsia" w:hAnsiTheme="majorHAnsi" w:cstheme="majorBidi"/>
      <w:i/>
      <w:iCs/>
      <w:color w:val="385623" w:themeColor="accent6" w:themeShade="80"/>
      <w:sz w:val="23"/>
      <w:szCs w:val="23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3072C"/>
    <w:rPr>
      <w:rFonts w:asciiTheme="majorHAnsi" w:eastAsiaTheme="majorEastAsia" w:hAnsiTheme="majorHAnsi" w:cstheme="majorBidi"/>
      <w:color w:val="1F3864" w:themeColor="accent1" w:themeShade="8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3072C"/>
    <w:rPr>
      <w:rFonts w:asciiTheme="majorHAnsi" w:eastAsiaTheme="majorEastAsia" w:hAnsiTheme="majorHAnsi" w:cstheme="majorBidi"/>
      <w:color w:val="833C0B" w:themeColor="accent2" w:themeShade="80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3072C"/>
    <w:rPr>
      <w:rFonts w:asciiTheme="majorHAnsi" w:eastAsiaTheme="majorEastAsia" w:hAnsiTheme="majorHAnsi" w:cstheme="majorBidi"/>
      <w:color w:val="385623" w:themeColor="accent6" w:themeShade="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63072C"/>
    <w:pPr>
      <w:spacing w:line="240" w:lineRule="auto"/>
    </w:pPr>
    <w:rPr>
      <w:b/>
      <w:bCs/>
      <w:smallCaps/>
      <w:color w:val="4472C4" w:themeColor="accent1"/>
      <w:spacing w:val="6"/>
    </w:rPr>
  </w:style>
  <w:style w:type="paragraph" w:styleId="Title">
    <w:name w:val="Title"/>
    <w:basedOn w:val="Normal"/>
    <w:next w:val="Normal"/>
    <w:link w:val="TitleChar"/>
    <w:uiPriority w:val="10"/>
    <w:qFormat/>
    <w:rsid w:val="0063072C"/>
    <w:pPr>
      <w:spacing w:after="0" w:line="240" w:lineRule="auto"/>
      <w:contextualSpacing/>
    </w:pPr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072C"/>
    <w:rPr>
      <w:rFonts w:asciiTheme="majorHAnsi" w:eastAsiaTheme="majorEastAsia" w:hAnsiTheme="majorHAnsi" w:cstheme="majorBidi"/>
      <w:color w:val="2F5496" w:themeColor="accent1" w:themeShade="BF"/>
      <w:spacing w:val="-10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63072C"/>
    <w:pPr>
      <w:numPr>
        <w:ilvl w:val="1"/>
      </w:numPr>
      <w:spacing w:line="240" w:lineRule="auto"/>
    </w:pPr>
    <w:rPr>
      <w:rFonts w:asciiTheme="majorHAnsi" w:eastAsiaTheme="majorEastAsia" w:hAnsiTheme="majorHAnsi" w:cstheme="majorBidi"/>
    </w:rPr>
  </w:style>
  <w:style w:type="character" w:customStyle="1" w:styleId="SubtitleChar">
    <w:name w:val="Subtitle Char"/>
    <w:basedOn w:val="DefaultParagraphFont"/>
    <w:link w:val="Subtitle"/>
    <w:uiPriority w:val="11"/>
    <w:rsid w:val="0063072C"/>
    <w:rPr>
      <w:rFonts w:asciiTheme="majorHAnsi" w:eastAsiaTheme="majorEastAsia" w:hAnsiTheme="majorHAnsi" w:cstheme="majorBidi"/>
    </w:rPr>
  </w:style>
  <w:style w:type="character" w:styleId="Strong">
    <w:name w:val="Strong"/>
    <w:basedOn w:val="DefaultParagraphFont"/>
    <w:uiPriority w:val="22"/>
    <w:qFormat/>
    <w:rsid w:val="0063072C"/>
    <w:rPr>
      <w:b/>
      <w:bCs/>
    </w:rPr>
  </w:style>
  <w:style w:type="character" w:styleId="Emphasis">
    <w:name w:val="Emphasis"/>
    <w:basedOn w:val="DefaultParagraphFont"/>
    <w:uiPriority w:val="20"/>
    <w:qFormat/>
    <w:rsid w:val="0063072C"/>
    <w:rPr>
      <w:i/>
      <w:iCs/>
    </w:rPr>
  </w:style>
  <w:style w:type="paragraph" w:styleId="NoSpacing">
    <w:name w:val="No Spacing"/>
    <w:uiPriority w:val="1"/>
    <w:qFormat/>
    <w:rsid w:val="0063072C"/>
    <w:pPr>
      <w:spacing w:after="0" w:line="240" w:lineRule="auto"/>
    </w:pPr>
  </w:style>
  <w:style w:type="paragraph" w:styleId="Quote">
    <w:name w:val="Quote"/>
    <w:basedOn w:val="Normal"/>
    <w:next w:val="Normal"/>
    <w:link w:val="QuoteChar"/>
    <w:uiPriority w:val="29"/>
    <w:qFormat/>
    <w:rsid w:val="0063072C"/>
    <w:pPr>
      <w:spacing w:before="120"/>
      <w:ind w:left="720" w:right="720"/>
      <w:jc w:val="center"/>
    </w:pPr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63072C"/>
    <w:rPr>
      <w:i/>
      <w:iCs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63072C"/>
    <w:pPr>
      <w:spacing w:before="120" w:line="300" w:lineRule="auto"/>
      <w:ind w:left="576" w:right="576"/>
      <w:jc w:val="center"/>
    </w:pPr>
    <w:rPr>
      <w:rFonts w:asciiTheme="majorHAnsi" w:eastAsiaTheme="majorEastAsia" w:hAnsiTheme="majorHAnsi" w:cstheme="majorBidi"/>
      <w:color w:val="4472C4" w:themeColor="accent1"/>
      <w:szCs w:val="24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63072C"/>
    <w:rPr>
      <w:rFonts w:asciiTheme="majorHAnsi" w:eastAsiaTheme="majorEastAsia" w:hAnsiTheme="majorHAnsi" w:cstheme="majorBidi"/>
      <w:color w:val="4472C4" w:themeColor="accent1"/>
      <w:sz w:val="24"/>
      <w:szCs w:val="24"/>
    </w:rPr>
  </w:style>
  <w:style w:type="character" w:styleId="SubtleEmphasis">
    <w:name w:val="Subtle Emphasis"/>
    <w:basedOn w:val="DefaultParagraphFont"/>
    <w:uiPriority w:val="19"/>
    <w:qFormat/>
    <w:rsid w:val="0063072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63072C"/>
    <w:rPr>
      <w:b w:val="0"/>
      <w:bCs w:val="0"/>
      <w:i/>
      <w:iCs/>
      <w:color w:val="4472C4" w:themeColor="accent1"/>
    </w:rPr>
  </w:style>
  <w:style w:type="character" w:styleId="SubtleReference">
    <w:name w:val="Subtle Reference"/>
    <w:basedOn w:val="DefaultParagraphFont"/>
    <w:uiPriority w:val="31"/>
    <w:qFormat/>
    <w:rsid w:val="0063072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63072C"/>
    <w:rPr>
      <w:b/>
      <w:bCs/>
      <w:smallCaps/>
      <w:color w:val="4472C4" w:themeColor="accent1"/>
      <w:spacing w:val="5"/>
      <w:u w:val="single"/>
    </w:rPr>
  </w:style>
  <w:style w:type="character" w:styleId="BookTitle">
    <w:name w:val="Book Title"/>
    <w:basedOn w:val="DefaultParagraphFont"/>
    <w:uiPriority w:val="33"/>
    <w:qFormat/>
    <w:rsid w:val="0063072C"/>
    <w:rPr>
      <w:b/>
      <w:bCs/>
      <w:smallCaps/>
    </w:rPr>
  </w:style>
  <w:style w:type="table" w:styleId="TableGrid">
    <w:name w:val="Table Grid"/>
    <w:basedOn w:val="TableNormal"/>
    <w:uiPriority w:val="39"/>
    <w:rsid w:val="00B65DBC"/>
    <w:pPr>
      <w:spacing w:after="0" w:line="240" w:lineRule="auto"/>
    </w:pPr>
    <w:rPr>
      <w:rFonts w:eastAsiaTheme="minorHAnsi"/>
      <w:lang w:val="en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2D29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94009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6725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5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35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notepad-plus-plus.org/downloads/" TargetMode="External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image" Target="media/image2.png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1" Type="http://schemas.openxmlformats.org/officeDocument/2006/relationships/hyperlink" Target="https://thonny.org/" TargetMode="External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10" Type="http://schemas.openxmlformats.org/officeDocument/2006/relationships/image" Target="media/image4.png"/><Relationship Id="rId19" Type="http://schemas.openxmlformats.org/officeDocument/2006/relationships/image" Target="media/image12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B66197F-65E9-481E-A827-3747F92B35D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5</TotalTime>
  <Pages>95</Pages>
  <Words>10038</Words>
  <Characters>57221</Characters>
  <Application>Microsoft Office Word</Application>
  <DocSecurity>0</DocSecurity>
  <Lines>476</Lines>
  <Paragraphs>1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1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snimuttaqin777@gmail.com</dc:creator>
  <cp:keywords/>
  <dc:description/>
  <cp:lastModifiedBy>husnimuttaqin777@gmail.com</cp:lastModifiedBy>
  <cp:revision>126</cp:revision>
  <dcterms:created xsi:type="dcterms:W3CDTF">2023-01-08T06:33:00Z</dcterms:created>
  <dcterms:modified xsi:type="dcterms:W3CDTF">2023-01-14T05:00:00Z</dcterms:modified>
</cp:coreProperties>
</file>